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220E96" w:rsidRPr="00C01B29" w14:paraId="05126FD4" w14:textId="77777777" w:rsidTr="00A32400">
        <w:trPr>
          <w:trHeight w:val="1812"/>
        </w:trPr>
        <w:tc>
          <w:tcPr>
            <w:tcW w:w="2136" w:type="dxa"/>
          </w:tcPr>
          <w:p w14:paraId="2ED4F717" w14:textId="77777777" w:rsidR="00220E96" w:rsidRPr="00C01B29" w:rsidRDefault="00220E96" w:rsidP="003E1147">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821056" behindDoc="1" locked="0" layoutInCell="1" allowOverlap="1" wp14:anchorId="0C093B01" wp14:editId="47D7CB78">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3B17F0CB" w14:textId="77777777" w:rsidR="00220E96" w:rsidRPr="00274E4A" w:rsidRDefault="00220E96" w:rsidP="003E1147">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207D6182" w14:textId="77777777" w:rsidR="00220E96" w:rsidRPr="00C01B29" w:rsidRDefault="00220E96" w:rsidP="003E1147">
            <w:pPr>
              <w:pStyle w:val="CompanyName"/>
              <w:pBdr>
                <w:bottom w:val="none" w:sz="0" w:space="0" w:color="auto"/>
              </w:pBdr>
            </w:pPr>
            <w:r>
              <w:rPr>
                <w:noProof/>
              </w:rPr>
              <mc:AlternateContent>
                <mc:Choice Requires="wps">
                  <w:drawing>
                    <wp:anchor distT="0" distB="0" distL="114300" distR="114300" simplePos="0" relativeHeight="251659264" behindDoc="0" locked="0" layoutInCell="1" allowOverlap="1" wp14:anchorId="21C7BBAA" wp14:editId="067733FD">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B3557D" w14:textId="77777777" w:rsidR="00484648" w:rsidRPr="009B3B29" w:rsidRDefault="00484648" w:rsidP="00220E96">
                                  <w:pPr>
                                    <w:rPr>
                                      <w:b/>
                                      <w:bCs/>
                                      <w:spacing w:val="4"/>
                                      <w:sz w:val="28"/>
                                      <w:szCs w:val="28"/>
                                    </w:rPr>
                                  </w:pPr>
                                  <w:r w:rsidRPr="009B3B29">
                                    <w:rPr>
                                      <w:b/>
                                      <w:bCs/>
                                      <w:spacing w:val="4"/>
                                      <w:sz w:val="28"/>
                                      <w:szCs w:val="28"/>
                                    </w:rPr>
                                    <w:t>College of Engineering</w:t>
                                  </w:r>
                                </w:p>
                                <w:p w14:paraId="0BE36CE3" w14:textId="77777777" w:rsidR="00484648" w:rsidRPr="009B3B29" w:rsidRDefault="00484648" w:rsidP="00220E96">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w14:anchorId="21C7BBAA" id="_x0000_t202" coordsize="21600,21600" o:spt="202" path="m0,0l0,21600,21600,21600,21600,0xe">
                      <v:stroke joinstyle="miter"/>
                      <v:path gradientshapeok="t" o:connecttype="rect"/>
                    </v:shapetype>
                    <v:shape id="Text Box 2" o:spid="_x0000_s1026" type="#_x0000_t202" style="position:absolute;margin-left:3.8pt;margin-top:26.9pt;width:311.3pt;height:66.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" filled="f" stroked="f">
                      <v:textbox style="mso-fit-shape-to-text:t" inset="0">
                        <w:txbxContent>
                          <w:p w14:paraId="45B3557D" w14:textId="77777777" w:rsidR="00484648" w:rsidRPr="009B3B29" w:rsidRDefault="00484648" w:rsidP="00220E96">
                            <w:pPr>
                              <w:rPr>
                                <w:b/>
                                <w:bCs/>
                                <w:spacing w:val="4"/>
                                <w:sz w:val="28"/>
                                <w:szCs w:val="28"/>
                              </w:rPr>
                            </w:pPr>
                            <w:r w:rsidRPr="009B3B29">
                              <w:rPr>
                                <w:b/>
                                <w:bCs/>
                                <w:spacing w:val="4"/>
                                <w:sz w:val="28"/>
                                <w:szCs w:val="28"/>
                              </w:rPr>
                              <w:t>College of Engineering</w:t>
                            </w:r>
                          </w:p>
                          <w:p w14:paraId="0BE36CE3" w14:textId="77777777" w:rsidR="00484648" w:rsidRPr="009B3B29" w:rsidRDefault="00484648" w:rsidP="00220E96">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F58C2F3" w14:textId="77777777" w:rsidR="00220E96" w:rsidRPr="00274E4A" w:rsidRDefault="00220E96" w:rsidP="00220E96">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7B3BC12F" w14:textId="77777777" w:rsidR="00220E96" w:rsidRPr="00C01B29" w:rsidRDefault="00220E96" w:rsidP="00220E96">
      <w:pPr>
        <w:pStyle w:val="SubtitleItalic"/>
        <w:jc w:val="center"/>
      </w:pPr>
    </w:p>
    <w:p w14:paraId="3E6F3145" w14:textId="77777777" w:rsidR="00220E96" w:rsidRPr="00C01B29" w:rsidRDefault="00220E96" w:rsidP="00220E96">
      <w:pPr>
        <w:pStyle w:val="SubtitleItalic"/>
        <w:jc w:val="center"/>
      </w:pPr>
    </w:p>
    <w:p w14:paraId="4AC1EE05" w14:textId="77777777" w:rsidR="00220E96" w:rsidRPr="00C01B29" w:rsidRDefault="00220E96" w:rsidP="00220E96">
      <w:pPr>
        <w:pStyle w:val="BodyText"/>
      </w:pPr>
    </w:p>
    <w:p w14:paraId="0CD51A60" w14:textId="77777777" w:rsidR="00220E96" w:rsidRPr="00417DFB" w:rsidRDefault="00220E96" w:rsidP="00220E96">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proofErr w:type="spellStart"/>
      <w:r w:rsidRPr="00417DFB">
        <w:rPr>
          <w:rFonts w:asciiTheme="minorHAnsi" w:hAnsiTheme="minorHAnsi" w:cstheme="minorHAnsi"/>
          <w:b/>
          <w:bCs/>
          <w:color w:val="000000"/>
          <w:szCs w:val="28"/>
          <w:shd w:val="clear" w:color="auto" w:fill="FFFFFF"/>
        </w:rPr>
        <w:t>ParQU</w:t>
      </w:r>
      <w:proofErr w:type="spellEnd"/>
      <w:r w:rsidRPr="00417DFB">
        <w:rPr>
          <w:rFonts w:asciiTheme="minorHAnsi" w:hAnsiTheme="minorHAnsi" w:cstheme="minorHAnsi"/>
          <w:b/>
          <w:bCs/>
          <w:color w:val="000000"/>
          <w:szCs w:val="28"/>
          <w:shd w:val="clear" w:color="auto" w:fill="FFFFFF"/>
        </w:rPr>
        <w:t xml:space="preserve"> - Parking System Using Cloud Computing Based on IoT</w:t>
      </w:r>
    </w:p>
    <w:p w14:paraId="66617F35" w14:textId="77777777" w:rsidR="00220E96" w:rsidRPr="00274E4A" w:rsidRDefault="00220E96" w:rsidP="00220E96">
      <w:pPr>
        <w:pStyle w:val="Author"/>
        <w:rPr>
          <w:rFonts w:asciiTheme="minorHAnsi" w:hAnsiTheme="minorHAnsi" w:cstheme="minorHAnsi"/>
          <w:b/>
          <w:bCs/>
        </w:rPr>
      </w:pPr>
    </w:p>
    <w:p w14:paraId="455A0625" w14:textId="77777777" w:rsidR="00220E96" w:rsidRPr="00274E4A" w:rsidRDefault="00220E96" w:rsidP="00220E96">
      <w:pPr>
        <w:pStyle w:val="Author"/>
        <w:rPr>
          <w:rFonts w:asciiTheme="minorHAnsi" w:hAnsiTheme="minorHAnsi" w:cstheme="minorHAnsi"/>
          <w:b/>
          <w:bCs/>
        </w:rPr>
      </w:pPr>
    </w:p>
    <w:p w14:paraId="29AA96E1" w14:textId="77777777" w:rsidR="00220E96" w:rsidRPr="00274E4A" w:rsidRDefault="00220E96" w:rsidP="00220E96">
      <w:pPr>
        <w:pStyle w:val="Author"/>
        <w:rPr>
          <w:rFonts w:asciiTheme="minorHAnsi" w:hAnsiTheme="minorHAnsi" w:cstheme="minorHAnsi"/>
          <w:b/>
          <w:bCs/>
        </w:rPr>
      </w:pPr>
    </w:p>
    <w:p w14:paraId="106AFCA0" w14:textId="77777777" w:rsidR="00220E96" w:rsidRDefault="00220E96" w:rsidP="00220E96">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r w:rsidRPr="00417DFB">
        <w:rPr>
          <w:rFonts w:asciiTheme="minorHAnsi" w:hAnsiTheme="minorHAnsi" w:cstheme="minorHAnsi"/>
          <w:color w:val="000000"/>
          <w:szCs w:val="22"/>
          <w:shd w:val="clear" w:color="auto" w:fill="FFFFFF"/>
        </w:rPr>
        <w:t xml:space="preserve">Amal Khaled </w:t>
      </w:r>
      <w:proofErr w:type="spellStart"/>
      <w:r w:rsidRPr="00417DFB">
        <w:rPr>
          <w:rFonts w:asciiTheme="minorHAnsi" w:hAnsiTheme="minorHAnsi" w:cstheme="minorHAnsi"/>
          <w:color w:val="000000"/>
          <w:szCs w:val="22"/>
          <w:shd w:val="clear" w:color="auto" w:fill="FFFFFF"/>
        </w:rPr>
        <w:t>Haidarah</w:t>
      </w:r>
      <w:proofErr w:type="spellEnd"/>
      <w:r w:rsidRPr="00417DFB">
        <w:rPr>
          <w:rFonts w:asciiTheme="minorHAnsi" w:hAnsiTheme="minorHAnsi" w:cstheme="minorHAnsi"/>
          <w:color w:val="000000"/>
          <w:szCs w:val="22"/>
          <w:shd w:val="clear" w:color="auto" w:fill="FFFFFF"/>
        </w:rPr>
        <w:t xml:space="preserve"> (201302862)</w:t>
      </w:r>
    </w:p>
    <w:p w14:paraId="736A3327" w14:textId="77777777" w:rsidR="00220E96" w:rsidRPr="000100E9" w:rsidRDefault="00220E96" w:rsidP="00220E96">
      <w:pPr>
        <w:pStyle w:val="Author"/>
        <w:rPr>
          <w:rFonts w:asciiTheme="minorHAnsi" w:hAnsiTheme="minorHAnsi" w:cstheme="minorHAnsi"/>
          <w:b/>
          <w:bCs/>
        </w:rPr>
      </w:pPr>
      <w:proofErr w:type="spellStart"/>
      <w:r w:rsidRPr="00417DFB">
        <w:rPr>
          <w:rFonts w:asciiTheme="minorHAnsi" w:hAnsiTheme="minorHAnsi" w:cstheme="minorHAnsi"/>
          <w:color w:val="000000"/>
          <w:szCs w:val="22"/>
          <w:shd w:val="clear" w:color="auto" w:fill="FFFFFF"/>
        </w:rPr>
        <w:t>Alaa</w:t>
      </w:r>
      <w:proofErr w:type="spellEnd"/>
      <w:r w:rsidRPr="00417DFB">
        <w:rPr>
          <w:rFonts w:asciiTheme="minorHAnsi" w:hAnsiTheme="minorHAnsi" w:cstheme="minorHAnsi"/>
          <w:color w:val="000000"/>
          <w:szCs w:val="22"/>
          <w:shd w:val="clear" w:color="auto" w:fill="FFFFFF"/>
        </w:rPr>
        <w:t xml:space="preserve"> Mousa </w:t>
      </w:r>
      <w:proofErr w:type="spellStart"/>
      <w:r w:rsidRPr="00417DFB">
        <w:rPr>
          <w:rFonts w:asciiTheme="minorHAnsi" w:hAnsiTheme="minorHAnsi" w:cstheme="minorHAnsi"/>
          <w:color w:val="000000"/>
          <w:szCs w:val="22"/>
          <w:shd w:val="clear" w:color="auto" w:fill="FFFFFF"/>
        </w:rPr>
        <w:t>Mousa</w:t>
      </w:r>
      <w:proofErr w:type="spellEnd"/>
      <w:r w:rsidRPr="00417DFB">
        <w:rPr>
          <w:rFonts w:asciiTheme="minorHAnsi" w:hAnsiTheme="minorHAnsi" w:cstheme="minorHAnsi"/>
          <w:color w:val="000000"/>
          <w:szCs w:val="22"/>
          <w:shd w:val="clear" w:color="auto" w:fill="FFFFFF"/>
        </w:rPr>
        <w:t xml:space="preserve"> (201305148)</w:t>
      </w:r>
      <w:r w:rsidRPr="00417DFB">
        <w:rPr>
          <w:rFonts w:asciiTheme="minorHAnsi" w:hAnsiTheme="minorHAnsi" w:cstheme="minorHAnsi"/>
          <w:color w:val="000000"/>
          <w:szCs w:val="22"/>
        </w:rPr>
        <w:br/>
      </w:r>
      <w:r w:rsidRPr="00417DFB">
        <w:rPr>
          <w:rFonts w:asciiTheme="minorHAnsi" w:hAnsiTheme="minorHAnsi" w:cstheme="minorHAnsi"/>
          <w:color w:val="000000"/>
          <w:szCs w:val="22"/>
          <w:shd w:val="clear" w:color="auto" w:fill="FFFFFF"/>
        </w:rPr>
        <w:t>Ghareisa Mohammed Al-Kuwari (201402464)</w:t>
      </w:r>
    </w:p>
    <w:p w14:paraId="4C3965BD" w14:textId="77777777" w:rsidR="00220E96" w:rsidRPr="00274E4A" w:rsidRDefault="00220E96" w:rsidP="00220E96">
      <w:pPr>
        <w:pStyle w:val="Author"/>
        <w:rPr>
          <w:rFonts w:asciiTheme="minorHAnsi" w:hAnsiTheme="minorHAnsi" w:cstheme="minorHAnsi"/>
        </w:rPr>
      </w:pPr>
    </w:p>
    <w:p w14:paraId="5100E631" w14:textId="77777777" w:rsidR="00220E96" w:rsidRDefault="00220E96" w:rsidP="00220E96">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 xml:space="preserve">Dr. </w:t>
      </w:r>
      <w:proofErr w:type="spellStart"/>
      <w:r w:rsidRPr="00417DFB">
        <w:rPr>
          <w:rFonts w:asciiTheme="minorHAnsi" w:hAnsiTheme="minorHAnsi" w:cstheme="minorHAnsi"/>
          <w:color w:val="000000"/>
          <w:szCs w:val="22"/>
          <w:shd w:val="clear" w:color="auto" w:fill="FFFFFF"/>
        </w:rPr>
        <w:t>Abdulaziz</w:t>
      </w:r>
      <w:proofErr w:type="spellEnd"/>
      <w:r w:rsidRPr="00417DFB">
        <w:rPr>
          <w:rFonts w:asciiTheme="minorHAnsi" w:hAnsiTheme="minorHAnsi" w:cstheme="minorHAnsi"/>
          <w:color w:val="000000"/>
          <w:szCs w:val="22"/>
          <w:shd w:val="clear" w:color="auto" w:fill="FFFFFF"/>
        </w:rPr>
        <w:t xml:space="preserve"> Al-Ali</w:t>
      </w:r>
    </w:p>
    <w:p w14:paraId="2A8BBA2C" w14:textId="77777777" w:rsidR="00220E96" w:rsidRPr="00274E4A" w:rsidRDefault="00220E96" w:rsidP="00220E96">
      <w:pPr>
        <w:pStyle w:val="Jury"/>
        <w:spacing w:before="840" w:after="120"/>
        <w:rPr>
          <w:rFonts w:asciiTheme="minorHAnsi" w:hAnsiTheme="minorHAnsi" w:cstheme="minorHAnsi"/>
        </w:rPr>
      </w:pPr>
    </w:p>
    <w:p w14:paraId="4D71F1B1" w14:textId="15187ACF" w:rsidR="00220E96" w:rsidRPr="00274E4A" w:rsidRDefault="00220E96" w:rsidP="00220E96">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sidR="00D73E17">
        <w:rPr>
          <w:rFonts w:cstheme="minorHAnsi"/>
          <w:b/>
          <w:bCs/>
          <w:sz w:val="24"/>
          <w:szCs w:val="24"/>
        </w:rPr>
        <w:t>9</w:t>
      </w:r>
    </w:p>
    <w:p w14:paraId="2751E69F" w14:textId="77777777" w:rsidR="00220E96" w:rsidRPr="00274E4A" w:rsidRDefault="00220E96" w:rsidP="00220E96">
      <w:pPr>
        <w:spacing w:after="0" w:line="240" w:lineRule="auto"/>
        <w:rPr>
          <w:rFonts w:cstheme="minorHAnsi"/>
          <w:sz w:val="20"/>
          <w:szCs w:val="20"/>
        </w:rPr>
        <w:sectPr w:rsidR="00220E96" w:rsidRPr="00274E4A" w:rsidSect="009F5D93">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194EEAF7" w14:textId="77777777" w:rsidR="00220E96" w:rsidRPr="00E214DF" w:rsidRDefault="00220E96" w:rsidP="00220E96">
      <w:pPr>
        <w:pStyle w:val="Heading1"/>
        <w:spacing w:after="240"/>
        <w:rPr>
          <w:sz w:val="36"/>
          <w:szCs w:val="36"/>
        </w:rPr>
      </w:pPr>
      <w:bookmarkStart w:id="3" w:name="_Toc368128744"/>
      <w:bookmarkStart w:id="4" w:name="_Toc1230671"/>
      <w:bookmarkEnd w:id="1"/>
      <w:r>
        <w:rPr>
          <w:sz w:val="36"/>
          <w:szCs w:val="36"/>
        </w:rPr>
        <w:lastRenderedPageBreak/>
        <w:t>Declaration</w:t>
      </w:r>
      <w:bookmarkEnd w:id="3"/>
      <w:bookmarkEnd w:id="4"/>
    </w:p>
    <w:p w14:paraId="0398D289" w14:textId="77777777" w:rsidR="00220E96" w:rsidRDefault="00220E96" w:rsidP="00220E96"/>
    <w:p w14:paraId="18D18C37" w14:textId="77777777" w:rsidR="00220E96" w:rsidRDefault="00220E96" w:rsidP="00220E96">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39FCE788" w14:textId="77777777" w:rsidR="00220E96" w:rsidRDefault="00220E96" w:rsidP="00220E96">
      <w:pPr>
        <w:rPr>
          <w:sz w:val="36"/>
          <w:szCs w:val="36"/>
        </w:rPr>
      </w:pPr>
    </w:p>
    <w:p w14:paraId="364B262C" w14:textId="672C0E7F" w:rsidR="00220E96" w:rsidRPr="00B37ABB" w:rsidRDefault="00220E96" w:rsidP="00220E96">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 xml:space="preserve">Amal Khaled </w:t>
      </w:r>
      <w:proofErr w:type="spellStart"/>
      <w:r w:rsidRPr="000100E9">
        <w:rPr>
          <w:rFonts w:cstheme="minorHAnsi"/>
          <w:color w:val="000000"/>
          <w:sz w:val="28"/>
          <w:szCs w:val="28"/>
          <w:shd w:val="clear" w:color="auto" w:fill="FFFFFF"/>
        </w:rPr>
        <w:t>Haidarah</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7C0430AF" w14:textId="77777777" w:rsidR="00220E96" w:rsidRDefault="00220E96" w:rsidP="00220E96">
      <w:pPr>
        <w:rPr>
          <w:sz w:val="28"/>
          <w:szCs w:val="28"/>
        </w:rPr>
      </w:pPr>
      <w:r w:rsidRPr="00B37ABB">
        <w:rPr>
          <w:sz w:val="28"/>
          <w:szCs w:val="28"/>
        </w:rPr>
        <w:t>Signature:</w:t>
      </w:r>
    </w:p>
    <w:p w14:paraId="47CCAD73" w14:textId="77777777" w:rsidR="00220E96" w:rsidRDefault="00220E96" w:rsidP="00220E96">
      <w:pPr>
        <w:rPr>
          <w:sz w:val="28"/>
          <w:szCs w:val="28"/>
        </w:rPr>
      </w:pPr>
    </w:p>
    <w:p w14:paraId="1226E2A2" w14:textId="77777777" w:rsidR="00220E96" w:rsidRDefault="00220E96" w:rsidP="00220E96">
      <w:pPr>
        <w:rPr>
          <w:sz w:val="28"/>
          <w:szCs w:val="28"/>
        </w:rPr>
      </w:pPr>
    </w:p>
    <w:p w14:paraId="78D109C2" w14:textId="2034F9ED" w:rsidR="00220E96" w:rsidRPr="00B37ABB" w:rsidRDefault="00220E96" w:rsidP="00220E96">
      <w:pPr>
        <w:rPr>
          <w:sz w:val="28"/>
          <w:szCs w:val="28"/>
        </w:rPr>
      </w:pPr>
      <w:r w:rsidRPr="00B37ABB">
        <w:rPr>
          <w:sz w:val="28"/>
          <w:szCs w:val="28"/>
        </w:rPr>
        <w:t xml:space="preserve">Student: </w:t>
      </w:r>
      <w:proofErr w:type="spellStart"/>
      <w:r w:rsidRPr="000100E9">
        <w:rPr>
          <w:rFonts w:cstheme="minorHAnsi"/>
          <w:color w:val="000000"/>
          <w:sz w:val="28"/>
          <w:szCs w:val="28"/>
          <w:shd w:val="clear" w:color="auto" w:fill="FFFFFF"/>
        </w:rPr>
        <w:t>Alaa</w:t>
      </w:r>
      <w:proofErr w:type="spellEnd"/>
      <w:r w:rsidRPr="000100E9">
        <w:rPr>
          <w:rFonts w:cstheme="minorHAnsi"/>
          <w:color w:val="000000"/>
          <w:sz w:val="28"/>
          <w:szCs w:val="28"/>
          <w:shd w:val="clear" w:color="auto" w:fill="FFFFFF"/>
        </w:rPr>
        <w:t xml:space="preserve"> Mousa </w:t>
      </w:r>
      <w:proofErr w:type="spellStart"/>
      <w:r w:rsidRPr="000100E9">
        <w:rPr>
          <w:rFonts w:cstheme="minorHAnsi"/>
          <w:color w:val="000000"/>
          <w:sz w:val="28"/>
          <w:szCs w:val="28"/>
          <w:shd w:val="clear" w:color="auto" w:fill="FFFFFF"/>
        </w:rPr>
        <w:t>Mousa</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06705E6D" w14:textId="77777777" w:rsidR="00220E96" w:rsidRPr="00B37ABB" w:rsidRDefault="00220E96" w:rsidP="00220E96">
      <w:pPr>
        <w:rPr>
          <w:sz w:val="28"/>
          <w:szCs w:val="28"/>
        </w:rPr>
      </w:pPr>
      <w:r w:rsidRPr="00B37ABB">
        <w:rPr>
          <w:sz w:val="28"/>
          <w:szCs w:val="28"/>
        </w:rPr>
        <w:t>Signature:</w:t>
      </w:r>
    </w:p>
    <w:p w14:paraId="1FE33452" w14:textId="77777777" w:rsidR="00220E96" w:rsidRPr="00B37ABB" w:rsidRDefault="00220E96" w:rsidP="00220E96">
      <w:pPr>
        <w:rPr>
          <w:sz w:val="28"/>
          <w:szCs w:val="28"/>
        </w:rPr>
      </w:pPr>
    </w:p>
    <w:p w14:paraId="6A5AF485" w14:textId="77777777" w:rsidR="00220E96" w:rsidRDefault="00220E96" w:rsidP="00220E96">
      <w:pPr>
        <w:rPr>
          <w:sz w:val="36"/>
          <w:szCs w:val="36"/>
        </w:rPr>
      </w:pPr>
    </w:p>
    <w:p w14:paraId="3E637E23" w14:textId="2B64C022" w:rsidR="00220E96" w:rsidRPr="00B37ABB" w:rsidRDefault="00220E96" w:rsidP="00220E96">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Ghareisa Mohammed Al-Kuwari</w:t>
      </w:r>
      <w:r w:rsidRPr="000100E9">
        <w:rPr>
          <w:sz w:val="28"/>
          <w:szCs w:val="28"/>
        </w:rPr>
        <w:tab/>
      </w:r>
      <w:r>
        <w:rPr>
          <w:sz w:val="28"/>
          <w:szCs w:val="28"/>
        </w:rPr>
        <w:t xml:space="preserve">                            </w:t>
      </w:r>
      <w:r w:rsidRPr="00B37ABB">
        <w:rPr>
          <w:sz w:val="28"/>
          <w:szCs w:val="28"/>
        </w:rPr>
        <w:t xml:space="preserve">Date: </w:t>
      </w:r>
      <w:r>
        <w:rPr>
          <w:sz w:val="28"/>
          <w:szCs w:val="28"/>
        </w:rPr>
        <w:t xml:space="preserve"> </w:t>
      </w:r>
    </w:p>
    <w:p w14:paraId="09EAED2B" w14:textId="77777777" w:rsidR="00220E96" w:rsidRPr="00B37ABB" w:rsidRDefault="00220E96" w:rsidP="00220E96">
      <w:pPr>
        <w:rPr>
          <w:sz w:val="28"/>
          <w:szCs w:val="28"/>
        </w:rPr>
      </w:pPr>
      <w:r w:rsidRPr="00B37ABB">
        <w:rPr>
          <w:sz w:val="28"/>
          <w:szCs w:val="28"/>
        </w:rPr>
        <w:t>Signature:</w:t>
      </w:r>
    </w:p>
    <w:p w14:paraId="1499460B" w14:textId="77777777" w:rsidR="00220E96" w:rsidRDefault="00220E96" w:rsidP="00220E96">
      <w:pPr>
        <w:rPr>
          <w:sz w:val="36"/>
          <w:szCs w:val="36"/>
        </w:rPr>
      </w:pPr>
    </w:p>
    <w:p w14:paraId="5720C90B" w14:textId="77777777" w:rsidR="00220E96" w:rsidRDefault="00220E96" w:rsidP="00220E96">
      <w:pPr>
        <w:rPr>
          <w:rFonts w:asciiTheme="majorHAnsi" w:eastAsiaTheme="majorEastAsia" w:hAnsiTheme="majorHAnsi" w:cstheme="majorBidi"/>
          <w:b/>
          <w:bCs/>
          <w:color w:val="365F91" w:themeColor="accent1" w:themeShade="BF"/>
          <w:sz w:val="36"/>
          <w:szCs w:val="36"/>
        </w:rPr>
      </w:pPr>
    </w:p>
    <w:p w14:paraId="7C06B3A1" w14:textId="77777777" w:rsidR="00BB1C42" w:rsidRDefault="00BB1C42">
      <w:pPr>
        <w:rPr>
          <w:rFonts w:asciiTheme="majorHAnsi" w:eastAsiaTheme="majorEastAsia" w:hAnsiTheme="majorHAnsi" w:cstheme="majorBidi"/>
          <w:b/>
          <w:bCs/>
          <w:color w:val="365F91" w:themeColor="accent1" w:themeShade="BF"/>
          <w:sz w:val="36"/>
          <w:szCs w:val="36"/>
        </w:rPr>
      </w:pPr>
    </w:p>
    <w:p w14:paraId="7C06B3A2" w14:textId="77777777" w:rsidR="00BB1C42" w:rsidRDefault="00BB1C42">
      <w:pPr>
        <w:rPr>
          <w:rFonts w:asciiTheme="majorHAnsi" w:eastAsiaTheme="majorEastAsia" w:hAnsiTheme="majorHAnsi" w:cstheme="majorBidi"/>
          <w:b/>
          <w:bCs/>
          <w:color w:val="365F91" w:themeColor="accent1" w:themeShade="BF"/>
          <w:sz w:val="36"/>
          <w:szCs w:val="36"/>
        </w:rPr>
      </w:pPr>
      <w:r>
        <w:rPr>
          <w:sz w:val="36"/>
          <w:szCs w:val="36"/>
        </w:rPr>
        <w:br w:type="page"/>
      </w:r>
    </w:p>
    <w:p w14:paraId="7C06B3A3" w14:textId="77777777" w:rsidR="003736FF" w:rsidRPr="004C002F" w:rsidRDefault="00DB654C" w:rsidP="00832850">
      <w:pPr>
        <w:pStyle w:val="Heading1"/>
        <w:spacing w:after="240"/>
        <w:rPr>
          <w:sz w:val="36"/>
          <w:szCs w:val="36"/>
        </w:rPr>
      </w:pPr>
      <w:bookmarkStart w:id="5" w:name="_Toc1230672"/>
      <w:r w:rsidRPr="0020429D">
        <w:rPr>
          <w:sz w:val="36"/>
          <w:szCs w:val="36"/>
        </w:rPr>
        <w:lastRenderedPageBreak/>
        <w:t>Abstract</w:t>
      </w:r>
      <w:bookmarkEnd w:id="2"/>
      <w:bookmarkEnd w:id="5"/>
    </w:p>
    <w:p w14:paraId="45F08F4D" w14:textId="54C92B16" w:rsidR="003C75F6" w:rsidRPr="005C6697" w:rsidRDefault="003C75F6" w:rsidP="003C75F6">
      <w:r w:rsidRPr="0020429D">
        <w:t xml:space="preserve">Qatar University </w:t>
      </w:r>
      <w:r w:rsidR="00394A74">
        <w:t xml:space="preserve">has </w:t>
      </w:r>
      <w:r w:rsidRPr="0020429D">
        <w:t>bec</w:t>
      </w:r>
      <w:r w:rsidR="00394A74">
        <w:t>o</w:t>
      </w:r>
      <w:r w:rsidR="0020429D" w:rsidRPr="0020429D">
        <w:t>me</w:t>
      </w:r>
      <w:r w:rsidRPr="0020429D">
        <w:t xml:space="preserve"> one of the most crowded places in Qatar, which with time </w:t>
      </w:r>
      <w:r w:rsidR="00394A74">
        <w:t>is faced with</w:t>
      </w:r>
      <w:r w:rsidRPr="0020429D">
        <w:t xml:space="preserve"> a huge parking problem</w:t>
      </w:r>
      <w:r w:rsidR="00394A74">
        <w:t>.</w:t>
      </w:r>
      <w:r w:rsidRPr="0020429D">
        <w:t xml:space="preserve"> </w:t>
      </w:r>
      <w:r w:rsidR="00394A74">
        <w:t>T</w:t>
      </w:r>
      <w:r w:rsidRPr="0020429D">
        <w:t xml:space="preserve">hat </w:t>
      </w:r>
      <w:r w:rsidR="00394A74">
        <w:t xml:space="preserve">has </w:t>
      </w:r>
      <w:r w:rsidRPr="0020429D">
        <w:t>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w:t>
      </w:r>
      <w:r w:rsidR="00394A74">
        <w:t>arrive</w:t>
      </w:r>
      <w:r w:rsidRPr="005C6697">
        <w:t xml:space="preserve"> late for their lectures. In the hopes of solving this issue, we </w:t>
      </w:r>
      <w:r w:rsidR="00394A74">
        <w:t>planned</w:t>
      </w:r>
      <w:r w:rsidRPr="005C6697">
        <w:t xml:space="preserve"> </w:t>
      </w:r>
      <w:r>
        <w:t xml:space="preserve">to </w:t>
      </w:r>
      <w:r w:rsidRPr="005C6697">
        <w:t>creat</w:t>
      </w:r>
      <w:r>
        <w:t>e</w:t>
      </w:r>
      <w:r w:rsidRPr="005C6697">
        <w:t xml:space="preserve"> a parking system based on the Internet of Things (IoT) concept. IoT is a network consisting of devices, machines or objects that are able to communicate and transfer data without the need </w:t>
      </w:r>
      <w:r w:rsidR="00394A74">
        <w:t>for</w:t>
      </w:r>
      <w:r w:rsidRPr="005C6697">
        <w:t xml:space="preserve"> human-to-human or human-to-computer interaction. </w:t>
      </w:r>
      <w:r w:rsidRPr="005C6697">
        <w:tab/>
      </w:r>
    </w:p>
    <w:p w14:paraId="39E45AB9" w14:textId="6074DCDE" w:rsidR="008971AD" w:rsidRPr="005C6697" w:rsidRDefault="003C75F6" w:rsidP="003C75F6">
      <w:r w:rsidRPr="005C6697">
        <w:t xml:space="preserve">The system </w:t>
      </w:r>
      <w:r w:rsidR="00786EAD">
        <w:t>allow</w:t>
      </w:r>
      <w:r w:rsidRPr="005C6697">
        <w:t xml:space="preserve"> users the ability to reserve a parking spot </w:t>
      </w:r>
      <w:r w:rsidR="00786EAD">
        <w:t>by subscribing</w:t>
      </w:r>
      <w:r w:rsidRPr="005C6697">
        <w:t xml:space="preserve"> our system. Also, the system </w:t>
      </w:r>
      <w:r w:rsidR="00786EAD">
        <w:t xml:space="preserve">allows even users without a subscription to view </w:t>
      </w:r>
      <w:r w:rsidRPr="005C6697">
        <w:t xml:space="preserve">the availability of a parking spot.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 xml:space="preserve">communicate </w:t>
      </w:r>
      <w:r w:rsidR="00786EAD">
        <w:t>this</w:t>
      </w:r>
      <w:r>
        <w:t xml:space="preserve"> information to the cloud</w:t>
      </w:r>
      <w:r w:rsidRPr="005C6697">
        <w:t xml:space="preserve">. The on-board application and website </w:t>
      </w:r>
      <w:r w:rsidR="00786EAD">
        <w:t>demonstrates</w:t>
      </w:r>
      <w:r w:rsidRPr="005C6697">
        <w:t xml:space="preserve"> the functionalities of the system along with a cloud database for data storage.</w:t>
      </w:r>
    </w:p>
    <w:p w14:paraId="2A254DE1" w14:textId="77777777" w:rsidR="008971AD" w:rsidRPr="008971AD" w:rsidRDefault="008971AD" w:rsidP="00900CFA">
      <w:pPr>
        <w:pStyle w:val="Heading1"/>
        <w:spacing w:after="240"/>
        <w:rPr>
          <w:rFonts w:asciiTheme="minorHAnsi" w:hAnsiTheme="minorHAnsi"/>
          <w:sz w:val="22"/>
          <w:szCs w:val="22"/>
        </w:rPr>
      </w:pPr>
    </w:p>
    <w:p w14:paraId="79C35397" w14:textId="77777777" w:rsidR="00626BEA" w:rsidRDefault="00626BEA" w:rsidP="00900CFA">
      <w:pPr>
        <w:pStyle w:val="Heading1"/>
        <w:spacing w:after="240"/>
        <w:rPr>
          <w:sz w:val="36"/>
          <w:szCs w:val="36"/>
        </w:rPr>
      </w:pPr>
    </w:p>
    <w:p w14:paraId="556AB9AC" w14:textId="77777777" w:rsidR="00626BEA" w:rsidRDefault="00626BEA" w:rsidP="00900CFA">
      <w:pPr>
        <w:pStyle w:val="Heading1"/>
        <w:spacing w:after="240"/>
        <w:rPr>
          <w:sz w:val="36"/>
          <w:szCs w:val="36"/>
        </w:rPr>
      </w:pPr>
    </w:p>
    <w:p w14:paraId="7A61D206" w14:textId="77777777" w:rsidR="00626BEA" w:rsidRDefault="00626BEA" w:rsidP="00900CFA">
      <w:pPr>
        <w:pStyle w:val="Heading1"/>
        <w:spacing w:after="240"/>
        <w:rPr>
          <w:sz w:val="36"/>
          <w:szCs w:val="36"/>
        </w:rPr>
      </w:pPr>
    </w:p>
    <w:p w14:paraId="7AF61F00" w14:textId="77777777" w:rsidR="00626BEA" w:rsidRDefault="00626BEA" w:rsidP="00900CFA">
      <w:pPr>
        <w:pStyle w:val="Heading1"/>
        <w:spacing w:after="240"/>
        <w:rPr>
          <w:sz w:val="36"/>
          <w:szCs w:val="36"/>
        </w:rPr>
      </w:pPr>
    </w:p>
    <w:p w14:paraId="3BCFAC28" w14:textId="77777777" w:rsidR="00626BEA" w:rsidRDefault="00626BEA" w:rsidP="00900CFA">
      <w:pPr>
        <w:pStyle w:val="Heading1"/>
        <w:spacing w:after="240"/>
        <w:rPr>
          <w:sz w:val="36"/>
          <w:szCs w:val="36"/>
        </w:rPr>
      </w:pPr>
    </w:p>
    <w:p w14:paraId="39FEB7D1" w14:textId="10101A27" w:rsidR="00626BEA" w:rsidRDefault="00626BEA" w:rsidP="00626BEA"/>
    <w:p w14:paraId="54C808CF" w14:textId="77777777" w:rsidR="00F30E7A" w:rsidRPr="00626BEA" w:rsidRDefault="00F30E7A" w:rsidP="00626BEA"/>
    <w:p w14:paraId="7C06B3AB" w14:textId="77777777" w:rsidR="00900CFA" w:rsidRPr="004C002F" w:rsidRDefault="00900CFA" w:rsidP="00900CFA">
      <w:pPr>
        <w:pStyle w:val="Heading1"/>
        <w:spacing w:after="240"/>
        <w:rPr>
          <w:sz w:val="36"/>
          <w:szCs w:val="36"/>
        </w:rPr>
      </w:pPr>
      <w:bookmarkStart w:id="6" w:name="_Toc1230673"/>
      <w:r w:rsidRPr="003C75F6">
        <w:rPr>
          <w:sz w:val="36"/>
          <w:szCs w:val="36"/>
        </w:rPr>
        <w:lastRenderedPageBreak/>
        <w:t>Acknowledgment</w:t>
      </w:r>
      <w:bookmarkEnd w:id="6"/>
    </w:p>
    <w:p w14:paraId="767D6F00" w14:textId="43862745" w:rsidR="004240A1" w:rsidRPr="004240A1" w:rsidRDefault="004240A1" w:rsidP="004240A1">
      <w:pPr>
        <w:rPr>
          <w:rFonts w:cstheme="minorHAnsi"/>
        </w:rPr>
      </w:pPr>
      <w:r w:rsidRPr="004240A1">
        <w:rPr>
          <w:rFonts w:eastAsia="Times New Roman" w:cstheme="minorHAnsi"/>
        </w:rPr>
        <w:t>Our project “</w:t>
      </w:r>
      <w:proofErr w:type="spellStart"/>
      <w:r w:rsidRPr="004240A1">
        <w:rPr>
          <w:rFonts w:cstheme="minorHAnsi"/>
          <w:shd w:val="clear" w:color="auto" w:fill="FFFFFF"/>
        </w:rPr>
        <w:t>ParQU</w:t>
      </w:r>
      <w:proofErr w:type="spellEnd"/>
      <w:r w:rsidRPr="004240A1">
        <w:rPr>
          <w:rFonts w:cstheme="minorHAnsi"/>
          <w:shd w:val="clear" w:color="auto" w:fill="FFFFFF"/>
        </w:rPr>
        <w:t xml:space="preserve"> - Parking System Using Cloud Computing Based on IoT</w:t>
      </w:r>
      <w:r w:rsidRPr="004240A1">
        <w:rPr>
          <w:rFonts w:eastAsia="Times New Roman" w:cstheme="minorHAnsi"/>
        </w:rPr>
        <w:t>” gave us a huge amount of experience and knowledge.</w:t>
      </w:r>
    </w:p>
    <w:p w14:paraId="45183FF2" w14:textId="0E45CAF2" w:rsidR="004240A1" w:rsidRPr="004240A1" w:rsidRDefault="004240A1" w:rsidP="00005E14">
      <w:pPr>
        <w:shd w:val="clear" w:color="auto" w:fill="FFFFFF"/>
        <w:spacing w:after="0" w:line="240" w:lineRule="auto"/>
        <w:rPr>
          <w:rFonts w:eastAsia="Times New Roman" w:cstheme="minorHAnsi"/>
          <w:color w:val="000000"/>
        </w:rPr>
      </w:pPr>
      <w:r w:rsidRPr="004240A1">
        <w:rPr>
          <w:rFonts w:eastAsia="Times New Roman" w:cstheme="minorHAnsi"/>
          <w:color w:val="000000"/>
        </w:rPr>
        <w:t xml:space="preserve">First and foremost, we would like to sincerely thank our supervisor Dr. </w:t>
      </w:r>
      <w:proofErr w:type="spellStart"/>
      <w:r w:rsidRPr="004240A1">
        <w:rPr>
          <w:rFonts w:eastAsia="Times New Roman" w:cstheme="minorHAnsi"/>
          <w:color w:val="000000"/>
        </w:rPr>
        <w:t>Abdulaziz</w:t>
      </w:r>
      <w:proofErr w:type="spellEnd"/>
      <w:r w:rsidRPr="004240A1">
        <w:rPr>
          <w:rFonts w:eastAsia="Times New Roman" w:cstheme="minorHAnsi"/>
          <w:color w:val="000000"/>
        </w:rPr>
        <w:t xml:space="preserve"> Al</w:t>
      </w:r>
      <w:r w:rsidR="00005E14">
        <w:rPr>
          <w:rFonts w:eastAsia="Times New Roman" w:cstheme="minorHAnsi"/>
          <w:color w:val="000000"/>
        </w:rPr>
        <w:t>-Ali for his guidance, patience and</w:t>
      </w:r>
      <w:r w:rsidRPr="004240A1">
        <w:rPr>
          <w:rFonts w:eastAsia="Times New Roman" w:cstheme="minorHAnsi"/>
          <w:color w:val="000000"/>
        </w:rPr>
        <w:t xml:space="preserve"> motivation </w:t>
      </w:r>
      <w:r w:rsidR="00005E14">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sidR="00005E14">
        <w:rPr>
          <w:rFonts w:eastAsia="Times New Roman" w:cstheme="minorHAnsi"/>
          <w:color w:val="000000"/>
        </w:rPr>
        <w:t xml:space="preserve"> improve and</w:t>
      </w:r>
      <w:r w:rsidRPr="004240A1">
        <w:rPr>
          <w:rFonts w:eastAsia="Times New Roman" w:cstheme="minorHAnsi"/>
          <w:color w:val="000000"/>
        </w:rPr>
        <w:t xml:space="preserve"> give our best work.</w:t>
      </w:r>
    </w:p>
    <w:p w14:paraId="4E5A04F3" w14:textId="77777777" w:rsidR="004240A1" w:rsidRPr="004240A1" w:rsidRDefault="004240A1" w:rsidP="004240A1">
      <w:pPr>
        <w:shd w:val="clear" w:color="auto" w:fill="FFFFFF"/>
        <w:spacing w:after="0" w:line="240" w:lineRule="auto"/>
        <w:rPr>
          <w:rFonts w:eastAsia="Times New Roman" w:cstheme="minorHAnsi"/>
          <w:color w:val="000000"/>
        </w:rPr>
      </w:pPr>
    </w:p>
    <w:p w14:paraId="6E7CB68A" w14:textId="77777777" w:rsidR="004240A1" w:rsidRPr="004240A1" w:rsidRDefault="004240A1" w:rsidP="004240A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4173CB49" w14:textId="77777777" w:rsidR="004240A1" w:rsidRPr="004240A1" w:rsidRDefault="004240A1" w:rsidP="004240A1">
      <w:pPr>
        <w:shd w:val="clear" w:color="auto" w:fill="FFFFFF"/>
        <w:spacing w:after="0" w:line="240" w:lineRule="auto"/>
        <w:rPr>
          <w:rFonts w:ascii="Calibri" w:eastAsia="Times New Roman" w:hAnsi="Calibri" w:cs="Calibri"/>
          <w:color w:val="000000"/>
          <w:sz w:val="24"/>
          <w:szCs w:val="24"/>
        </w:rPr>
      </w:pPr>
    </w:p>
    <w:p w14:paraId="7EA94892" w14:textId="43D75A7D" w:rsidR="004240A1" w:rsidRPr="004240A1" w:rsidRDefault="004240A1" w:rsidP="004240A1">
      <w:pPr>
        <w:shd w:val="clear" w:color="auto" w:fill="FFFFFF"/>
        <w:spacing w:after="0" w:line="240" w:lineRule="auto"/>
        <w:rPr>
          <w:rFonts w:ascii="Segoe UI" w:eastAsia="Times New Roman" w:hAnsi="Segoe UI" w:cs="Segoe UI"/>
          <w:color w:val="000000"/>
          <w:sz w:val="27"/>
          <w:szCs w:val="27"/>
        </w:rPr>
      </w:pPr>
    </w:p>
    <w:p w14:paraId="7C06B3AD" w14:textId="77777777" w:rsidR="00796232" w:rsidRPr="00C01B29" w:rsidRDefault="00796232">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noProof/>
        </w:rPr>
      </w:sdtEndPr>
      <w:sdtContent>
        <w:p w14:paraId="0723D56B" w14:textId="406E5617" w:rsidR="00D73E17" w:rsidRDefault="00D73E17">
          <w:pPr>
            <w:pStyle w:val="TOCHeading"/>
          </w:pPr>
          <w:r>
            <w:t>Contents</w:t>
          </w:r>
        </w:p>
        <w:p w14:paraId="471C8925" w14:textId="62850E5B" w:rsidR="00C840CC" w:rsidRDefault="00D73E17">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1230671" w:history="1">
            <w:r w:rsidR="00C840CC" w:rsidRPr="00D22AAA">
              <w:rPr>
                <w:rStyle w:val="Hyperlink"/>
                <w:noProof/>
              </w:rPr>
              <w:t>Declaration</w:t>
            </w:r>
            <w:r w:rsidR="00C840CC">
              <w:rPr>
                <w:noProof/>
                <w:webHidden/>
              </w:rPr>
              <w:tab/>
            </w:r>
            <w:r w:rsidR="00C840CC">
              <w:rPr>
                <w:noProof/>
                <w:webHidden/>
              </w:rPr>
              <w:fldChar w:fldCharType="begin"/>
            </w:r>
            <w:r w:rsidR="00C840CC">
              <w:rPr>
                <w:noProof/>
                <w:webHidden/>
              </w:rPr>
              <w:instrText xml:space="preserve"> PAGEREF _Toc1230671 \h </w:instrText>
            </w:r>
            <w:r w:rsidR="00C840CC">
              <w:rPr>
                <w:noProof/>
                <w:webHidden/>
              </w:rPr>
            </w:r>
            <w:r w:rsidR="00C840CC">
              <w:rPr>
                <w:noProof/>
                <w:webHidden/>
              </w:rPr>
              <w:fldChar w:fldCharType="separate"/>
            </w:r>
            <w:r w:rsidR="00C840CC">
              <w:rPr>
                <w:noProof/>
                <w:webHidden/>
              </w:rPr>
              <w:t>ii</w:t>
            </w:r>
            <w:r w:rsidR="00C840CC">
              <w:rPr>
                <w:noProof/>
                <w:webHidden/>
              </w:rPr>
              <w:fldChar w:fldCharType="end"/>
            </w:r>
          </w:hyperlink>
        </w:p>
        <w:p w14:paraId="2CC63539" w14:textId="738D1CB5" w:rsidR="00C840CC" w:rsidRDefault="003B3178">
          <w:pPr>
            <w:pStyle w:val="TOC1"/>
            <w:tabs>
              <w:tab w:val="right" w:leader="dot" w:pos="9016"/>
            </w:tabs>
            <w:rPr>
              <w:noProof/>
            </w:rPr>
          </w:pPr>
          <w:hyperlink w:anchor="_Toc1230672" w:history="1">
            <w:r w:rsidR="00C840CC" w:rsidRPr="00D22AAA">
              <w:rPr>
                <w:rStyle w:val="Hyperlink"/>
                <w:noProof/>
              </w:rPr>
              <w:t>Abstract</w:t>
            </w:r>
            <w:r w:rsidR="00C840CC">
              <w:rPr>
                <w:noProof/>
                <w:webHidden/>
              </w:rPr>
              <w:tab/>
            </w:r>
            <w:r w:rsidR="00C840CC">
              <w:rPr>
                <w:noProof/>
                <w:webHidden/>
              </w:rPr>
              <w:fldChar w:fldCharType="begin"/>
            </w:r>
            <w:r w:rsidR="00C840CC">
              <w:rPr>
                <w:noProof/>
                <w:webHidden/>
              </w:rPr>
              <w:instrText xml:space="preserve"> PAGEREF _Toc1230672 \h </w:instrText>
            </w:r>
            <w:r w:rsidR="00C840CC">
              <w:rPr>
                <w:noProof/>
                <w:webHidden/>
              </w:rPr>
            </w:r>
            <w:r w:rsidR="00C840CC">
              <w:rPr>
                <w:noProof/>
                <w:webHidden/>
              </w:rPr>
              <w:fldChar w:fldCharType="separate"/>
            </w:r>
            <w:r w:rsidR="00C840CC">
              <w:rPr>
                <w:noProof/>
                <w:webHidden/>
              </w:rPr>
              <w:t>iii</w:t>
            </w:r>
            <w:r w:rsidR="00C840CC">
              <w:rPr>
                <w:noProof/>
                <w:webHidden/>
              </w:rPr>
              <w:fldChar w:fldCharType="end"/>
            </w:r>
          </w:hyperlink>
        </w:p>
        <w:p w14:paraId="4AF48AF2" w14:textId="55581FBD" w:rsidR="00C840CC" w:rsidRDefault="003B3178">
          <w:pPr>
            <w:pStyle w:val="TOC1"/>
            <w:tabs>
              <w:tab w:val="right" w:leader="dot" w:pos="9016"/>
            </w:tabs>
            <w:rPr>
              <w:noProof/>
            </w:rPr>
          </w:pPr>
          <w:hyperlink w:anchor="_Toc1230673" w:history="1">
            <w:r w:rsidR="00C840CC" w:rsidRPr="00D22AAA">
              <w:rPr>
                <w:rStyle w:val="Hyperlink"/>
                <w:noProof/>
              </w:rPr>
              <w:t>Acknowledgment</w:t>
            </w:r>
            <w:r w:rsidR="00C840CC">
              <w:rPr>
                <w:noProof/>
                <w:webHidden/>
              </w:rPr>
              <w:tab/>
            </w:r>
            <w:r w:rsidR="00C840CC">
              <w:rPr>
                <w:noProof/>
                <w:webHidden/>
              </w:rPr>
              <w:fldChar w:fldCharType="begin"/>
            </w:r>
            <w:r w:rsidR="00C840CC">
              <w:rPr>
                <w:noProof/>
                <w:webHidden/>
              </w:rPr>
              <w:instrText xml:space="preserve"> PAGEREF _Toc1230673 \h </w:instrText>
            </w:r>
            <w:r w:rsidR="00C840CC">
              <w:rPr>
                <w:noProof/>
                <w:webHidden/>
              </w:rPr>
            </w:r>
            <w:r w:rsidR="00C840CC">
              <w:rPr>
                <w:noProof/>
                <w:webHidden/>
              </w:rPr>
              <w:fldChar w:fldCharType="separate"/>
            </w:r>
            <w:r w:rsidR="00C840CC">
              <w:rPr>
                <w:noProof/>
                <w:webHidden/>
              </w:rPr>
              <w:t>iv</w:t>
            </w:r>
            <w:r w:rsidR="00C840CC">
              <w:rPr>
                <w:noProof/>
                <w:webHidden/>
              </w:rPr>
              <w:fldChar w:fldCharType="end"/>
            </w:r>
          </w:hyperlink>
        </w:p>
        <w:p w14:paraId="22834B72" w14:textId="65E41083" w:rsidR="00C840CC" w:rsidRDefault="003B3178">
          <w:pPr>
            <w:pStyle w:val="TOC1"/>
            <w:tabs>
              <w:tab w:val="right" w:leader="dot" w:pos="9016"/>
            </w:tabs>
            <w:rPr>
              <w:noProof/>
            </w:rPr>
          </w:pPr>
          <w:hyperlink w:anchor="_Toc1230674" w:history="1">
            <w:r w:rsidR="00C840CC" w:rsidRPr="00D22AAA">
              <w:rPr>
                <w:rStyle w:val="Hyperlink"/>
                <w:noProof/>
              </w:rPr>
              <w:t>List of Figures</w:t>
            </w:r>
            <w:r w:rsidR="00C840CC">
              <w:rPr>
                <w:noProof/>
                <w:webHidden/>
              </w:rPr>
              <w:tab/>
            </w:r>
            <w:r w:rsidR="00C840CC">
              <w:rPr>
                <w:noProof/>
                <w:webHidden/>
              </w:rPr>
              <w:fldChar w:fldCharType="begin"/>
            </w:r>
            <w:r w:rsidR="00C840CC">
              <w:rPr>
                <w:noProof/>
                <w:webHidden/>
              </w:rPr>
              <w:instrText xml:space="preserve"> PAGEREF _Toc1230674 \h </w:instrText>
            </w:r>
            <w:r w:rsidR="00C840CC">
              <w:rPr>
                <w:noProof/>
                <w:webHidden/>
              </w:rPr>
            </w:r>
            <w:r w:rsidR="00C840CC">
              <w:rPr>
                <w:noProof/>
                <w:webHidden/>
              </w:rPr>
              <w:fldChar w:fldCharType="separate"/>
            </w:r>
            <w:r w:rsidR="00C840CC">
              <w:rPr>
                <w:noProof/>
                <w:webHidden/>
              </w:rPr>
              <w:t>vi</w:t>
            </w:r>
            <w:r w:rsidR="00C840CC">
              <w:rPr>
                <w:noProof/>
                <w:webHidden/>
              </w:rPr>
              <w:fldChar w:fldCharType="end"/>
            </w:r>
          </w:hyperlink>
        </w:p>
        <w:p w14:paraId="21F20C9D" w14:textId="2683ED1E" w:rsidR="00C840CC" w:rsidRDefault="003B3178">
          <w:pPr>
            <w:pStyle w:val="TOC1"/>
            <w:tabs>
              <w:tab w:val="right" w:leader="dot" w:pos="9016"/>
            </w:tabs>
            <w:rPr>
              <w:noProof/>
            </w:rPr>
          </w:pPr>
          <w:hyperlink w:anchor="_Toc1230675" w:history="1">
            <w:r w:rsidR="00C840CC" w:rsidRPr="00D22AAA">
              <w:rPr>
                <w:rStyle w:val="Hyperlink"/>
                <w:noProof/>
              </w:rPr>
              <w:t>List of Tables</w:t>
            </w:r>
            <w:r w:rsidR="00C840CC">
              <w:rPr>
                <w:noProof/>
                <w:webHidden/>
              </w:rPr>
              <w:tab/>
            </w:r>
            <w:r w:rsidR="00C840CC">
              <w:rPr>
                <w:noProof/>
                <w:webHidden/>
              </w:rPr>
              <w:fldChar w:fldCharType="begin"/>
            </w:r>
            <w:r w:rsidR="00C840CC">
              <w:rPr>
                <w:noProof/>
                <w:webHidden/>
              </w:rPr>
              <w:instrText xml:space="preserve"> PAGEREF _Toc1230675 \h </w:instrText>
            </w:r>
            <w:r w:rsidR="00C840CC">
              <w:rPr>
                <w:noProof/>
                <w:webHidden/>
              </w:rPr>
            </w:r>
            <w:r w:rsidR="00C840CC">
              <w:rPr>
                <w:noProof/>
                <w:webHidden/>
              </w:rPr>
              <w:fldChar w:fldCharType="separate"/>
            </w:r>
            <w:r w:rsidR="00C840CC">
              <w:rPr>
                <w:noProof/>
                <w:webHidden/>
              </w:rPr>
              <w:t>vi</w:t>
            </w:r>
            <w:r w:rsidR="00C840CC">
              <w:rPr>
                <w:noProof/>
                <w:webHidden/>
              </w:rPr>
              <w:fldChar w:fldCharType="end"/>
            </w:r>
          </w:hyperlink>
        </w:p>
        <w:p w14:paraId="5DDA9F5A" w14:textId="0E726168" w:rsidR="00C840CC" w:rsidRDefault="003B3178">
          <w:pPr>
            <w:pStyle w:val="TOC1"/>
            <w:tabs>
              <w:tab w:val="left" w:pos="440"/>
              <w:tab w:val="right" w:leader="dot" w:pos="9016"/>
            </w:tabs>
            <w:rPr>
              <w:noProof/>
            </w:rPr>
          </w:pPr>
          <w:hyperlink w:anchor="_Toc1230676" w:history="1">
            <w:r w:rsidR="00C840CC" w:rsidRPr="00D22AAA">
              <w:rPr>
                <w:rStyle w:val="Hyperlink"/>
                <w:noProof/>
              </w:rPr>
              <w:t>1.</w:t>
            </w:r>
            <w:r w:rsidR="00C840CC">
              <w:rPr>
                <w:noProof/>
              </w:rPr>
              <w:tab/>
            </w:r>
            <w:r w:rsidR="00C840CC" w:rsidRPr="00D22AAA">
              <w:rPr>
                <w:rStyle w:val="Hyperlink"/>
                <w:noProof/>
              </w:rPr>
              <w:t>Introduction and Motivation</w:t>
            </w:r>
            <w:r w:rsidR="00C840CC">
              <w:rPr>
                <w:noProof/>
                <w:webHidden/>
              </w:rPr>
              <w:tab/>
            </w:r>
            <w:r w:rsidR="00C840CC">
              <w:rPr>
                <w:noProof/>
                <w:webHidden/>
              </w:rPr>
              <w:fldChar w:fldCharType="begin"/>
            </w:r>
            <w:r w:rsidR="00C840CC">
              <w:rPr>
                <w:noProof/>
                <w:webHidden/>
              </w:rPr>
              <w:instrText xml:space="preserve"> PAGEREF _Toc1230676 \h </w:instrText>
            </w:r>
            <w:r w:rsidR="00C840CC">
              <w:rPr>
                <w:noProof/>
                <w:webHidden/>
              </w:rPr>
            </w:r>
            <w:r w:rsidR="00C840CC">
              <w:rPr>
                <w:noProof/>
                <w:webHidden/>
              </w:rPr>
              <w:fldChar w:fldCharType="separate"/>
            </w:r>
            <w:r w:rsidR="00C840CC">
              <w:rPr>
                <w:noProof/>
                <w:webHidden/>
              </w:rPr>
              <w:t>7</w:t>
            </w:r>
            <w:r w:rsidR="00C840CC">
              <w:rPr>
                <w:noProof/>
                <w:webHidden/>
              </w:rPr>
              <w:fldChar w:fldCharType="end"/>
            </w:r>
          </w:hyperlink>
        </w:p>
        <w:p w14:paraId="27202201" w14:textId="46A07458" w:rsidR="00C840CC" w:rsidRDefault="003B3178">
          <w:pPr>
            <w:pStyle w:val="TOC2"/>
            <w:tabs>
              <w:tab w:val="left" w:pos="880"/>
              <w:tab w:val="right" w:leader="dot" w:pos="9016"/>
            </w:tabs>
            <w:rPr>
              <w:noProof/>
            </w:rPr>
          </w:pPr>
          <w:hyperlink w:anchor="_Toc1230677" w:history="1">
            <w:r w:rsidR="00C840CC" w:rsidRPr="00D22AAA">
              <w:rPr>
                <w:rStyle w:val="Hyperlink"/>
                <w:noProof/>
              </w:rPr>
              <w:t>1.1.</w:t>
            </w:r>
            <w:r w:rsidR="00C840CC">
              <w:rPr>
                <w:noProof/>
              </w:rPr>
              <w:tab/>
            </w:r>
            <w:r w:rsidR="00C840CC" w:rsidRPr="00D22AAA">
              <w:rPr>
                <w:rStyle w:val="Hyperlink"/>
                <w:noProof/>
              </w:rPr>
              <w:t>Problem statement</w:t>
            </w:r>
            <w:r w:rsidR="00C840CC">
              <w:rPr>
                <w:noProof/>
                <w:webHidden/>
              </w:rPr>
              <w:tab/>
            </w:r>
            <w:r w:rsidR="00C840CC">
              <w:rPr>
                <w:noProof/>
                <w:webHidden/>
              </w:rPr>
              <w:fldChar w:fldCharType="begin"/>
            </w:r>
            <w:r w:rsidR="00C840CC">
              <w:rPr>
                <w:noProof/>
                <w:webHidden/>
              </w:rPr>
              <w:instrText xml:space="preserve"> PAGEREF _Toc1230677 \h </w:instrText>
            </w:r>
            <w:r w:rsidR="00C840CC">
              <w:rPr>
                <w:noProof/>
                <w:webHidden/>
              </w:rPr>
            </w:r>
            <w:r w:rsidR="00C840CC">
              <w:rPr>
                <w:noProof/>
                <w:webHidden/>
              </w:rPr>
              <w:fldChar w:fldCharType="separate"/>
            </w:r>
            <w:r w:rsidR="00C840CC">
              <w:rPr>
                <w:noProof/>
                <w:webHidden/>
              </w:rPr>
              <w:t>7</w:t>
            </w:r>
            <w:r w:rsidR="00C840CC">
              <w:rPr>
                <w:noProof/>
                <w:webHidden/>
              </w:rPr>
              <w:fldChar w:fldCharType="end"/>
            </w:r>
          </w:hyperlink>
        </w:p>
        <w:p w14:paraId="16C53FD5" w14:textId="6CF8EE0F" w:rsidR="00C840CC" w:rsidRDefault="003B3178">
          <w:pPr>
            <w:pStyle w:val="TOC2"/>
            <w:tabs>
              <w:tab w:val="left" w:pos="880"/>
              <w:tab w:val="right" w:leader="dot" w:pos="9016"/>
            </w:tabs>
            <w:rPr>
              <w:noProof/>
            </w:rPr>
          </w:pPr>
          <w:hyperlink w:anchor="_Toc1230678" w:history="1">
            <w:r w:rsidR="00C840CC" w:rsidRPr="00D22AAA">
              <w:rPr>
                <w:rStyle w:val="Hyperlink"/>
                <w:noProof/>
              </w:rPr>
              <w:t>1.2.</w:t>
            </w:r>
            <w:r w:rsidR="00C840CC">
              <w:rPr>
                <w:noProof/>
              </w:rPr>
              <w:tab/>
            </w:r>
            <w:r w:rsidR="00C840CC" w:rsidRPr="00D22AAA">
              <w:rPr>
                <w:rStyle w:val="Hyperlink"/>
                <w:noProof/>
              </w:rPr>
              <w:t>Project significance</w:t>
            </w:r>
            <w:r w:rsidR="00C840CC">
              <w:rPr>
                <w:noProof/>
                <w:webHidden/>
              </w:rPr>
              <w:tab/>
            </w:r>
            <w:r w:rsidR="00C840CC">
              <w:rPr>
                <w:noProof/>
                <w:webHidden/>
              </w:rPr>
              <w:fldChar w:fldCharType="begin"/>
            </w:r>
            <w:r w:rsidR="00C840CC">
              <w:rPr>
                <w:noProof/>
                <w:webHidden/>
              </w:rPr>
              <w:instrText xml:space="preserve"> PAGEREF _Toc1230678 \h </w:instrText>
            </w:r>
            <w:r w:rsidR="00C840CC">
              <w:rPr>
                <w:noProof/>
                <w:webHidden/>
              </w:rPr>
            </w:r>
            <w:r w:rsidR="00C840CC">
              <w:rPr>
                <w:noProof/>
                <w:webHidden/>
              </w:rPr>
              <w:fldChar w:fldCharType="separate"/>
            </w:r>
            <w:r w:rsidR="00C840CC">
              <w:rPr>
                <w:noProof/>
                <w:webHidden/>
              </w:rPr>
              <w:t>11</w:t>
            </w:r>
            <w:r w:rsidR="00C840CC">
              <w:rPr>
                <w:noProof/>
                <w:webHidden/>
              </w:rPr>
              <w:fldChar w:fldCharType="end"/>
            </w:r>
          </w:hyperlink>
        </w:p>
        <w:p w14:paraId="282E7C16" w14:textId="205F22F8" w:rsidR="00C840CC" w:rsidRDefault="003B3178">
          <w:pPr>
            <w:pStyle w:val="TOC2"/>
            <w:tabs>
              <w:tab w:val="left" w:pos="880"/>
              <w:tab w:val="right" w:leader="dot" w:pos="9016"/>
            </w:tabs>
            <w:rPr>
              <w:noProof/>
            </w:rPr>
          </w:pPr>
          <w:hyperlink w:anchor="_Toc1230679" w:history="1">
            <w:r w:rsidR="00C840CC" w:rsidRPr="00D22AAA">
              <w:rPr>
                <w:rStyle w:val="Hyperlink"/>
                <w:rFonts w:cstheme="minorHAnsi"/>
                <w:noProof/>
              </w:rPr>
              <w:t>1.3.</w:t>
            </w:r>
            <w:r w:rsidR="00C840CC">
              <w:rPr>
                <w:noProof/>
              </w:rPr>
              <w:tab/>
            </w:r>
            <w:r w:rsidR="00C840CC" w:rsidRPr="00D22AAA">
              <w:rPr>
                <w:rStyle w:val="Hyperlink"/>
                <w:noProof/>
              </w:rPr>
              <w:t>Project objectives</w:t>
            </w:r>
            <w:r w:rsidR="00C840CC">
              <w:rPr>
                <w:noProof/>
                <w:webHidden/>
              </w:rPr>
              <w:tab/>
            </w:r>
            <w:r w:rsidR="00C840CC">
              <w:rPr>
                <w:noProof/>
                <w:webHidden/>
              </w:rPr>
              <w:fldChar w:fldCharType="begin"/>
            </w:r>
            <w:r w:rsidR="00C840CC">
              <w:rPr>
                <w:noProof/>
                <w:webHidden/>
              </w:rPr>
              <w:instrText xml:space="preserve"> PAGEREF _Toc1230679 \h </w:instrText>
            </w:r>
            <w:r w:rsidR="00C840CC">
              <w:rPr>
                <w:noProof/>
                <w:webHidden/>
              </w:rPr>
            </w:r>
            <w:r w:rsidR="00C840CC">
              <w:rPr>
                <w:noProof/>
                <w:webHidden/>
              </w:rPr>
              <w:fldChar w:fldCharType="separate"/>
            </w:r>
            <w:r w:rsidR="00C840CC">
              <w:rPr>
                <w:noProof/>
                <w:webHidden/>
              </w:rPr>
              <w:t>11</w:t>
            </w:r>
            <w:r w:rsidR="00C840CC">
              <w:rPr>
                <w:noProof/>
                <w:webHidden/>
              </w:rPr>
              <w:fldChar w:fldCharType="end"/>
            </w:r>
          </w:hyperlink>
        </w:p>
        <w:p w14:paraId="1A5B2A31" w14:textId="53E597EA" w:rsidR="00C840CC" w:rsidRDefault="003B3178">
          <w:pPr>
            <w:pStyle w:val="TOC1"/>
            <w:tabs>
              <w:tab w:val="left" w:pos="440"/>
              <w:tab w:val="right" w:leader="dot" w:pos="9016"/>
            </w:tabs>
            <w:rPr>
              <w:noProof/>
            </w:rPr>
          </w:pPr>
          <w:hyperlink w:anchor="_Toc1230680" w:history="1">
            <w:r w:rsidR="00C840CC" w:rsidRPr="00D22AAA">
              <w:rPr>
                <w:rStyle w:val="Hyperlink"/>
                <w:noProof/>
              </w:rPr>
              <w:t>2.</w:t>
            </w:r>
            <w:r w:rsidR="00C840CC">
              <w:rPr>
                <w:noProof/>
              </w:rPr>
              <w:tab/>
            </w:r>
            <w:r w:rsidR="00C840CC" w:rsidRPr="00D22AAA">
              <w:rPr>
                <w:rStyle w:val="Hyperlink"/>
                <w:noProof/>
              </w:rPr>
              <w:t>Background and related work</w:t>
            </w:r>
            <w:r w:rsidR="00C840CC">
              <w:rPr>
                <w:noProof/>
                <w:webHidden/>
              </w:rPr>
              <w:tab/>
            </w:r>
            <w:r w:rsidR="00C840CC">
              <w:rPr>
                <w:noProof/>
                <w:webHidden/>
              </w:rPr>
              <w:fldChar w:fldCharType="begin"/>
            </w:r>
            <w:r w:rsidR="00C840CC">
              <w:rPr>
                <w:noProof/>
                <w:webHidden/>
              </w:rPr>
              <w:instrText xml:space="preserve"> PAGEREF _Toc1230680 \h </w:instrText>
            </w:r>
            <w:r w:rsidR="00C840CC">
              <w:rPr>
                <w:noProof/>
                <w:webHidden/>
              </w:rPr>
            </w:r>
            <w:r w:rsidR="00C840CC">
              <w:rPr>
                <w:noProof/>
                <w:webHidden/>
              </w:rPr>
              <w:fldChar w:fldCharType="separate"/>
            </w:r>
            <w:r w:rsidR="00C840CC">
              <w:rPr>
                <w:noProof/>
                <w:webHidden/>
              </w:rPr>
              <w:t>11</w:t>
            </w:r>
            <w:r w:rsidR="00C840CC">
              <w:rPr>
                <w:noProof/>
                <w:webHidden/>
              </w:rPr>
              <w:fldChar w:fldCharType="end"/>
            </w:r>
          </w:hyperlink>
        </w:p>
        <w:p w14:paraId="366E573E" w14:textId="05DE8DE0" w:rsidR="00C840CC" w:rsidRDefault="003B3178">
          <w:pPr>
            <w:pStyle w:val="TOC2"/>
            <w:tabs>
              <w:tab w:val="left" w:pos="880"/>
              <w:tab w:val="right" w:leader="dot" w:pos="9016"/>
            </w:tabs>
            <w:rPr>
              <w:noProof/>
            </w:rPr>
          </w:pPr>
          <w:hyperlink w:anchor="_Toc1230681" w:history="1">
            <w:r w:rsidR="00C840CC" w:rsidRPr="00D22AAA">
              <w:rPr>
                <w:rStyle w:val="Hyperlink"/>
                <w:noProof/>
              </w:rPr>
              <w:t>2.1.</w:t>
            </w:r>
            <w:r w:rsidR="00C840CC">
              <w:rPr>
                <w:noProof/>
              </w:rPr>
              <w:tab/>
            </w:r>
            <w:r w:rsidR="00C840CC" w:rsidRPr="00D22AAA">
              <w:rPr>
                <w:rStyle w:val="Hyperlink"/>
                <w:noProof/>
              </w:rPr>
              <w:t>Background</w:t>
            </w:r>
            <w:r w:rsidR="00C840CC">
              <w:rPr>
                <w:noProof/>
                <w:webHidden/>
              </w:rPr>
              <w:tab/>
            </w:r>
            <w:r w:rsidR="00C840CC">
              <w:rPr>
                <w:noProof/>
                <w:webHidden/>
              </w:rPr>
              <w:fldChar w:fldCharType="begin"/>
            </w:r>
            <w:r w:rsidR="00C840CC">
              <w:rPr>
                <w:noProof/>
                <w:webHidden/>
              </w:rPr>
              <w:instrText xml:space="preserve"> PAGEREF _Toc1230681 \h </w:instrText>
            </w:r>
            <w:r w:rsidR="00C840CC">
              <w:rPr>
                <w:noProof/>
                <w:webHidden/>
              </w:rPr>
            </w:r>
            <w:r w:rsidR="00C840CC">
              <w:rPr>
                <w:noProof/>
                <w:webHidden/>
              </w:rPr>
              <w:fldChar w:fldCharType="separate"/>
            </w:r>
            <w:r w:rsidR="00C840CC">
              <w:rPr>
                <w:noProof/>
                <w:webHidden/>
              </w:rPr>
              <w:t>11</w:t>
            </w:r>
            <w:r w:rsidR="00C840CC">
              <w:rPr>
                <w:noProof/>
                <w:webHidden/>
              </w:rPr>
              <w:fldChar w:fldCharType="end"/>
            </w:r>
          </w:hyperlink>
        </w:p>
        <w:p w14:paraId="4215BD44" w14:textId="74A1190F" w:rsidR="00C840CC" w:rsidRDefault="003B3178">
          <w:pPr>
            <w:pStyle w:val="TOC2"/>
            <w:tabs>
              <w:tab w:val="left" w:pos="880"/>
              <w:tab w:val="right" w:leader="dot" w:pos="9016"/>
            </w:tabs>
            <w:rPr>
              <w:noProof/>
            </w:rPr>
          </w:pPr>
          <w:hyperlink w:anchor="_Toc1230682" w:history="1">
            <w:r w:rsidR="00C840CC" w:rsidRPr="00D22AAA">
              <w:rPr>
                <w:rStyle w:val="Hyperlink"/>
                <w:noProof/>
              </w:rPr>
              <w:t>2.2.</w:t>
            </w:r>
            <w:r w:rsidR="00C840CC">
              <w:rPr>
                <w:noProof/>
              </w:rPr>
              <w:tab/>
            </w:r>
            <w:r w:rsidR="00C840CC" w:rsidRPr="00D22AAA">
              <w:rPr>
                <w:rStyle w:val="Hyperlink"/>
                <w:noProof/>
              </w:rPr>
              <w:t>Related work</w:t>
            </w:r>
            <w:r w:rsidR="00C840CC">
              <w:rPr>
                <w:noProof/>
                <w:webHidden/>
              </w:rPr>
              <w:tab/>
            </w:r>
            <w:r w:rsidR="00C840CC">
              <w:rPr>
                <w:noProof/>
                <w:webHidden/>
              </w:rPr>
              <w:fldChar w:fldCharType="begin"/>
            </w:r>
            <w:r w:rsidR="00C840CC">
              <w:rPr>
                <w:noProof/>
                <w:webHidden/>
              </w:rPr>
              <w:instrText xml:space="preserve"> PAGEREF _Toc1230682 \h </w:instrText>
            </w:r>
            <w:r w:rsidR="00C840CC">
              <w:rPr>
                <w:noProof/>
                <w:webHidden/>
              </w:rPr>
            </w:r>
            <w:r w:rsidR="00C840CC">
              <w:rPr>
                <w:noProof/>
                <w:webHidden/>
              </w:rPr>
              <w:fldChar w:fldCharType="separate"/>
            </w:r>
            <w:r w:rsidR="00C840CC">
              <w:rPr>
                <w:noProof/>
                <w:webHidden/>
              </w:rPr>
              <w:t>12</w:t>
            </w:r>
            <w:r w:rsidR="00C840CC">
              <w:rPr>
                <w:noProof/>
                <w:webHidden/>
              </w:rPr>
              <w:fldChar w:fldCharType="end"/>
            </w:r>
          </w:hyperlink>
        </w:p>
        <w:p w14:paraId="570AA814" w14:textId="54E0A922" w:rsidR="00C840CC" w:rsidRDefault="003B3178">
          <w:pPr>
            <w:pStyle w:val="TOC1"/>
            <w:tabs>
              <w:tab w:val="left" w:pos="440"/>
              <w:tab w:val="right" w:leader="dot" w:pos="9016"/>
            </w:tabs>
            <w:rPr>
              <w:noProof/>
            </w:rPr>
          </w:pPr>
          <w:hyperlink w:anchor="_Toc1230683" w:history="1">
            <w:r w:rsidR="00C840CC" w:rsidRPr="00D22AAA">
              <w:rPr>
                <w:rStyle w:val="Hyperlink"/>
                <w:noProof/>
              </w:rPr>
              <w:t>3.</w:t>
            </w:r>
            <w:r w:rsidR="00C840CC">
              <w:rPr>
                <w:noProof/>
              </w:rPr>
              <w:tab/>
            </w:r>
            <w:r w:rsidR="00C840CC" w:rsidRPr="00D22AAA">
              <w:rPr>
                <w:rStyle w:val="Hyperlink"/>
                <w:noProof/>
              </w:rPr>
              <w:t>Requirements analysis</w:t>
            </w:r>
            <w:r w:rsidR="00C840CC">
              <w:rPr>
                <w:noProof/>
                <w:webHidden/>
              </w:rPr>
              <w:tab/>
            </w:r>
            <w:r w:rsidR="00C840CC">
              <w:rPr>
                <w:noProof/>
                <w:webHidden/>
              </w:rPr>
              <w:fldChar w:fldCharType="begin"/>
            </w:r>
            <w:r w:rsidR="00C840CC">
              <w:rPr>
                <w:noProof/>
                <w:webHidden/>
              </w:rPr>
              <w:instrText xml:space="preserve"> PAGEREF _Toc1230683 \h </w:instrText>
            </w:r>
            <w:r w:rsidR="00C840CC">
              <w:rPr>
                <w:noProof/>
                <w:webHidden/>
              </w:rPr>
            </w:r>
            <w:r w:rsidR="00C840CC">
              <w:rPr>
                <w:noProof/>
                <w:webHidden/>
              </w:rPr>
              <w:fldChar w:fldCharType="separate"/>
            </w:r>
            <w:r w:rsidR="00C840CC">
              <w:rPr>
                <w:noProof/>
                <w:webHidden/>
              </w:rPr>
              <w:t>18</w:t>
            </w:r>
            <w:r w:rsidR="00C840CC">
              <w:rPr>
                <w:noProof/>
                <w:webHidden/>
              </w:rPr>
              <w:fldChar w:fldCharType="end"/>
            </w:r>
          </w:hyperlink>
        </w:p>
        <w:p w14:paraId="4EDEE0F4" w14:textId="553925BB" w:rsidR="00C840CC" w:rsidRDefault="003B3178">
          <w:pPr>
            <w:pStyle w:val="TOC2"/>
            <w:tabs>
              <w:tab w:val="left" w:pos="880"/>
              <w:tab w:val="right" w:leader="dot" w:pos="9016"/>
            </w:tabs>
            <w:rPr>
              <w:noProof/>
            </w:rPr>
          </w:pPr>
          <w:hyperlink w:anchor="_Toc1230684" w:history="1">
            <w:r w:rsidR="00C840CC" w:rsidRPr="00D22AAA">
              <w:rPr>
                <w:rStyle w:val="Hyperlink"/>
                <w:noProof/>
              </w:rPr>
              <w:t>3.1.</w:t>
            </w:r>
            <w:r w:rsidR="00C840CC">
              <w:rPr>
                <w:noProof/>
              </w:rPr>
              <w:tab/>
            </w:r>
            <w:r w:rsidR="00C840CC" w:rsidRPr="00D22AAA">
              <w:rPr>
                <w:rStyle w:val="Hyperlink"/>
                <w:noProof/>
              </w:rPr>
              <w:t>Software development process</w:t>
            </w:r>
            <w:r w:rsidR="00C840CC">
              <w:rPr>
                <w:noProof/>
                <w:webHidden/>
              </w:rPr>
              <w:tab/>
            </w:r>
            <w:r w:rsidR="00C840CC">
              <w:rPr>
                <w:noProof/>
                <w:webHidden/>
              </w:rPr>
              <w:fldChar w:fldCharType="begin"/>
            </w:r>
            <w:r w:rsidR="00C840CC">
              <w:rPr>
                <w:noProof/>
                <w:webHidden/>
              </w:rPr>
              <w:instrText xml:space="preserve"> PAGEREF _Toc1230684 \h </w:instrText>
            </w:r>
            <w:r w:rsidR="00C840CC">
              <w:rPr>
                <w:noProof/>
                <w:webHidden/>
              </w:rPr>
            </w:r>
            <w:r w:rsidR="00C840CC">
              <w:rPr>
                <w:noProof/>
                <w:webHidden/>
              </w:rPr>
              <w:fldChar w:fldCharType="separate"/>
            </w:r>
            <w:r w:rsidR="00C840CC">
              <w:rPr>
                <w:noProof/>
                <w:webHidden/>
              </w:rPr>
              <w:t>19</w:t>
            </w:r>
            <w:r w:rsidR="00C840CC">
              <w:rPr>
                <w:noProof/>
                <w:webHidden/>
              </w:rPr>
              <w:fldChar w:fldCharType="end"/>
            </w:r>
          </w:hyperlink>
        </w:p>
        <w:p w14:paraId="5768DABD" w14:textId="5DB7FB89" w:rsidR="00C840CC" w:rsidRDefault="003B3178">
          <w:pPr>
            <w:pStyle w:val="TOC2"/>
            <w:tabs>
              <w:tab w:val="left" w:pos="880"/>
              <w:tab w:val="right" w:leader="dot" w:pos="9016"/>
            </w:tabs>
            <w:rPr>
              <w:noProof/>
            </w:rPr>
          </w:pPr>
          <w:hyperlink w:anchor="_Toc1230685" w:history="1">
            <w:r w:rsidR="00C840CC" w:rsidRPr="00D22AAA">
              <w:rPr>
                <w:rStyle w:val="Hyperlink"/>
                <w:noProof/>
              </w:rPr>
              <w:t>3.2.</w:t>
            </w:r>
            <w:r w:rsidR="00C840CC">
              <w:rPr>
                <w:noProof/>
              </w:rPr>
              <w:tab/>
            </w:r>
            <w:r w:rsidR="00C840CC" w:rsidRPr="00D22AAA">
              <w:rPr>
                <w:rStyle w:val="Hyperlink"/>
                <w:noProof/>
              </w:rPr>
              <w:t>Functional requirements</w:t>
            </w:r>
            <w:r w:rsidR="00C840CC">
              <w:rPr>
                <w:noProof/>
                <w:webHidden/>
              </w:rPr>
              <w:tab/>
            </w:r>
            <w:r w:rsidR="00C840CC">
              <w:rPr>
                <w:noProof/>
                <w:webHidden/>
              </w:rPr>
              <w:fldChar w:fldCharType="begin"/>
            </w:r>
            <w:r w:rsidR="00C840CC">
              <w:rPr>
                <w:noProof/>
                <w:webHidden/>
              </w:rPr>
              <w:instrText xml:space="preserve"> PAGEREF _Toc1230685 \h </w:instrText>
            </w:r>
            <w:r w:rsidR="00C840CC">
              <w:rPr>
                <w:noProof/>
                <w:webHidden/>
              </w:rPr>
            </w:r>
            <w:r w:rsidR="00C840CC">
              <w:rPr>
                <w:noProof/>
                <w:webHidden/>
              </w:rPr>
              <w:fldChar w:fldCharType="separate"/>
            </w:r>
            <w:r w:rsidR="00C840CC">
              <w:rPr>
                <w:noProof/>
                <w:webHidden/>
              </w:rPr>
              <w:t>20</w:t>
            </w:r>
            <w:r w:rsidR="00C840CC">
              <w:rPr>
                <w:noProof/>
                <w:webHidden/>
              </w:rPr>
              <w:fldChar w:fldCharType="end"/>
            </w:r>
          </w:hyperlink>
        </w:p>
        <w:p w14:paraId="6C9C664A" w14:textId="62B63AFA" w:rsidR="00C840CC" w:rsidRDefault="003B3178">
          <w:pPr>
            <w:pStyle w:val="TOC2"/>
            <w:tabs>
              <w:tab w:val="left" w:pos="880"/>
              <w:tab w:val="right" w:leader="dot" w:pos="9016"/>
            </w:tabs>
            <w:rPr>
              <w:noProof/>
            </w:rPr>
          </w:pPr>
          <w:hyperlink w:anchor="_Toc1230686" w:history="1">
            <w:r w:rsidR="00C840CC" w:rsidRPr="00D22AAA">
              <w:rPr>
                <w:rStyle w:val="Hyperlink"/>
                <w:noProof/>
              </w:rPr>
              <w:t>3.3.</w:t>
            </w:r>
            <w:r w:rsidR="00C840CC">
              <w:rPr>
                <w:noProof/>
              </w:rPr>
              <w:tab/>
            </w:r>
            <w:r w:rsidR="00C840CC" w:rsidRPr="00D22AAA">
              <w:rPr>
                <w:rStyle w:val="Hyperlink"/>
                <w:noProof/>
              </w:rPr>
              <w:t>Non-functional requirements</w:t>
            </w:r>
            <w:r w:rsidR="00C840CC">
              <w:rPr>
                <w:noProof/>
                <w:webHidden/>
              </w:rPr>
              <w:tab/>
            </w:r>
            <w:r w:rsidR="00C840CC">
              <w:rPr>
                <w:noProof/>
                <w:webHidden/>
              </w:rPr>
              <w:fldChar w:fldCharType="begin"/>
            </w:r>
            <w:r w:rsidR="00C840CC">
              <w:rPr>
                <w:noProof/>
                <w:webHidden/>
              </w:rPr>
              <w:instrText xml:space="preserve"> PAGEREF _Toc1230686 \h </w:instrText>
            </w:r>
            <w:r w:rsidR="00C840CC">
              <w:rPr>
                <w:noProof/>
                <w:webHidden/>
              </w:rPr>
            </w:r>
            <w:r w:rsidR="00C840CC">
              <w:rPr>
                <w:noProof/>
                <w:webHidden/>
              </w:rPr>
              <w:fldChar w:fldCharType="separate"/>
            </w:r>
            <w:r w:rsidR="00C840CC">
              <w:rPr>
                <w:noProof/>
                <w:webHidden/>
              </w:rPr>
              <w:t>22</w:t>
            </w:r>
            <w:r w:rsidR="00C840CC">
              <w:rPr>
                <w:noProof/>
                <w:webHidden/>
              </w:rPr>
              <w:fldChar w:fldCharType="end"/>
            </w:r>
          </w:hyperlink>
        </w:p>
        <w:p w14:paraId="470D18B9" w14:textId="5246CA74" w:rsidR="00C840CC" w:rsidRDefault="003B3178">
          <w:pPr>
            <w:pStyle w:val="TOC2"/>
            <w:tabs>
              <w:tab w:val="left" w:pos="880"/>
              <w:tab w:val="right" w:leader="dot" w:pos="9016"/>
            </w:tabs>
            <w:rPr>
              <w:noProof/>
            </w:rPr>
          </w:pPr>
          <w:hyperlink w:anchor="_Toc1230687" w:history="1">
            <w:r w:rsidR="00C840CC" w:rsidRPr="00D22AAA">
              <w:rPr>
                <w:rStyle w:val="Hyperlink"/>
                <w:noProof/>
              </w:rPr>
              <w:t>3.4.</w:t>
            </w:r>
            <w:r w:rsidR="00C840CC">
              <w:rPr>
                <w:noProof/>
              </w:rPr>
              <w:tab/>
            </w:r>
            <w:r w:rsidR="00C840CC" w:rsidRPr="00D22AAA">
              <w:rPr>
                <w:rStyle w:val="Hyperlink"/>
                <w:noProof/>
              </w:rPr>
              <w:t>Assumptions</w:t>
            </w:r>
            <w:r w:rsidR="00C840CC">
              <w:rPr>
                <w:noProof/>
                <w:webHidden/>
              </w:rPr>
              <w:tab/>
            </w:r>
            <w:r w:rsidR="00C840CC">
              <w:rPr>
                <w:noProof/>
                <w:webHidden/>
              </w:rPr>
              <w:fldChar w:fldCharType="begin"/>
            </w:r>
            <w:r w:rsidR="00C840CC">
              <w:rPr>
                <w:noProof/>
                <w:webHidden/>
              </w:rPr>
              <w:instrText xml:space="preserve"> PAGEREF _Toc1230687 \h </w:instrText>
            </w:r>
            <w:r w:rsidR="00C840CC">
              <w:rPr>
                <w:noProof/>
                <w:webHidden/>
              </w:rPr>
            </w:r>
            <w:r w:rsidR="00C840CC">
              <w:rPr>
                <w:noProof/>
                <w:webHidden/>
              </w:rPr>
              <w:fldChar w:fldCharType="separate"/>
            </w:r>
            <w:r w:rsidR="00C840CC">
              <w:rPr>
                <w:noProof/>
                <w:webHidden/>
              </w:rPr>
              <w:t>23</w:t>
            </w:r>
            <w:r w:rsidR="00C840CC">
              <w:rPr>
                <w:noProof/>
                <w:webHidden/>
              </w:rPr>
              <w:fldChar w:fldCharType="end"/>
            </w:r>
          </w:hyperlink>
        </w:p>
        <w:p w14:paraId="5C7A4427" w14:textId="72A29152" w:rsidR="00C840CC" w:rsidRDefault="003B3178">
          <w:pPr>
            <w:pStyle w:val="TOC2"/>
            <w:tabs>
              <w:tab w:val="left" w:pos="880"/>
              <w:tab w:val="right" w:leader="dot" w:pos="9016"/>
            </w:tabs>
            <w:rPr>
              <w:noProof/>
            </w:rPr>
          </w:pPr>
          <w:hyperlink w:anchor="_Toc1230688" w:history="1">
            <w:r w:rsidR="00C840CC" w:rsidRPr="00D22AAA">
              <w:rPr>
                <w:rStyle w:val="Hyperlink"/>
                <w:noProof/>
              </w:rPr>
              <w:t>3.5.</w:t>
            </w:r>
            <w:r w:rsidR="00C840CC">
              <w:rPr>
                <w:noProof/>
              </w:rPr>
              <w:tab/>
            </w:r>
            <w:r w:rsidR="00C840CC" w:rsidRPr="00D22AAA">
              <w:rPr>
                <w:rStyle w:val="Hyperlink"/>
                <w:noProof/>
              </w:rPr>
              <w:t>Ethics</w:t>
            </w:r>
            <w:r w:rsidR="00C840CC">
              <w:rPr>
                <w:noProof/>
                <w:webHidden/>
              </w:rPr>
              <w:tab/>
            </w:r>
            <w:r w:rsidR="00C840CC">
              <w:rPr>
                <w:noProof/>
                <w:webHidden/>
              </w:rPr>
              <w:fldChar w:fldCharType="begin"/>
            </w:r>
            <w:r w:rsidR="00C840CC">
              <w:rPr>
                <w:noProof/>
                <w:webHidden/>
              </w:rPr>
              <w:instrText xml:space="preserve"> PAGEREF _Toc1230688 \h </w:instrText>
            </w:r>
            <w:r w:rsidR="00C840CC">
              <w:rPr>
                <w:noProof/>
                <w:webHidden/>
              </w:rPr>
            </w:r>
            <w:r w:rsidR="00C840CC">
              <w:rPr>
                <w:noProof/>
                <w:webHidden/>
              </w:rPr>
              <w:fldChar w:fldCharType="separate"/>
            </w:r>
            <w:r w:rsidR="00C840CC">
              <w:rPr>
                <w:noProof/>
                <w:webHidden/>
              </w:rPr>
              <w:t>23</w:t>
            </w:r>
            <w:r w:rsidR="00C840CC">
              <w:rPr>
                <w:noProof/>
                <w:webHidden/>
              </w:rPr>
              <w:fldChar w:fldCharType="end"/>
            </w:r>
          </w:hyperlink>
        </w:p>
        <w:p w14:paraId="599568EE" w14:textId="769201A7" w:rsidR="00C840CC" w:rsidRDefault="003B3178">
          <w:pPr>
            <w:pStyle w:val="TOC1"/>
            <w:tabs>
              <w:tab w:val="right" w:leader="dot" w:pos="9016"/>
            </w:tabs>
            <w:rPr>
              <w:noProof/>
            </w:rPr>
          </w:pPr>
          <w:hyperlink w:anchor="_Toc1230689" w:history="1">
            <w:r w:rsidR="00C840CC" w:rsidRPr="00D22AAA">
              <w:rPr>
                <w:rStyle w:val="Hyperlink"/>
                <w:noProof/>
              </w:rPr>
              <w:t>References</w:t>
            </w:r>
            <w:r w:rsidR="00C840CC">
              <w:rPr>
                <w:noProof/>
                <w:webHidden/>
              </w:rPr>
              <w:tab/>
            </w:r>
            <w:r w:rsidR="00C840CC">
              <w:rPr>
                <w:noProof/>
                <w:webHidden/>
              </w:rPr>
              <w:fldChar w:fldCharType="begin"/>
            </w:r>
            <w:r w:rsidR="00C840CC">
              <w:rPr>
                <w:noProof/>
                <w:webHidden/>
              </w:rPr>
              <w:instrText xml:space="preserve"> PAGEREF _Toc1230689 \h </w:instrText>
            </w:r>
            <w:r w:rsidR="00C840CC">
              <w:rPr>
                <w:noProof/>
                <w:webHidden/>
              </w:rPr>
            </w:r>
            <w:r w:rsidR="00C840CC">
              <w:rPr>
                <w:noProof/>
                <w:webHidden/>
              </w:rPr>
              <w:fldChar w:fldCharType="separate"/>
            </w:r>
            <w:r w:rsidR="00C840CC">
              <w:rPr>
                <w:noProof/>
                <w:webHidden/>
              </w:rPr>
              <w:t>26</w:t>
            </w:r>
            <w:r w:rsidR="00C840CC">
              <w:rPr>
                <w:noProof/>
                <w:webHidden/>
              </w:rPr>
              <w:fldChar w:fldCharType="end"/>
            </w:r>
          </w:hyperlink>
        </w:p>
        <w:p w14:paraId="04BF0F0A" w14:textId="19AE19B2" w:rsidR="00D73E17" w:rsidRDefault="00D73E17" w:rsidP="006D13F1">
          <w:pPr>
            <w:rPr>
              <w:b/>
              <w:bCs/>
              <w:noProof/>
            </w:rPr>
          </w:pPr>
          <w:r>
            <w:rPr>
              <w:b/>
              <w:bCs/>
              <w:noProof/>
            </w:rPr>
            <w:fldChar w:fldCharType="end"/>
          </w:r>
        </w:p>
      </w:sdtContent>
    </w:sdt>
    <w:p w14:paraId="4334240E" w14:textId="73B7B969" w:rsidR="006D13F1" w:rsidRDefault="006D13F1" w:rsidP="006D13F1"/>
    <w:p w14:paraId="6A50EAFA" w14:textId="73B9631E" w:rsidR="006D13F1" w:rsidRDefault="006D13F1" w:rsidP="006D13F1"/>
    <w:p w14:paraId="07F5C83B" w14:textId="4EB13B21" w:rsidR="006D13F1" w:rsidRDefault="006D13F1" w:rsidP="006D13F1"/>
    <w:p w14:paraId="0036324A" w14:textId="2A277AB0" w:rsidR="006D13F1" w:rsidRDefault="006D13F1" w:rsidP="006D13F1"/>
    <w:p w14:paraId="479A700E" w14:textId="0A908C99" w:rsidR="006D13F1" w:rsidRDefault="006D13F1" w:rsidP="006D13F1"/>
    <w:p w14:paraId="666E794F" w14:textId="00B5AE93" w:rsidR="006D13F1" w:rsidRDefault="006D13F1" w:rsidP="006D13F1"/>
    <w:p w14:paraId="54F6E6FD" w14:textId="5CADA0AD" w:rsidR="006D13F1" w:rsidRDefault="006D13F1" w:rsidP="006D13F1"/>
    <w:p w14:paraId="0BFA015D" w14:textId="77777777" w:rsidR="006D13F1" w:rsidRPr="006D13F1" w:rsidRDefault="006D13F1" w:rsidP="006D13F1"/>
    <w:p w14:paraId="7C06B3CD" w14:textId="77777777" w:rsidR="004B71B7" w:rsidRPr="004C002F" w:rsidRDefault="004B71B7" w:rsidP="004B71B7">
      <w:pPr>
        <w:pStyle w:val="Heading1"/>
        <w:spacing w:after="240"/>
        <w:rPr>
          <w:sz w:val="36"/>
          <w:szCs w:val="36"/>
        </w:rPr>
      </w:pPr>
      <w:bookmarkStart w:id="8" w:name="_Toc1230674"/>
      <w:r w:rsidRPr="008E4462">
        <w:rPr>
          <w:sz w:val="36"/>
          <w:szCs w:val="36"/>
        </w:rPr>
        <w:lastRenderedPageBreak/>
        <w:t>List of Figures</w:t>
      </w:r>
      <w:bookmarkEnd w:id="7"/>
      <w:bookmarkEnd w:id="8"/>
    </w:p>
    <w:p w14:paraId="66FEEE88" w14:textId="238D232B" w:rsidR="00BF4E65" w:rsidRDefault="00D73E17">
      <w:pPr>
        <w:pStyle w:val="TableofFigures"/>
        <w:tabs>
          <w:tab w:val="right" w:leader="dot" w:pos="9016"/>
        </w:tabs>
        <w:rPr>
          <w:noProof/>
        </w:rPr>
      </w:pPr>
      <w:r>
        <w:fldChar w:fldCharType="begin"/>
      </w:r>
      <w:r>
        <w:instrText xml:space="preserve"> TOC \h \z \c "Figure" </w:instrText>
      </w:r>
      <w:r>
        <w:fldChar w:fldCharType="separate"/>
      </w:r>
      <w:hyperlink w:anchor="_Toc1229447"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 Statistics from Survey</w:t>
        </w:r>
        <w:r w:rsidR="00BF4E65">
          <w:rPr>
            <w:noProof/>
            <w:webHidden/>
          </w:rPr>
          <w:tab/>
        </w:r>
        <w:r w:rsidR="00BF4E65">
          <w:rPr>
            <w:noProof/>
            <w:webHidden/>
          </w:rPr>
          <w:fldChar w:fldCharType="begin"/>
        </w:r>
        <w:r w:rsidR="00BF4E65">
          <w:rPr>
            <w:noProof/>
            <w:webHidden/>
          </w:rPr>
          <w:instrText xml:space="preserve"> PAGEREF _Toc1229447 \h </w:instrText>
        </w:r>
        <w:r w:rsidR="00BF4E65">
          <w:rPr>
            <w:noProof/>
            <w:webHidden/>
          </w:rPr>
        </w:r>
        <w:r w:rsidR="00BF4E65">
          <w:rPr>
            <w:noProof/>
            <w:webHidden/>
          </w:rPr>
          <w:fldChar w:fldCharType="separate"/>
        </w:r>
        <w:r w:rsidR="00BF4E65">
          <w:rPr>
            <w:noProof/>
            <w:webHidden/>
          </w:rPr>
          <w:t>7</w:t>
        </w:r>
        <w:r w:rsidR="00BF4E65">
          <w:rPr>
            <w:noProof/>
            <w:webHidden/>
          </w:rPr>
          <w:fldChar w:fldCharType="end"/>
        </w:r>
      </w:hyperlink>
    </w:p>
    <w:p w14:paraId="5D11BF7B" w14:textId="45E5C733" w:rsidR="00BF4E65" w:rsidRDefault="003B3178">
      <w:pPr>
        <w:pStyle w:val="TableofFigures"/>
        <w:tabs>
          <w:tab w:val="right" w:leader="dot" w:pos="9016"/>
        </w:tabs>
        <w:rPr>
          <w:noProof/>
        </w:rPr>
      </w:pPr>
      <w:hyperlink r:id="rId10" w:anchor="_Toc1229448"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2: Tweet from Twitter about the parking problem</w:t>
        </w:r>
        <w:r w:rsidR="00BF4E65">
          <w:rPr>
            <w:noProof/>
            <w:webHidden/>
          </w:rPr>
          <w:tab/>
        </w:r>
        <w:r w:rsidR="00BF4E65">
          <w:rPr>
            <w:noProof/>
            <w:webHidden/>
          </w:rPr>
          <w:fldChar w:fldCharType="begin"/>
        </w:r>
        <w:r w:rsidR="00BF4E65">
          <w:rPr>
            <w:noProof/>
            <w:webHidden/>
          </w:rPr>
          <w:instrText xml:space="preserve"> PAGEREF _Toc1229448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0CEBB6FD" w14:textId="6C389374" w:rsidR="00BF4E65" w:rsidRDefault="003B3178">
      <w:pPr>
        <w:pStyle w:val="TableofFigures"/>
        <w:tabs>
          <w:tab w:val="right" w:leader="dot" w:pos="9016"/>
        </w:tabs>
        <w:rPr>
          <w:noProof/>
        </w:rPr>
      </w:pPr>
      <w:hyperlink r:id="rId11" w:anchor="_Toc1229449"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3: Tweet from Twitter about the parking problem</w:t>
        </w:r>
        <w:r w:rsidR="00BF4E65">
          <w:rPr>
            <w:noProof/>
            <w:webHidden/>
          </w:rPr>
          <w:tab/>
        </w:r>
        <w:r w:rsidR="00BF4E65">
          <w:rPr>
            <w:noProof/>
            <w:webHidden/>
          </w:rPr>
          <w:fldChar w:fldCharType="begin"/>
        </w:r>
        <w:r w:rsidR="00BF4E65">
          <w:rPr>
            <w:noProof/>
            <w:webHidden/>
          </w:rPr>
          <w:instrText xml:space="preserve"> PAGEREF _Toc1229449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49D7D190" w14:textId="7EE3DC2A" w:rsidR="00BF4E65" w:rsidRDefault="003B3178">
      <w:pPr>
        <w:pStyle w:val="TableofFigures"/>
        <w:tabs>
          <w:tab w:val="right" w:leader="dot" w:pos="9016"/>
        </w:tabs>
        <w:rPr>
          <w:noProof/>
        </w:rPr>
      </w:pPr>
      <w:hyperlink r:id="rId12" w:anchor="_Toc1229450"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4: Tweet from Twitter about the parking problem</w:t>
        </w:r>
        <w:r w:rsidR="00BF4E65">
          <w:rPr>
            <w:noProof/>
            <w:webHidden/>
          </w:rPr>
          <w:tab/>
        </w:r>
        <w:r w:rsidR="00BF4E65">
          <w:rPr>
            <w:noProof/>
            <w:webHidden/>
          </w:rPr>
          <w:fldChar w:fldCharType="begin"/>
        </w:r>
        <w:r w:rsidR="00BF4E65">
          <w:rPr>
            <w:noProof/>
            <w:webHidden/>
          </w:rPr>
          <w:instrText xml:space="preserve"> PAGEREF _Toc1229450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778F705A" w14:textId="4FB7F69F" w:rsidR="00BF4E65" w:rsidRDefault="003B3178">
      <w:pPr>
        <w:pStyle w:val="TableofFigures"/>
        <w:tabs>
          <w:tab w:val="right" w:leader="dot" w:pos="9016"/>
        </w:tabs>
        <w:rPr>
          <w:noProof/>
        </w:rPr>
      </w:pPr>
      <w:hyperlink r:id="rId13" w:anchor="_Toc1229451"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5: Tweet from Twitter about the parking problem</w:t>
        </w:r>
        <w:r w:rsidR="00BF4E65">
          <w:rPr>
            <w:noProof/>
            <w:webHidden/>
          </w:rPr>
          <w:tab/>
        </w:r>
        <w:r w:rsidR="00BF4E65">
          <w:rPr>
            <w:noProof/>
            <w:webHidden/>
          </w:rPr>
          <w:fldChar w:fldCharType="begin"/>
        </w:r>
        <w:r w:rsidR="00BF4E65">
          <w:rPr>
            <w:noProof/>
            <w:webHidden/>
          </w:rPr>
          <w:instrText xml:space="preserve"> PAGEREF _Toc1229451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54D6343D" w14:textId="6760A53E" w:rsidR="00BF4E65" w:rsidRDefault="003B3178">
      <w:pPr>
        <w:pStyle w:val="TableofFigures"/>
        <w:tabs>
          <w:tab w:val="right" w:leader="dot" w:pos="9016"/>
        </w:tabs>
        <w:rPr>
          <w:noProof/>
        </w:rPr>
      </w:pPr>
      <w:hyperlink r:id="rId14" w:anchor="_Toc1229452"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6: Article from Al-Sharq Newspaper</w:t>
        </w:r>
        <w:r w:rsidR="00BF4E65">
          <w:rPr>
            <w:noProof/>
            <w:webHidden/>
          </w:rPr>
          <w:tab/>
        </w:r>
        <w:r w:rsidR="00BF4E65">
          <w:rPr>
            <w:noProof/>
            <w:webHidden/>
          </w:rPr>
          <w:fldChar w:fldCharType="begin"/>
        </w:r>
        <w:r w:rsidR="00BF4E65">
          <w:rPr>
            <w:noProof/>
            <w:webHidden/>
          </w:rPr>
          <w:instrText xml:space="preserve"> PAGEREF _Toc1229452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389EF8A1" w14:textId="326AA36A" w:rsidR="00BF4E65" w:rsidRDefault="003B3178">
      <w:pPr>
        <w:pStyle w:val="TableofFigures"/>
        <w:tabs>
          <w:tab w:val="right" w:leader="dot" w:pos="9016"/>
        </w:tabs>
        <w:rPr>
          <w:noProof/>
        </w:rPr>
      </w:pPr>
      <w:hyperlink r:id="rId15" w:anchor="_Toc1229453"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7: Headline from Al-Raya Newspaper</w:t>
        </w:r>
        <w:r w:rsidR="00BF4E65">
          <w:rPr>
            <w:noProof/>
            <w:webHidden/>
          </w:rPr>
          <w:tab/>
        </w:r>
        <w:r w:rsidR="00BF4E65">
          <w:rPr>
            <w:noProof/>
            <w:webHidden/>
          </w:rPr>
          <w:fldChar w:fldCharType="begin"/>
        </w:r>
        <w:r w:rsidR="00BF4E65">
          <w:rPr>
            <w:noProof/>
            <w:webHidden/>
          </w:rPr>
          <w:instrText xml:space="preserve"> PAGEREF _Toc1229453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45B5049E" w14:textId="73980E67" w:rsidR="00BF4E65" w:rsidRDefault="003B3178">
      <w:pPr>
        <w:pStyle w:val="TableofFigures"/>
        <w:tabs>
          <w:tab w:val="right" w:leader="dot" w:pos="9016"/>
        </w:tabs>
        <w:rPr>
          <w:noProof/>
        </w:rPr>
      </w:pPr>
      <w:hyperlink r:id="rId16" w:anchor="_Toc1229454"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8: Headline from Al-Arab Newspaper</w:t>
        </w:r>
        <w:r w:rsidR="00BF4E65">
          <w:rPr>
            <w:noProof/>
            <w:webHidden/>
          </w:rPr>
          <w:tab/>
        </w:r>
        <w:r w:rsidR="00BF4E65">
          <w:rPr>
            <w:noProof/>
            <w:webHidden/>
          </w:rPr>
          <w:fldChar w:fldCharType="begin"/>
        </w:r>
        <w:r w:rsidR="00BF4E65">
          <w:rPr>
            <w:noProof/>
            <w:webHidden/>
          </w:rPr>
          <w:instrText xml:space="preserve"> PAGEREF _Toc1229454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4C7EE9DB" w14:textId="3CBE3BBC" w:rsidR="00BF4E65" w:rsidRDefault="003B3178">
      <w:pPr>
        <w:pStyle w:val="TableofFigures"/>
        <w:tabs>
          <w:tab w:val="right" w:leader="dot" w:pos="9016"/>
        </w:tabs>
        <w:rPr>
          <w:noProof/>
        </w:rPr>
      </w:pPr>
      <w:hyperlink r:id="rId17" w:anchor="_Toc1229455"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9: Headline from Al-Arab Newspaper</w:t>
        </w:r>
        <w:r w:rsidR="00BF4E65">
          <w:rPr>
            <w:noProof/>
            <w:webHidden/>
          </w:rPr>
          <w:tab/>
        </w:r>
        <w:r w:rsidR="00BF4E65">
          <w:rPr>
            <w:noProof/>
            <w:webHidden/>
          </w:rPr>
          <w:fldChar w:fldCharType="begin"/>
        </w:r>
        <w:r w:rsidR="00BF4E65">
          <w:rPr>
            <w:noProof/>
            <w:webHidden/>
          </w:rPr>
          <w:instrText xml:space="preserve"> PAGEREF _Toc1229455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3BDE42D6" w14:textId="57686B38" w:rsidR="00BF4E65" w:rsidRDefault="003B3178">
      <w:pPr>
        <w:pStyle w:val="TableofFigures"/>
        <w:tabs>
          <w:tab w:val="right" w:leader="dot" w:pos="9016"/>
        </w:tabs>
        <w:rPr>
          <w:noProof/>
        </w:rPr>
      </w:pPr>
      <w:hyperlink r:id="rId18" w:anchor="_Toc1229456"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0: Headline from Al-Arab Newspaper</w:t>
        </w:r>
        <w:r w:rsidR="00BF4E65">
          <w:rPr>
            <w:noProof/>
            <w:webHidden/>
          </w:rPr>
          <w:tab/>
        </w:r>
        <w:r w:rsidR="00BF4E65">
          <w:rPr>
            <w:noProof/>
            <w:webHidden/>
          </w:rPr>
          <w:fldChar w:fldCharType="begin"/>
        </w:r>
        <w:r w:rsidR="00BF4E65">
          <w:rPr>
            <w:noProof/>
            <w:webHidden/>
          </w:rPr>
          <w:instrText xml:space="preserve"> PAGEREF _Toc1229456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58B6E222" w14:textId="5C90CA81" w:rsidR="00BF4E65" w:rsidRDefault="003B3178">
      <w:pPr>
        <w:pStyle w:val="TableofFigures"/>
        <w:tabs>
          <w:tab w:val="right" w:leader="dot" w:pos="9016"/>
        </w:tabs>
        <w:rPr>
          <w:noProof/>
        </w:rPr>
      </w:pPr>
      <w:hyperlink r:id="rId19" w:anchor="_Toc1229457"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1: Headline from Al-Watan Newspaper</w:t>
        </w:r>
        <w:r w:rsidR="00BF4E65">
          <w:rPr>
            <w:noProof/>
            <w:webHidden/>
          </w:rPr>
          <w:tab/>
        </w:r>
        <w:r w:rsidR="00BF4E65">
          <w:rPr>
            <w:noProof/>
            <w:webHidden/>
          </w:rPr>
          <w:fldChar w:fldCharType="begin"/>
        </w:r>
        <w:r w:rsidR="00BF4E65">
          <w:rPr>
            <w:noProof/>
            <w:webHidden/>
          </w:rPr>
          <w:instrText xml:space="preserve"> PAGEREF _Toc1229457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7B0E1CBF" w14:textId="65D0574C" w:rsidR="00BF4E65" w:rsidRDefault="003B3178">
      <w:pPr>
        <w:pStyle w:val="TableofFigures"/>
        <w:tabs>
          <w:tab w:val="right" w:leader="dot" w:pos="9016"/>
        </w:tabs>
        <w:rPr>
          <w:noProof/>
        </w:rPr>
      </w:pPr>
      <w:hyperlink w:anchor="_Toc1229458"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2: Statistics from Survey</w:t>
        </w:r>
        <w:r w:rsidR="00BF4E65">
          <w:rPr>
            <w:noProof/>
            <w:webHidden/>
          </w:rPr>
          <w:tab/>
        </w:r>
        <w:r w:rsidR="00BF4E65">
          <w:rPr>
            <w:noProof/>
            <w:webHidden/>
          </w:rPr>
          <w:fldChar w:fldCharType="begin"/>
        </w:r>
        <w:r w:rsidR="00BF4E65">
          <w:rPr>
            <w:noProof/>
            <w:webHidden/>
          </w:rPr>
          <w:instrText xml:space="preserve"> PAGEREF _Toc1229458 \h </w:instrText>
        </w:r>
        <w:r w:rsidR="00BF4E65">
          <w:rPr>
            <w:noProof/>
            <w:webHidden/>
          </w:rPr>
        </w:r>
        <w:r w:rsidR="00BF4E65">
          <w:rPr>
            <w:noProof/>
            <w:webHidden/>
          </w:rPr>
          <w:fldChar w:fldCharType="separate"/>
        </w:r>
        <w:r w:rsidR="00BF4E65">
          <w:rPr>
            <w:noProof/>
            <w:webHidden/>
          </w:rPr>
          <w:t>10</w:t>
        </w:r>
        <w:r w:rsidR="00BF4E65">
          <w:rPr>
            <w:noProof/>
            <w:webHidden/>
          </w:rPr>
          <w:fldChar w:fldCharType="end"/>
        </w:r>
      </w:hyperlink>
    </w:p>
    <w:p w14:paraId="6771C8E4" w14:textId="3DC22544" w:rsidR="00BF4E65" w:rsidRDefault="003B3178">
      <w:pPr>
        <w:pStyle w:val="TableofFigures"/>
        <w:tabs>
          <w:tab w:val="right" w:leader="dot" w:pos="9016"/>
        </w:tabs>
        <w:rPr>
          <w:noProof/>
        </w:rPr>
      </w:pPr>
      <w:hyperlink r:id="rId20" w:anchor="_Toc1229459"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3: Vehicles in Qatar University parked illegally</w:t>
        </w:r>
        <w:r w:rsidR="00BF4E65">
          <w:rPr>
            <w:noProof/>
            <w:webHidden/>
          </w:rPr>
          <w:tab/>
        </w:r>
        <w:r w:rsidR="00BF4E65">
          <w:rPr>
            <w:noProof/>
            <w:webHidden/>
          </w:rPr>
          <w:fldChar w:fldCharType="begin"/>
        </w:r>
        <w:r w:rsidR="00BF4E65">
          <w:rPr>
            <w:noProof/>
            <w:webHidden/>
          </w:rPr>
          <w:instrText xml:space="preserve"> PAGEREF _Toc1229459 \h </w:instrText>
        </w:r>
        <w:r w:rsidR="00BF4E65">
          <w:rPr>
            <w:noProof/>
            <w:webHidden/>
          </w:rPr>
        </w:r>
        <w:r w:rsidR="00BF4E65">
          <w:rPr>
            <w:noProof/>
            <w:webHidden/>
          </w:rPr>
          <w:fldChar w:fldCharType="separate"/>
        </w:r>
        <w:r w:rsidR="00BF4E65">
          <w:rPr>
            <w:noProof/>
            <w:webHidden/>
          </w:rPr>
          <w:t>10</w:t>
        </w:r>
        <w:r w:rsidR="00BF4E65">
          <w:rPr>
            <w:noProof/>
            <w:webHidden/>
          </w:rPr>
          <w:fldChar w:fldCharType="end"/>
        </w:r>
      </w:hyperlink>
    </w:p>
    <w:p w14:paraId="1334B643" w14:textId="65B38133" w:rsidR="00BF4E65" w:rsidRDefault="003B3178">
      <w:pPr>
        <w:pStyle w:val="TableofFigures"/>
        <w:tabs>
          <w:tab w:val="right" w:leader="dot" w:pos="9016"/>
        </w:tabs>
        <w:rPr>
          <w:noProof/>
        </w:rPr>
      </w:pPr>
      <w:hyperlink r:id="rId21" w:anchor="_Toc1229460"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4: Vehicles in Qatar University parked illegally</w:t>
        </w:r>
        <w:r w:rsidR="00BF4E65">
          <w:rPr>
            <w:noProof/>
            <w:webHidden/>
          </w:rPr>
          <w:tab/>
        </w:r>
        <w:r w:rsidR="00BF4E65">
          <w:rPr>
            <w:noProof/>
            <w:webHidden/>
          </w:rPr>
          <w:fldChar w:fldCharType="begin"/>
        </w:r>
        <w:r w:rsidR="00BF4E65">
          <w:rPr>
            <w:noProof/>
            <w:webHidden/>
          </w:rPr>
          <w:instrText xml:space="preserve"> PAGEREF _Toc1229460 \h </w:instrText>
        </w:r>
        <w:r w:rsidR="00BF4E65">
          <w:rPr>
            <w:noProof/>
            <w:webHidden/>
          </w:rPr>
        </w:r>
        <w:r w:rsidR="00BF4E65">
          <w:rPr>
            <w:noProof/>
            <w:webHidden/>
          </w:rPr>
          <w:fldChar w:fldCharType="separate"/>
        </w:r>
        <w:r w:rsidR="00BF4E65">
          <w:rPr>
            <w:noProof/>
            <w:webHidden/>
          </w:rPr>
          <w:t>10</w:t>
        </w:r>
        <w:r w:rsidR="00BF4E65">
          <w:rPr>
            <w:noProof/>
            <w:webHidden/>
          </w:rPr>
          <w:fldChar w:fldCharType="end"/>
        </w:r>
      </w:hyperlink>
    </w:p>
    <w:p w14:paraId="6840DD3D" w14:textId="37F150BA" w:rsidR="00BF4E65" w:rsidRDefault="003B3178">
      <w:pPr>
        <w:pStyle w:val="TableofFigures"/>
        <w:tabs>
          <w:tab w:val="right" w:leader="dot" w:pos="9016"/>
        </w:tabs>
        <w:rPr>
          <w:noProof/>
        </w:rPr>
      </w:pPr>
      <w:hyperlink r:id="rId22" w:anchor="_Toc1229461"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1: A Secure Parking Reservation System Using GSM Technology – System architecture</w:t>
        </w:r>
        <w:r w:rsidR="00BF4E65">
          <w:rPr>
            <w:noProof/>
            <w:webHidden/>
          </w:rPr>
          <w:tab/>
        </w:r>
        <w:r w:rsidR="00BF4E65">
          <w:rPr>
            <w:noProof/>
            <w:webHidden/>
          </w:rPr>
          <w:fldChar w:fldCharType="begin"/>
        </w:r>
        <w:r w:rsidR="00BF4E65">
          <w:rPr>
            <w:noProof/>
            <w:webHidden/>
          </w:rPr>
          <w:instrText xml:space="preserve"> PAGEREF _Toc1229461 \h </w:instrText>
        </w:r>
        <w:r w:rsidR="00BF4E65">
          <w:rPr>
            <w:noProof/>
            <w:webHidden/>
          </w:rPr>
        </w:r>
        <w:r w:rsidR="00BF4E65">
          <w:rPr>
            <w:noProof/>
            <w:webHidden/>
          </w:rPr>
          <w:fldChar w:fldCharType="separate"/>
        </w:r>
        <w:r w:rsidR="00BF4E65">
          <w:rPr>
            <w:noProof/>
            <w:webHidden/>
          </w:rPr>
          <w:t>13</w:t>
        </w:r>
        <w:r w:rsidR="00BF4E65">
          <w:rPr>
            <w:noProof/>
            <w:webHidden/>
          </w:rPr>
          <w:fldChar w:fldCharType="end"/>
        </w:r>
      </w:hyperlink>
    </w:p>
    <w:p w14:paraId="1B745025" w14:textId="18E9546E" w:rsidR="00BF4E65" w:rsidRDefault="003B3178">
      <w:pPr>
        <w:pStyle w:val="TableofFigures"/>
        <w:tabs>
          <w:tab w:val="right" w:leader="dot" w:pos="9016"/>
        </w:tabs>
        <w:rPr>
          <w:noProof/>
        </w:rPr>
      </w:pPr>
      <w:hyperlink r:id="rId23" w:anchor="_Toc1229462"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2: System Initialization</w:t>
        </w:r>
        <w:r w:rsidR="00BF4E65">
          <w:rPr>
            <w:noProof/>
            <w:webHidden/>
          </w:rPr>
          <w:tab/>
        </w:r>
        <w:r w:rsidR="00BF4E65">
          <w:rPr>
            <w:noProof/>
            <w:webHidden/>
          </w:rPr>
          <w:fldChar w:fldCharType="begin"/>
        </w:r>
        <w:r w:rsidR="00BF4E65">
          <w:rPr>
            <w:noProof/>
            <w:webHidden/>
          </w:rPr>
          <w:instrText xml:space="preserve"> PAGEREF _Toc1229462 \h </w:instrText>
        </w:r>
        <w:r w:rsidR="00BF4E65">
          <w:rPr>
            <w:noProof/>
            <w:webHidden/>
          </w:rPr>
        </w:r>
        <w:r w:rsidR="00BF4E65">
          <w:rPr>
            <w:noProof/>
            <w:webHidden/>
          </w:rPr>
          <w:fldChar w:fldCharType="separate"/>
        </w:r>
        <w:r w:rsidR="00BF4E65">
          <w:rPr>
            <w:noProof/>
            <w:webHidden/>
          </w:rPr>
          <w:t>13</w:t>
        </w:r>
        <w:r w:rsidR="00BF4E65">
          <w:rPr>
            <w:noProof/>
            <w:webHidden/>
          </w:rPr>
          <w:fldChar w:fldCharType="end"/>
        </w:r>
      </w:hyperlink>
    </w:p>
    <w:p w14:paraId="58334CE5" w14:textId="4D77782D" w:rsidR="00BF4E65" w:rsidRDefault="003B3178">
      <w:pPr>
        <w:pStyle w:val="TableofFigures"/>
        <w:tabs>
          <w:tab w:val="right" w:leader="dot" w:pos="9016"/>
        </w:tabs>
        <w:rPr>
          <w:noProof/>
        </w:rPr>
      </w:pPr>
      <w:hyperlink r:id="rId24" w:anchor="_Toc1229463"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3: Image capture from camera</w:t>
        </w:r>
        <w:r w:rsidR="00BF4E65">
          <w:rPr>
            <w:noProof/>
            <w:webHidden/>
          </w:rPr>
          <w:tab/>
        </w:r>
        <w:r w:rsidR="00BF4E65">
          <w:rPr>
            <w:noProof/>
            <w:webHidden/>
          </w:rPr>
          <w:fldChar w:fldCharType="begin"/>
        </w:r>
        <w:r w:rsidR="00BF4E65">
          <w:rPr>
            <w:noProof/>
            <w:webHidden/>
          </w:rPr>
          <w:instrText xml:space="preserve"> PAGEREF _Toc1229463 \h </w:instrText>
        </w:r>
        <w:r w:rsidR="00BF4E65">
          <w:rPr>
            <w:noProof/>
            <w:webHidden/>
          </w:rPr>
        </w:r>
        <w:r w:rsidR="00BF4E65">
          <w:rPr>
            <w:noProof/>
            <w:webHidden/>
          </w:rPr>
          <w:fldChar w:fldCharType="separate"/>
        </w:r>
        <w:r w:rsidR="00BF4E65">
          <w:rPr>
            <w:noProof/>
            <w:webHidden/>
          </w:rPr>
          <w:t>13</w:t>
        </w:r>
        <w:r w:rsidR="00BF4E65">
          <w:rPr>
            <w:noProof/>
            <w:webHidden/>
          </w:rPr>
          <w:fldChar w:fldCharType="end"/>
        </w:r>
      </w:hyperlink>
    </w:p>
    <w:p w14:paraId="4319C289" w14:textId="376EA852" w:rsidR="00BF4E65" w:rsidRDefault="003B3178">
      <w:pPr>
        <w:pStyle w:val="TableofFigures"/>
        <w:tabs>
          <w:tab w:val="right" w:leader="dot" w:pos="9016"/>
        </w:tabs>
        <w:rPr>
          <w:noProof/>
        </w:rPr>
      </w:pPr>
      <w:hyperlink r:id="rId25" w:anchor="_Toc1229464"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4: Binary image</w:t>
        </w:r>
        <w:r w:rsidR="00BF4E65">
          <w:rPr>
            <w:noProof/>
            <w:webHidden/>
          </w:rPr>
          <w:tab/>
        </w:r>
        <w:r w:rsidR="00BF4E65">
          <w:rPr>
            <w:noProof/>
            <w:webHidden/>
          </w:rPr>
          <w:fldChar w:fldCharType="begin"/>
        </w:r>
        <w:r w:rsidR="00BF4E65">
          <w:rPr>
            <w:noProof/>
            <w:webHidden/>
          </w:rPr>
          <w:instrText xml:space="preserve"> PAGEREF _Toc1229464 \h </w:instrText>
        </w:r>
        <w:r w:rsidR="00BF4E65">
          <w:rPr>
            <w:noProof/>
            <w:webHidden/>
          </w:rPr>
        </w:r>
        <w:r w:rsidR="00BF4E65">
          <w:rPr>
            <w:noProof/>
            <w:webHidden/>
          </w:rPr>
          <w:fldChar w:fldCharType="separate"/>
        </w:r>
        <w:r w:rsidR="00BF4E65">
          <w:rPr>
            <w:noProof/>
            <w:webHidden/>
          </w:rPr>
          <w:t>14</w:t>
        </w:r>
        <w:r w:rsidR="00BF4E65">
          <w:rPr>
            <w:noProof/>
            <w:webHidden/>
          </w:rPr>
          <w:fldChar w:fldCharType="end"/>
        </w:r>
      </w:hyperlink>
    </w:p>
    <w:p w14:paraId="4E48D756" w14:textId="30B6D44D" w:rsidR="00BF4E65" w:rsidRDefault="003B3178">
      <w:pPr>
        <w:pStyle w:val="TableofFigures"/>
        <w:tabs>
          <w:tab w:val="right" w:leader="dot" w:pos="9016"/>
        </w:tabs>
        <w:rPr>
          <w:noProof/>
        </w:rPr>
      </w:pPr>
      <w:hyperlink r:id="rId26" w:anchor="_Toc1229465"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5: Image after Tracing object boundaries</w:t>
        </w:r>
        <w:r w:rsidR="00BF4E65">
          <w:rPr>
            <w:noProof/>
            <w:webHidden/>
          </w:rPr>
          <w:tab/>
        </w:r>
        <w:r w:rsidR="00BF4E65">
          <w:rPr>
            <w:noProof/>
            <w:webHidden/>
          </w:rPr>
          <w:fldChar w:fldCharType="begin"/>
        </w:r>
        <w:r w:rsidR="00BF4E65">
          <w:rPr>
            <w:noProof/>
            <w:webHidden/>
          </w:rPr>
          <w:instrText xml:space="preserve"> PAGEREF _Toc1229465 \h </w:instrText>
        </w:r>
        <w:r w:rsidR="00BF4E65">
          <w:rPr>
            <w:noProof/>
            <w:webHidden/>
          </w:rPr>
        </w:r>
        <w:r w:rsidR="00BF4E65">
          <w:rPr>
            <w:noProof/>
            <w:webHidden/>
          </w:rPr>
          <w:fldChar w:fldCharType="separate"/>
        </w:r>
        <w:r w:rsidR="00BF4E65">
          <w:rPr>
            <w:noProof/>
            <w:webHidden/>
          </w:rPr>
          <w:t>14</w:t>
        </w:r>
        <w:r w:rsidR="00BF4E65">
          <w:rPr>
            <w:noProof/>
            <w:webHidden/>
          </w:rPr>
          <w:fldChar w:fldCharType="end"/>
        </w:r>
      </w:hyperlink>
    </w:p>
    <w:p w14:paraId="5B79E8B7" w14:textId="7EAB03EB" w:rsidR="00BF4E65" w:rsidRDefault="003B3178">
      <w:pPr>
        <w:pStyle w:val="TableofFigures"/>
        <w:tabs>
          <w:tab w:val="right" w:leader="dot" w:pos="9016"/>
        </w:tabs>
        <w:rPr>
          <w:noProof/>
        </w:rPr>
      </w:pPr>
      <w:hyperlink r:id="rId27" w:anchor="_Toc1229466"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6: Detected parking spot</w:t>
        </w:r>
        <w:r w:rsidR="00BF4E65">
          <w:rPr>
            <w:noProof/>
            <w:webHidden/>
          </w:rPr>
          <w:tab/>
        </w:r>
        <w:r w:rsidR="00BF4E65">
          <w:rPr>
            <w:noProof/>
            <w:webHidden/>
          </w:rPr>
          <w:fldChar w:fldCharType="begin"/>
        </w:r>
        <w:r w:rsidR="00BF4E65">
          <w:rPr>
            <w:noProof/>
            <w:webHidden/>
          </w:rPr>
          <w:instrText xml:space="preserve"> PAGEREF _Toc1229466 \h </w:instrText>
        </w:r>
        <w:r w:rsidR="00BF4E65">
          <w:rPr>
            <w:noProof/>
            <w:webHidden/>
          </w:rPr>
        </w:r>
        <w:r w:rsidR="00BF4E65">
          <w:rPr>
            <w:noProof/>
            <w:webHidden/>
          </w:rPr>
          <w:fldChar w:fldCharType="separate"/>
        </w:r>
        <w:r w:rsidR="00BF4E65">
          <w:rPr>
            <w:noProof/>
            <w:webHidden/>
          </w:rPr>
          <w:t>14</w:t>
        </w:r>
        <w:r w:rsidR="00BF4E65">
          <w:rPr>
            <w:noProof/>
            <w:webHidden/>
          </w:rPr>
          <w:fldChar w:fldCharType="end"/>
        </w:r>
      </w:hyperlink>
    </w:p>
    <w:p w14:paraId="6EE19296" w14:textId="7E6B3108" w:rsidR="00BF4E65" w:rsidRDefault="003B3178">
      <w:pPr>
        <w:pStyle w:val="TableofFigures"/>
        <w:tabs>
          <w:tab w:val="right" w:leader="dot" w:pos="9016"/>
        </w:tabs>
        <w:rPr>
          <w:noProof/>
        </w:rPr>
      </w:pPr>
      <w:hyperlink r:id="rId28" w:anchor="_Toc1229467"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7: GUI Display on PC or laptop</w:t>
        </w:r>
        <w:r w:rsidR="00BF4E65">
          <w:rPr>
            <w:noProof/>
            <w:webHidden/>
          </w:rPr>
          <w:tab/>
        </w:r>
        <w:r w:rsidR="00BF4E65">
          <w:rPr>
            <w:noProof/>
            <w:webHidden/>
          </w:rPr>
          <w:fldChar w:fldCharType="begin"/>
        </w:r>
        <w:r w:rsidR="00BF4E65">
          <w:rPr>
            <w:noProof/>
            <w:webHidden/>
          </w:rPr>
          <w:instrText xml:space="preserve"> PAGEREF _Toc1229467 \h </w:instrText>
        </w:r>
        <w:r w:rsidR="00BF4E65">
          <w:rPr>
            <w:noProof/>
            <w:webHidden/>
          </w:rPr>
        </w:r>
        <w:r w:rsidR="00BF4E65">
          <w:rPr>
            <w:noProof/>
            <w:webHidden/>
          </w:rPr>
          <w:fldChar w:fldCharType="separate"/>
        </w:r>
        <w:r w:rsidR="00BF4E65">
          <w:rPr>
            <w:noProof/>
            <w:webHidden/>
          </w:rPr>
          <w:t>15</w:t>
        </w:r>
        <w:r w:rsidR="00BF4E65">
          <w:rPr>
            <w:noProof/>
            <w:webHidden/>
          </w:rPr>
          <w:fldChar w:fldCharType="end"/>
        </w:r>
      </w:hyperlink>
    </w:p>
    <w:p w14:paraId="5EC18A16" w14:textId="16178308" w:rsidR="00BF4E65" w:rsidRDefault="003B3178">
      <w:pPr>
        <w:pStyle w:val="TableofFigures"/>
        <w:tabs>
          <w:tab w:val="right" w:leader="dot" w:pos="9016"/>
        </w:tabs>
        <w:rPr>
          <w:noProof/>
        </w:rPr>
      </w:pPr>
      <w:hyperlink w:anchor="_Toc1229468"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8: Hardware architecture of the system</w:t>
        </w:r>
        <w:r w:rsidR="00BF4E65">
          <w:rPr>
            <w:noProof/>
            <w:webHidden/>
          </w:rPr>
          <w:tab/>
        </w:r>
        <w:r w:rsidR="00BF4E65">
          <w:rPr>
            <w:noProof/>
            <w:webHidden/>
          </w:rPr>
          <w:fldChar w:fldCharType="begin"/>
        </w:r>
        <w:r w:rsidR="00BF4E65">
          <w:rPr>
            <w:noProof/>
            <w:webHidden/>
          </w:rPr>
          <w:instrText xml:space="preserve"> PAGEREF _Toc1229468 \h </w:instrText>
        </w:r>
        <w:r w:rsidR="00BF4E65">
          <w:rPr>
            <w:noProof/>
            <w:webHidden/>
          </w:rPr>
        </w:r>
        <w:r w:rsidR="00BF4E65">
          <w:rPr>
            <w:noProof/>
            <w:webHidden/>
          </w:rPr>
          <w:fldChar w:fldCharType="separate"/>
        </w:r>
        <w:r w:rsidR="00BF4E65">
          <w:rPr>
            <w:noProof/>
            <w:webHidden/>
          </w:rPr>
          <w:t>15</w:t>
        </w:r>
        <w:r w:rsidR="00BF4E65">
          <w:rPr>
            <w:noProof/>
            <w:webHidden/>
          </w:rPr>
          <w:fldChar w:fldCharType="end"/>
        </w:r>
      </w:hyperlink>
    </w:p>
    <w:p w14:paraId="41DB6919" w14:textId="69EFD92B" w:rsidR="00BF4E65" w:rsidRDefault="003B3178">
      <w:pPr>
        <w:pStyle w:val="TableofFigures"/>
        <w:tabs>
          <w:tab w:val="right" w:leader="dot" w:pos="9016"/>
        </w:tabs>
        <w:rPr>
          <w:noProof/>
        </w:rPr>
      </w:pPr>
      <w:hyperlink w:anchor="_Toc1229469"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9: Hardware architecture of the system</w:t>
        </w:r>
        <w:r w:rsidR="00BF4E65">
          <w:rPr>
            <w:noProof/>
            <w:webHidden/>
          </w:rPr>
          <w:tab/>
        </w:r>
        <w:r w:rsidR="00BF4E65">
          <w:rPr>
            <w:noProof/>
            <w:webHidden/>
          </w:rPr>
          <w:fldChar w:fldCharType="begin"/>
        </w:r>
        <w:r w:rsidR="00BF4E65">
          <w:rPr>
            <w:noProof/>
            <w:webHidden/>
          </w:rPr>
          <w:instrText xml:space="preserve"> PAGEREF _Toc1229469 \h </w:instrText>
        </w:r>
        <w:r w:rsidR="00BF4E65">
          <w:rPr>
            <w:noProof/>
            <w:webHidden/>
          </w:rPr>
        </w:r>
        <w:r w:rsidR="00BF4E65">
          <w:rPr>
            <w:noProof/>
            <w:webHidden/>
          </w:rPr>
          <w:fldChar w:fldCharType="separate"/>
        </w:r>
        <w:r w:rsidR="00BF4E65">
          <w:rPr>
            <w:noProof/>
            <w:webHidden/>
          </w:rPr>
          <w:t>16</w:t>
        </w:r>
        <w:r w:rsidR="00BF4E65">
          <w:rPr>
            <w:noProof/>
            <w:webHidden/>
          </w:rPr>
          <w:fldChar w:fldCharType="end"/>
        </w:r>
      </w:hyperlink>
    </w:p>
    <w:p w14:paraId="195BCEA2" w14:textId="6ED021E9" w:rsidR="00BF4E65" w:rsidRDefault="003B3178">
      <w:pPr>
        <w:pStyle w:val="TableofFigures"/>
        <w:tabs>
          <w:tab w:val="right" w:leader="dot" w:pos="9016"/>
        </w:tabs>
        <w:rPr>
          <w:noProof/>
        </w:rPr>
      </w:pPr>
      <w:hyperlink w:anchor="_Toc1229470"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 xml:space="preserve">10: </w:t>
        </w:r>
        <w:r w:rsidR="00BF4E65" w:rsidRPr="00DC0C6F">
          <w:rPr>
            <w:rStyle w:val="Hyperlink"/>
            <w:rFonts w:cstheme="minorHAnsi"/>
            <w:noProof/>
          </w:rPr>
          <w:t>Working process of the system</w:t>
        </w:r>
        <w:r w:rsidR="00BF4E65">
          <w:rPr>
            <w:noProof/>
            <w:webHidden/>
          </w:rPr>
          <w:tab/>
        </w:r>
        <w:r w:rsidR="00BF4E65">
          <w:rPr>
            <w:noProof/>
            <w:webHidden/>
          </w:rPr>
          <w:fldChar w:fldCharType="begin"/>
        </w:r>
        <w:r w:rsidR="00BF4E65">
          <w:rPr>
            <w:noProof/>
            <w:webHidden/>
          </w:rPr>
          <w:instrText xml:space="preserve"> PAGEREF _Toc1229470 \h </w:instrText>
        </w:r>
        <w:r w:rsidR="00BF4E65">
          <w:rPr>
            <w:noProof/>
            <w:webHidden/>
          </w:rPr>
        </w:r>
        <w:r w:rsidR="00BF4E65">
          <w:rPr>
            <w:noProof/>
            <w:webHidden/>
          </w:rPr>
          <w:fldChar w:fldCharType="separate"/>
        </w:r>
        <w:r w:rsidR="00BF4E65">
          <w:rPr>
            <w:noProof/>
            <w:webHidden/>
          </w:rPr>
          <w:t>17</w:t>
        </w:r>
        <w:r w:rsidR="00BF4E65">
          <w:rPr>
            <w:noProof/>
            <w:webHidden/>
          </w:rPr>
          <w:fldChar w:fldCharType="end"/>
        </w:r>
      </w:hyperlink>
    </w:p>
    <w:p w14:paraId="7212DB90" w14:textId="0BA3F086" w:rsidR="00BF4E65" w:rsidRDefault="003B3178">
      <w:pPr>
        <w:pStyle w:val="TableofFigures"/>
        <w:tabs>
          <w:tab w:val="right" w:leader="dot" w:pos="9016"/>
        </w:tabs>
        <w:rPr>
          <w:noProof/>
        </w:rPr>
      </w:pPr>
      <w:hyperlink r:id="rId29" w:anchor="_Toc1229471"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3</w:t>
        </w:r>
        <w:r w:rsidR="00BF4E65" w:rsidRPr="00DC0C6F">
          <w:rPr>
            <w:rStyle w:val="Hyperlink"/>
            <w:noProof/>
          </w:rPr>
          <w:noBreakHyphen/>
          <w:t>1: Scrum process overview</w:t>
        </w:r>
        <w:r w:rsidR="00BF4E65">
          <w:rPr>
            <w:noProof/>
            <w:webHidden/>
          </w:rPr>
          <w:tab/>
        </w:r>
        <w:r w:rsidR="00BF4E65">
          <w:rPr>
            <w:noProof/>
            <w:webHidden/>
          </w:rPr>
          <w:fldChar w:fldCharType="begin"/>
        </w:r>
        <w:r w:rsidR="00BF4E65">
          <w:rPr>
            <w:noProof/>
            <w:webHidden/>
          </w:rPr>
          <w:instrText xml:space="preserve"> PAGEREF _Toc1229471 \h </w:instrText>
        </w:r>
        <w:r w:rsidR="00BF4E65">
          <w:rPr>
            <w:noProof/>
            <w:webHidden/>
          </w:rPr>
        </w:r>
        <w:r w:rsidR="00BF4E65">
          <w:rPr>
            <w:noProof/>
            <w:webHidden/>
          </w:rPr>
          <w:fldChar w:fldCharType="separate"/>
        </w:r>
        <w:r w:rsidR="00BF4E65">
          <w:rPr>
            <w:noProof/>
            <w:webHidden/>
          </w:rPr>
          <w:t>19</w:t>
        </w:r>
        <w:r w:rsidR="00BF4E65">
          <w:rPr>
            <w:noProof/>
            <w:webHidden/>
          </w:rPr>
          <w:fldChar w:fldCharType="end"/>
        </w:r>
      </w:hyperlink>
    </w:p>
    <w:p w14:paraId="587E24CA" w14:textId="1EC50756" w:rsidR="00BF4E65" w:rsidRDefault="003B3178">
      <w:pPr>
        <w:pStyle w:val="TableofFigures"/>
        <w:tabs>
          <w:tab w:val="right" w:leader="dot" w:pos="9016"/>
        </w:tabs>
        <w:rPr>
          <w:noProof/>
        </w:rPr>
      </w:pPr>
      <w:hyperlink w:anchor="_Toc1229472"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3</w:t>
        </w:r>
        <w:r w:rsidR="00BF4E65" w:rsidRPr="00DC0C6F">
          <w:rPr>
            <w:rStyle w:val="Hyperlink"/>
            <w:noProof/>
          </w:rPr>
          <w:noBreakHyphen/>
          <w:t>2: Scrum cycle</w:t>
        </w:r>
        <w:r w:rsidR="00BF4E65">
          <w:rPr>
            <w:noProof/>
            <w:webHidden/>
          </w:rPr>
          <w:tab/>
        </w:r>
        <w:r w:rsidR="00BF4E65">
          <w:rPr>
            <w:noProof/>
            <w:webHidden/>
          </w:rPr>
          <w:fldChar w:fldCharType="begin"/>
        </w:r>
        <w:r w:rsidR="00BF4E65">
          <w:rPr>
            <w:noProof/>
            <w:webHidden/>
          </w:rPr>
          <w:instrText xml:space="preserve"> PAGEREF _Toc1229472 \h </w:instrText>
        </w:r>
        <w:r w:rsidR="00BF4E65">
          <w:rPr>
            <w:noProof/>
            <w:webHidden/>
          </w:rPr>
        </w:r>
        <w:r w:rsidR="00BF4E65">
          <w:rPr>
            <w:noProof/>
            <w:webHidden/>
          </w:rPr>
          <w:fldChar w:fldCharType="separate"/>
        </w:r>
        <w:r w:rsidR="00BF4E65">
          <w:rPr>
            <w:noProof/>
            <w:webHidden/>
          </w:rPr>
          <w:t>19</w:t>
        </w:r>
        <w:r w:rsidR="00BF4E65">
          <w:rPr>
            <w:noProof/>
            <w:webHidden/>
          </w:rPr>
          <w:fldChar w:fldCharType="end"/>
        </w:r>
      </w:hyperlink>
    </w:p>
    <w:p w14:paraId="7A562E6C" w14:textId="141CE625" w:rsidR="00BF4E65" w:rsidRDefault="003B3178">
      <w:pPr>
        <w:pStyle w:val="TableofFigures"/>
        <w:tabs>
          <w:tab w:val="right" w:leader="dot" w:pos="9016"/>
        </w:tabs>
        <w:rPr>
          <w:noProof/>
        </w:rPr>
      </w:pPr>
      <w:hyperlink w:anchor="_Toc1229473"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3</w:t>
        </w:r>
        <w:r w:rsidR="00BF4E65" w:rsidRPr="00DC0C6F">
          <w:rPr>
            <w:rStyle w:val="Hyperlink"/>
            <w:noProof/>
          </w:rPr>
          <w:noBreakHyphen/>
          <w:t>3: Use case diagram</w:t>
        </w:r>
        <w:r w:rsidR="00BF4E65">
          <w:rPr>
            <w:noProof/>
            <w:webHidden/>
          </w:rPr>
          <w:tab/>
        </w:r>
        <w:r w:rsidR="00BF4E65">
          <w:rPr>
            <w:noProof/>
            <w:webHidden/>
          </w:rPr>
          <w:fldChar w:fldCharType="begin"/>
        </w:r>
        <w:r w:rsidR="00BF4E65">
          <w:rPr>
            <w:noProof/>
            <w:webHidden/>
          </w:rPr>
          <w:instrText xml:space="preserve"> PAGEREF _Toc1229473 \h </w:instrText>
        </w:r>
        <w:r w:rsidR="00BF4E65">
          <w:rPr>
            <w:noProof/>
            <w:webHidden/>
          </w:rPr>
        </w:r>
        <w:r w:rsidR="00BF4E65">
          <w:rPr>
            <w:noProof/>
            <w:webHidden/>
          </w:rPr>
          <w:fldChar w:fldCharType="separate"/>
        </w:r>
        <w:r w:rsidR="00BF4E65">
          <w:rPr>
            <w:noProof/>
            <w:webHidden/>
          </w:rPr>
          <w:t>21</w:t>
        </w:r>
        <w:r w:rsidR="00BF4E65">
          <w:rPr>
            <w:noProof/>
            <w:webHidden/>
          </w:rPr>
          <w:fldChar w:fldCharType="end"/>
        </w:r>
      </w:hyperlink>
    </w:p>
    <w:p w14:paraId="7C06B3CF" w14:textId="4F180183" w:rsidR="004B71B7" w:rsidRPr="00C01B29" w:rsidRDefault="00D73E17" w:rsidP="00412909">
      <w:r>
        <w:fldChar w:fldCharType="end"/>
      </w:r>
    </w:p>
    <w:p w14:paraId="7C06B3D0" w14:textId="5E9152D2" w:rsidR="00160E5A" w:rsidRPr="004C002F" w:rsidRDefault="004B71B7" w:rsidP="004B71B7">
      <w:pPr>
        <w:pStyle w:val="Heading1"/>
        <w:spacing w:after="240"/>
        <w:rPr>
          <w:sz w:val="36"/>
          <w:szCs w:val="36"/>
        </w:rPr>
      </w:pPr>
      <w:bookmarkStart w:id="9" w:name="_Toc274166445"/>
      <w:bookmarkStart w:id="10" w:name="_Toc1230675"/>
      <w:r w:rsidRPr="004C002F">
        <w:rPr>
          <w:sz w:val="36"/>
          <w:szCs w:val="36"/>
        </w:rPr>
        <w:t xml:space="preserve">List of </w:t>
      </w:r>
      <w:r w:rsidR="00E006C7">
        <w:rPr>
          <w:sz w:val="36"/>
          <w:szCs w:val="36"/>
        </w:rPr>
        <w:t>T</w:t>
      </w:r>
      <w:r w:rsidRPr="004C002F">
        <w:rPr>
          <w:sz w:val="36"/>
          <w:szCs w:val="36"/>
        </w:rPr>
        <w:t>ables</w:t>
      </w:r>
      <w:bookmarkEnd w:id="9"/>
      <w:bookmarkEnd w:id="10"/>
    </w:p>
    <w:p w14:paraId="0FAB0BCB" w14:textId="2F24D785" w:rsidR="00BF4E65" w:rsidRDefault="00B102D4">
      <w:pPr>
        <w:pStyle w:val="TableofFigures"/>
        <w:tabs>
          <w:tab w:val="right" w:leader="dot" w:pos="9016"/>
        </w:tabs>
        <w:rPr>
          <w:noProof/>
        </w:rPr>
      </w:pPr>
      <w:r w:rsidRPr="00C01B29">
        <w:rPr>
          <w:rFonts w:asciiTheme="majorHAnsi" w:eastAsiaTheme="majorEastAsia" w:hAnsiTheme="majorHAnsi" w:cstheme="majorBidi"/>
          <w:b/>
          <w:bCs/>
          <w:color w:val="365F91" w:themeColor="accent1" w:themeShade="BF"/>
          <w:sz w:val="28"/>
          <w:szCs w:val="28"/>
        </w:rPr>
        <w:fldChar w:fldCharType="begin"/>
      </w:r>
      <w:r w:rsidR="004B71B7" w:rsidRPr="00C01B29">
        <w:rPr>
          <w:rFonts w:asciiTheme="majorHAnsi" w:eastAsiaTheme="majorEastAsia" w:hAnsiTheme="majorHAnsi" w:cstheme="majorBidi"/>
          <w:b/>
          <w:bCs/>
          <w:color w:val="365F91" w:themeColor="accent1" w:themeShade="BF"/>
          <w:sz w:val="28"/>
          <w:szCs w:val="28"/>
        </w:rPr>
        <w:instrText xml:space="preserve"> TOC \h \z \c "Table" </w:instrText>
      </w:r>
      <w:r w:rsidRPr="00C01B29">
        <w:rPr>
          <w:rFonts w:asciiTheme="majorHAnsi" w:eastAsiaTheme="majorEastAsia" w:hAnsiTheme="majorHAnsi" w:cstheme="majorBidi"/>
          <w:b/>
          <w:bCs/>
          <w:color w:val="365F91" w:themeColor="accent1" w:themeShade="BF"/>
          <w:sz w:val="28"/>
          <w:szCs w:val="28"/>
        </w:rPr>
        <w:fldChar w:fldCharType="separate"/>
      </w:r>
      <w:hyperlink w:anchor="_Toc1229474"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2</w:t>
        </w:r>
        <w:r w:rsidR="00BF4E65" w:rsidRPr="00E52EB4">
          <w:rPr>
            <w:rStyle w:val="Hyperlink"/>
            <w:noProof/>
          </w:rPr>
          <w:noBreakHyphen/>
          <w:t>1: Related work comparison</w:t>
        </w:r>
        <w:r w:rsidR="00BF4E65">
          <w:rPr>
            <w:noProof/>
            <w:webHidden/>
          </w:rPr>
          <w:tab/>
        </w:r>
        <w:r w:rsidR="00BF4E65">
          <w:rPr>
            <w:noProof/>
            <w:webHidden/>
          </w:rPr>
          <w:fldChar w:fldCharType="begin"/>
        </w:r>
        <w:r w:rsidR="00BF4E65">
          <w:rPr>
            <w:noProof/>
            <w:webHidden/>
          </w:rPr>
          <w:instrText xml:space="preserve"> PAGEREF _Toc1229474 \h </w:instrText>
        </w:r>
        <w:r w:rsidR="00BF4E65">
          <w:rPr>
            <w:noProof/>
            <w:webHidden/>
          </w:rPr>
        </w:r>
        <w:r w:rsidR="00BF4E65">
          <w:rPr>
            <w:noProof/>
            <w:webHidden/>
          </w:rPr>
          <w:fldChar w:fldCharType="separate"/>
        </w:r>
        <w:r w:rsidR="00BF4E65">
          <w:rPr>
            <w:noProof/>
            <w:webHidden/>
          </w:rPr>
          <w:t>18</w:t>
        </w:r>
        <w:r w:rsidR="00BF4E65">
          <w:rPr>
            <w:noProof/>
            <w:webHidden/>
          </w:rPr>
          <w:fldChar w:fldCharType="end"/>
        </w:r>
      </w:hyperlink>
    </w:p>
    <w:p w14:paraId="2FF036F3" w14:textId="55886D33" w:rsidR="00BF4E65" w:rsidRDefault="003B3178">
      <w:pPr>
        <w:pStyle w:val="TableofFigures"/>
        <w:tabs>
          <w:tab w:val="right" w:leader="dot" w:pos="9016"/>
        </w:tabs>
        <w:rPr>
          <w:noProof/>
        </w:rPr>
      </w:pPr>
      <w:hyperlink w:anchor="_Toc1229475"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1: Actor type and descriptions</w:t>
        </w:r>
        <w:r w:rsidR="00BF4E65">
          <w:rPr>
            <w:noProof/>
            <w:webHidden/>
          </w:rPr>
          <w:tab/>
        </w:r>
        <w:r w:rsidR="00BF4E65">
          <w:rPr>
            <w:noProof/>
            <w:webHidden/>
          </w:rPr>
          <w:fldChar w:fldCharType="begin"/>
        </w:r>
        <w:r w:rsidR="00BF4E65">
          <w:rPr>
            <w:noProof/>
            <w:webHidden/>
          </w:rPr>
          <w:instrText xml:space="preserve"> PAGEREF _Toc1229475 \h </w:instrText>
        </w:r>
        <w:r w:rsidR="00BF4E65">
          <w:rPr>
            <w:noProof/>
            <w:webHidden/>
          </w:rPr>
        </w:r>
        <w:r w:rsidR="00BF4E65">
          <w:rPr>
            <w:noProof/>
            <w:webHidden/>
          </w:rPr>
          <w:fldChar w:fldCharType="separate"/>
        </w:r>
        <w:r w:rsidR="00BF4E65">
          <w:rPr>
            <w:noProof/>
            <w:webHidden/>
          </w:rPr>
          <w:t>21</w:t>
        </w:r>
        <w:r w:rsidR="00BF4E65">
          <w:rPr>
            <w:noProof/>
            <w:webHidden/>
          </w:rPr>
          <w:fldChar w:fldCharType="end"/>
        </w:r>
      </w:hyperlink>
    </w:p>
    <w:p w14:paraId="2D78D7B4" w14:textId="66747D3A" w:rsidR="00BF4E65" w:rsidRDefault="003B3178">
      <w:pPr>
        <w:pStyle w:val="TableofFigures"/>
        <w:tabs>
          <w:tab w:val="right" w:leader="dot" w:pos="9016"/>
        </w:tabs>
        <w:rPr>
          <w:noProof/>
        </w:rPr>
      </w:pPr>
      <w:hyperlink w:anchor="_Toc1229476"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2: Use cases and descriptions</w:t>
        </w:r>
        <w:r w:rsidR="00BF4E65">
          <w:rPr>
            <w:noProof/>
            <w:webHidden/>
          </w:rPr>
          <w:tab/>
        </w:r>
        <w:r w:rsidR="00BF4E65">
          <w:rPr>
            <w:noProof/>
            <w:webHidden/>
          </w:rPr>
          <w:fldChar w:fldCharType="begin"/>
        </w:r>
        <w:r w:rsidR="00BF4E65">
          <w:rPr>
            <w:noProof/>
            <w:webHidden/>
          </w:rPr>
          <w:instrText xml:space="preserve"> PAGEREF _Toc1229476 \h </w:instrText>
        </w:r>
        <w:r w:rsidR="00BF4E65">
          <w:rPr>
            <w:noProof/>
            <w:webHidden/>
          </w:rPr>
        </w:r>
        <w:r w:rsidR="00BF4E65">
          <w:rPr>
            <w:noProof/>
            <w:webHidden/>
          </w:rPr>
          <w:fldChar w:fldCharType="separate"/>
        </w:r>
        <w:r w:rsidR="00BF4E65">
          <w:rPr>
            <w:noProof/>
            <w:webHidden/>
          </w:rPr>
          <w:t>21</w:t>
        </w:r>
        <w:r w:rsidR="00BF4E65">
          <w:rPr>
            <w:noProof/>
            <w:webHidden/>
          </w:rPr>
          <w:fldChar w:fldCharType="end"/>
        </w:r>
      </w:hyperlink>
    </w:p>
    <w:p w14:paraId="0FF7DC8D" w14:textId="65D7AAC9" w:rsidR="00BF4E65" w:rsidRDefault="003B3178">
      <w:pPr>
        <w:pStyle w:val="TableofFigures"/>
        <w:tabs>
          <w:tab w:val="right" w:leader="dot" w:pos="9016"/>
        </w:tabs>
        <w:rPr>
          <w:noProof/>
        </w:rPr>
      </w:pPr>
      <w:hyperlink w:anchor="_Toc1229477"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3: Technical design constraints</w:t>
        </w:r>
        <w:r w:rsidR="00BF4E65">
          <w:rPr>
            <w:noProof/>
            <w:webHidden/>
          </w:rPr>
          <w:tab/>
        </w:r>
        <w:r w:rsidR="00BF4E65">
          <w:rPr>
            <w:noProof/>
            <w:webHidden/>
          </w:rPr>
          <w:fldChar w:fldCharType="begin"/>
        </w:r>
        <w:r w:rsidR="00BF4E65">
          <w:rPr>
            <w:noProof/>
            <w:webHidden/>
          </w:rPr>
          <w:instrText xml:space="preserve"> PAGEREF _Toc1229477 \h </w:instrText>
        </w:r>
        <w:r w:rsidR="00BF4E65">
          <w:rPr>
            <w:noProof/>
            <w:webHidden/>
          </w:rPr>
        </w:r>
        <w:r w:rsidR="00BF4E65">
          <w:rPr>
            <w:noProof/>
            <w:webHidden/>
          </w:rPr>
          <w:fldChar w:fldCharType="separate"/>
        </w:r>
        <w:r w:rsidR="00BF4E65">
          <w:rPr>
            <w:noProof/>
            <w:webHidden/>
          </w:rPr>
          <w:t>22</w:t>
        </w:r>
        <w:r w:rsidR="00BF4E65">
          <w:rPr>
            <w:noProof/>
            <w:webHidden/>
          </w:rPr>
          <w:fldChar w:fldCharType="end"/>
        </w:r>
      </w:hyperlink>
    </w:p>
    <w:p w14:paraId="32D4BDA1" w14:textId="3775EFA0" w:rsidR="00BF4E65" w:rsidRDefault="003B3178">
      <w:pPr>
        <w:pStyle w:val="TableofFigures"/>
        <w:tabs>
          <w:tab w:val="right" w:leader="dot" w:pos="9016"/>
        </w:tabs>
        <w:rPr>
          <w:noProof/>
        </w:rPr>
      </w:pPr>
      <w:hyperlink w:anchor="_Toc1229478"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4: Practical design constraints</w:t>
        </w:r>
        <w:r w:rsidR="00BF4E65">
          <w:rPr>
            <w:noProof/>
            <w:webHidden/>
          </w:rPr>
          <w:tab/>
        </w:r>
        <w:r w:rsidR="00BF4E65">
          <w:rPr>
            <w:noProof/>
            <w:webHidden/>
          </w:rPr>
          <w:fldChar w:fldCharType="begin"/>
        </w:r>
        <w:r w:rsidR="00BF4E65">
          <w:rPr>
            <w:noProof/>
            <w:webHidden/>
          </w:rPr>
          <w:instrText xml:space="preserve"> PAGEREF _Toc1229478 \h </w:instrText>
        </w:r>
        <w:r w:rsidR="00BF4E65">
          <w:rPr>
            <w:noProof/>
            <w:webHidden/>
          </w:rPr>
        </w:r>
        <w:r w:rsidR="00BF4E65">
          <w:rPr>
            <w:noProof/>
            <w:webHidden/>
          </w:rPr>
          <w:fldChar w:fldCharType="separate"/>
        </w:r>
        <w:r w:rsidR="00BF4E65">
          <w:rPr>
            <w:noProof/>
            <w:webHidden/>
          </w:rPr>
          <w:t>22</w:t>
        </w:r>
        <w:r w:rsidR="00BF4E65">
          <w:rPr>
            <w:noProof/>
            <w:webHidden/>
          </w:rPr>
          <w:fldChar w:fldCharType="end"/>
        </w:r>
      </w:hyperlink>
    </w:p>
    <w:p w14:paraId="267B8A01" w14:textId="6C8AD736" w:rsidR="00BF4E65" w:rsidRDefault="003B3178">
      <w:pPr>
        <w:pStyle w:val="TableofFigures"/>
        <w:tabs>
          <w:tab w:val="right" w:leader="dot" w:pos="9016"/>
        </w:tabs>
        <w:rPr>
          <w:noProof/>
        </w:rPr>
      </w:pPr>
      <w:hyperlink w:anchor="_Toc1229479"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5: Standard types and descriptions</w:t>
        </w:r>
        <w:r w:rsidR="00BF4E65">
          <w:rPr>
            <w:noProof/>
            <w:webHidden/>
          </w:rPr>
          <w:tab/>
        </w:r>
        <w:r w:rsidR="00BF4E65">
          <w:rPr>
            <w:noProof/>
            <w:webHidden/>
          </w:rPr>
          <w:fldChar w:fldCharType="begin"/>
        </w:r>
        <w:r w:rsidR="00BF4E65">
          <w:rPr>
            <w:noProof/>
            <w:webHidden/>
          </w:rPr>
          <w:instrText xml:space="preserve"> PAGEREF _Toc1229479 \h </w:instrText>
        </w:r>
        <w:r w:rsidR="00BF4E65">
          <w:rPr>
            <w:noProof/>
            <w:webHidden/>
          </w:rPr>
        </w:r>
        <w:r w:rsidR="00BF4E65">
          <w:rPr>
            <w:noProof/>
            <w:webHidden/>
          </w:rPr>
          <w:fldChar w:fldCharType="separate"/>
        </w:r>
        <w:r w:rsidR="00BF4E65">
          <w:rPr>
            <w:noProof/>
            <w:webHidden/>
          </w:rPr>
          <w:t>23</w:t>
        </w:r>
        <w:r w:rsidR="00BF4E65">
          <w:rPr>
            <w:noProof/>
            <w:webHidden/>
          </w:rPr>
          <w:fldChar w:fldCharType="end"/>
        </w:r>
      </w:hyperlink>
    </w:p>
    <w:p w14:paraId="6C6A0AE6" w14:textId="476443DC" w:rsidR="00BF4E65" w:rsidRDefault="003B3178">
      <w:pPr>
        <w:pStyle w:val="TableofFigures"/>
        <w:tabs>
          <w:tab w:val="right" w:leader="dot" w:pos="9016"/>
        </w:tabs>
        <w:rPr>
          <w:noProof/>
        </w:rPr>
      </w:pPr>
      <w:hyperlink w:anchor="_Toc1229480"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6: IEEE and ACM code of ethics</w:t>
        </w:r>
        <w:r w:rsidR="00BF4E65">
          <w:rPr>
            <w:noProof/>
            <w:webHidden/>
          </w:rPr>
          <w:tab/>
        </w:r>
        <w:r w:rsidR="00BF4E65">
          <w:rPr>
            <w:noProof/>
            <w:webHidden/>
          </w:rPr>
          <w:fldChar w:fldCharType="begin"/>
        </w:r>
        <w:r w:rsidR="00BF4E65">
          <w:rPr>
            <w:noProof/>
            <w:webHidden/>
          </w:rPr>
          <w:instrText xml:space="preserve"> PAGEREF _Toc1229480 \h </w:instrText>
        </w:r>
        <w:r w:rsidR="00BF4E65">
          <w:rPr>
            <w:noProof/>
            <w:webHidden/>
          </w:rPr>
        </w:r>
        <w:r w:rsidR="00BF4E65">
          <w:rPr>
            <w:noProof/>
            <w:webHidden/>
          </w:rPr>
          <w:fldChar w:fldCharType="separate"/>
        </w:r>
        <w:r w:rsidR="00BF4E65">
          <w:rPr>
            <w:noProof/>
            <w:webHidden/>
          </w:rPr>
          <w:t>23</w:t>
        </w:r>
        <w:r w:rsidR="00BF4E65">
          <w:rPr>
            <w:noProof/>
            <w:webHidden/>
          </w:rPr>
          <w:fldChar w:fldCharType="end"/>
        </w:r>
      </w:hyperlink>
    </w:p>
    <w:p w14:paraId="7C06B3D2" w14:textId="2903BE5F" w:rsidR="00796232" w:rsidRPr="00C01B29" w:rsidRDefault="00B102D4">
      <w:pPr>
        <w:rPr>
          <w:rFonts w:asciiTheme="majorHAnsi" w:eastAsiaTheme="majorEastAsia" w:hAnsiTheme="majorHAnsi" w:cstheme="majorBidi"/>
          <w:b/>
          <w:bCs/>
          <w:color w:val="365F91" w:themeColor="accent1" w:themeShade="BF"/>
          <w:sz w:val="28"/>
          <w:szCs w:val="28"/>
        </w:rPr>
      </w:pPr>
      <w:r w:rsidRPr="00C01B29">
        <w:rPr>
          <w:rFonts w:asciiTheme="majorHAnsi" w:eastAsiaTheme="majorEastAsia" w:hAnsiTheme="majorHAnsi" w:cstheme="majorBidi"/>
          <w:b/>
          <w:bCs/>
          <w:color w:val="365F91" w:themeColor="accent1" w:themeShade="BF"/>
          <w:sz w:val="28"/>
          <w:szCs w:val="28"/>
        </w:rPr>
        <w:fldChar w:fldCharType="end"/>
      </w:r>
    </w:p>
    <w:p w14:paraId="60BB8813" w14:textId="77777777" w:rsidR="00E4611D" w:rsidRPr="00C01B29" w:rsidRDefault="00E4611D" w:rsidP="00E4611D">
      <w:pPr>
        <w:sectPr w:rsidR="00E4611D" w:rsidRPr="00C01B29" w:rsidSect="002A2D87">
          <w:footerReference w:type="default" r:id="rId30"/>
          <w:pgSz w:w="11906" w:h="16838"/>
          <w:pgMar w:top="1440" w:right="1440" w:bottom="1440" w:left="1440" w:header="708" w:footer="708" w:gutter="0"/>
          <w:pgNumType w:fmt="lowerRoman"/>
          <w:cols w:space="708"/>
          <w:docGrid w:linePitch="360"/>
        </w:sectPr>
      </w:pPr>
      <w:bookmarkStart w:id="11" w:name="_Toc274166450"/>
    </w:p>
    <w:p w14:paraId="1560181F" w14:textId="77777777" w:rsidR="00E4611D" w:rsidRPr="009C1E93" w:rsidRDefault="00E4611D" w:rsidP="00E4611D">
      <w:pPr>
        <w:pStyle w:val="Heading1"/>
        <w:numPr>
          <w:ilvl w:val="0"/>
          <w:numId w:val="1"/>
        </w:numPr>
        <w:spacing w:after="240"/>
      </w:pPr>
      <w:bookmarkStart w:id="12" w:name="_Toc1153059"/>
      <w:bookmarkStart w:id="13" w:name="_Toc1230676"/>
      <w:bookmarkStart w:id="14" w:name="_Toc274166446"/>
      <w:r w:rsidRPr="009C1E93">
        <w:lastRenderedPageBreak/>
        <w:t>Introduction and Motivation</w:t>
      </w:r>
      <w:bookmarkEnd w:id="12"/>
      <w:bookmarkEnd w:id="13"/>
    </w:p>
    <w:bookmarkEnd w:id="14"/>
    <w:p w14:paraId="228A2139" w14:textId="431989D8" w:rsidR="00E4611D" w:rsidRPr="008E4462" w:rsidRDefault="00E4611D" w:rsidP="00A41A67">
      <w:r>
        <w:t xml:space="preserve">Wherever a person goes to </w:t>
      </w:r>
      <w:r w:rsidR="00497CFA">
        <w:t xml:space="preserve">in </w:t>
      </w:r>
      <w:r>
        <w:t>a country with high population density areas, a parking issue will most likely be present. There is no difference in the c</w:t>
      </w:r>
      <w:r w:rsidR="00AE32C5">
        <w:t>ase of Qatar as it is becoming</w:t>
      </w:r>
      <w:r>
        <w:t xml:space="preserve"> </w:t>
      </w:r>
      <w:r w:rsidR="004C75A5">
        <w:t>more density populated</w:t>
      </w:r>
      <w:r w:rsidR="009537E6">
        <w:t>,</w:t>
      </w:r>
      <w:r>
        <w:t xml:space="preserve"> </w:t>
      </w:r>
      <w:r w:rsidR="00EC2687">
        <w:t xml:space="preserve">and </w:t>
      </w:r>
      <w:r>
        <w:t xml:space="preserve">one </w:t>
      </w:r>
      <w:r w:rsidR="009537E6">
        <w:t>crowded place in the country</w:t>
      </w:r>
      <w:r>
        <w:t xml:space="preserve"> is Qatar University (QU). </w:t>
      </w:r>
      <w:r w:rsidR="00A41A67">
        <w:t>Due to the lack of a good public transportation system in Qatar, most of the students in QU commute to the University by driving a car</w:t>
      </w:r>
      <w:r>
        <w:t xml:space="preserve">. The number of students </w:t>
      </w:r>
      <w:r w:rsidR="00866829">
        <w:t xml:space="preserve">at QU </w:t>
      </w:r>
      <w:r>
        <w:t>owning a car is increasing</w:t>
      </w:r>
      <w:r w:rsidR="00866829" w:rsidRPr="00866829">
        <w:t xml:space="preserve"> </w:t>
      </w:r>
      <w:r w:rsidR="00866829">
        <w:t>drastically</w:t>
      </w:r>
      <w:r>
        <w:t xml:space="preserve"> each year, not to mention the </w:t>
      </w:r>
      <w:r w:rsidR="00866829">
        <w:t xml:space="preserve">increasing </w:t>
      </w:r>
      <w:r>
        <w:t>number of students QU accepts each year</w:t>
      </w:r>
      <w:r w:rsidR="00A41A67">
        <w:t xml:space="preserve"> </w:t>
      </w:r>
      <w:r w:rsidR="006D32E3">
        <w:t>of</w:t>
      </w:r>
      <w:r>
        <w:t xml:space="preserve"> which</w:t>
      </w:r>
      <w:r w:rsidR="00425DA1">
        <w:t xml:space="preserve"> have</w:t>
      </w:r>
      <w:r>
        <w:t xml:space="preserve"> led to the demand for more parking spots. As Qatar University students, we are </w:t>
      </w:r>
      <w:r w:rsidR="00425DA1">
        <w:t xml:space="preserve">personally </w:t>
      </w:r>
      <w:r>
        <w:t>motivated to come up with a solution to this problem.</w:t>
      </w:r>
    </w:p>
    <w:p w14:paraId="282957E2" w14:textId="77777777" w:rsidR="00E4611D" w:rsidRPr="0090677A" w:rsidRDefault="00E4611D" w:rsidP="00E4611D">
      <w:pPr>
        <w:pStyle w:val="Heading2"/>
        <w:numPr>
          <w:ilvl w:val="1"/>
          <w:numId w:val="1"/>
        </w:numPr>
        <w:tabs>
          <w:tab w:val="left" w:pos="540"/>
        </w:tabs>
        <w:spacing w:before="240" w:after="240"/>
        <w:ind w:left="540" w:hanging="540"/>
        <w:rPr>
          <w:color w:val="365F91" w:themeColor="accent1" w:themeShade="BF"/>
        </w:rPr>
      </w:pPr>
      <w:bookmarkStart w:id="15" w:name="_Toc368128750"/>
      <w:bookmarkStart w:id="16" w:name="_Toc1153060"/>
      <w:bookmarkStart w:id="17" w:name="_Toc1230677"/>
      <w:r w:rsidRPr="0090677A">
        <w:rPr>
          <w:color w:val="365F91" w:themeColor="accent1" w:themeShade="BF"/>
        </w:rPr>
        <w:t>Problem statement</w:t>
      </w:r>
      <w:bookmarkEnd w:id="15"/>
      <w:bookmarkEnd w:id="16"/>
      <w:bookmarkEnd w:id="17"/>
    </w:p>
    <w:p w14:paraId="551D3A37" w14:textId="5B8D088E" w:rsidR="00E4611D" w:rsidRDefault="00D6628C" w:rsidP="00A41A67">
      <w:r>
        <w:t>Over</w:t>
      </w:r>
      <w:r w:rsidR="00E62EB2">
        <w:t xml:space="preserve"> the past few years, the number of students </w:t>
      </w:r>
      <w:r>
        <w:t xml:space="preserve">in Qatar University (QU) </w:t>
      </w:r>
      <w:r w:rsidR="00E62EB2">
        <w:t>has been steadily rising each year</w:t>
      </w:r>
      <w:r w:rsidR="00E4611D">
        <w:t>, which</w:t>
      </w:r>
      <w:r w:rsidR="00E62EB2">
        <w:t xml:space="preserve"> in turn has led </w:t>
      </w:r>
      <w:r w:rsidR="00E4611D">
        <w:t xml:space="preserve">to an increase in the number of vehicles arriving </w:t>
      </w:r>
      <w:r w:rsidR="00E62EB2">
        <w:t>on</w:t>
      </w:r>
      <w:r w:rsidR="00E4611D">
        <w:t xml:space="preserve"> the campus. According to the Ministry of Education statistics from 2012, the </w:t>
      </w:r>
      <w:r w:rsidR="00FA0BB0">
        <w:t xml:space="preserve">number of students attending QU </w:t>
      </w:r>
      <w:r w:rsidR="00E4611D">
        <w:t xml:space="preserve">exceeded </w:t>
      </w:r>
      <w:r w:rsidR="00A41A67">
        <w:t>10,000</w:t>
      </w:r>
      <w:r w:rsidR="00E4611D">
        <w:t xml:space="preserve"> students [1] and is only increasing with each passing year. Likewise, the number of staff and faculty that need parking for their vehicles has</w:t>
      </w:r>
      <w:r w:rsidR="00FA0BB0">
        <w:t xml:space="preserve"> also</w:t>
      </w:r>
      <w:r w:rsidR="00E4611D">
        <w:t xml:space="preserve"> increased. Today, the number of students at Qatar University has reached more than 20,000 [2]. As a result, there has been a rapid increase in the number of people and vehicles on campus, and with the limited available parking spaces, parking problems are bound to exist. An online survey</w:t>
      </w:r>
      <w:r w:rsidR="006D1908">
        <w:t xml:space="preserve"> was</w:t>
      </w:r>
      <w:r w:rsidR="00E4611D">
        <w:t xml:space="preserve"> shared with Qatar University students to assess the severity of the parking problem. </w:t>
      </w:r>
      <w:r w:rsidR="006D1908">
        <w:t xml:space="preserve">As shown </w:t>
      </w:r>
      <w:r w:rsidR="00994996">
        <w:t>in Figure 1.</w:t>
      </w:r>
      <w:r w:rsidR="006D1908">
        <w:t xml:space="preserve">1, </w:t>
      </w:r>
      <w:r w:rsidR="00E4611D">
        <w:t>94.3% of the survey respondents believe</w:t>
      </w:r>
      <w:r w:rsidR="00FA0BB0">
        <w:t>d</w:t>
      </w:r>
      <w:r w:rsidR="00E4611D">
        <w:t xml:space="preserve"> that there is a real problem in finding a vacant</w:t>
      </w:r>
      <w:r w:rsidR="006D1908">
        <w:t xml:space="preserve"> parking spot inside the campus.</w:t>
      </w:r>
    </w:p>
    <w:p w14:paraId="5D4F23E6" w14:textId="77777777" w:rsidR="00E4611D" w:rsidRDefault="00E4611D" w:rsidP="006D1908">
      <w:pPr>
        <w:autoSpaceDE w:val="0"/>
        <w:autoSpaceDN w:val="0"/>
        <w:adjustRightInd w:val="0"/>
        <w:spacing w:after="0" w:line="240" w:lineRule="auto"/>
        <w:jc w:val="right"/>
        <w:rPr>
          <w:rFonts w:cstheme="minorHAnsi"/>
          <w:bCs/>
        </w:rPr>
      </w:pPr>
    </w:p>
    <w:p w14:paraId="17927326" w14:textId="77777777" w:rsidR="00E4611D" w:rsidRDefault="00E4611D" w:rsidP="00E4611D">
      <w:pPr>
        <w:keepNext/>
        <w:autoSpaceDE w:val="0"/>
        <w:autoSpaceDN w:val="0"/>
        <w:adjustRightInd w:val="0"/>
        <w:spacing w:after="0" w:line="240" w:lineRule="auto"/>
        <w:jc w:val="center"/>
      </w:pPr>
      <w:r>
        <w:rPr>
          <w:noProof/>
        </w:rPr>
        <w:drawing>
          <wp:inline distT="0" distB="0" distL="0" distR="0" wp14:anchorId="0A9E3DE9" wp14:editId="6888BFDE">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4021192E" w14:textId="02EC4B2B" w:rsidR="00E4611D" w:rsidRDefault="00E4611D" w:rsidP="00E4611D">
      <w:pPr>
        <w:pStyle w:val="Caption"/>
        <w:jc w:val="center"/>
      </w:pPr>
      <w:bookmarkStart w:id="18" w:name="_Toc1229447"/>
      <w:r>
        <w:t xml:space="preserve">Figure </w:t>
      </w:r>
      <w:r w:rsidR="00E635BD">
        <w:rPr>
          <w:noProof/>
        </w:rPr>
        <w:fldChar w:fldCharType="begin"/>
      </w:r>
      <w:r w:rsidR="00E635BD">
        <w:rPr>
          <w:noProof/>
        </w:rPr>
        <w:instrText xml:space="preserve"> STYLEREF 1 \s </w:instrText>
      </w:r>
      <w:r w:rsidR="00E635BD">
        <w:rPr>
          <w:noProof/>
        </w:rPr>
        <w:fldChar w:fldCharType="separate"/>
      </w:r>
      <w:r>
        <w:rPr>
          <w:rFonts w:hint="eastAsia"/>
          <w:noProof/>
          <w:cs/>
        </w:rPr>
        <w:t>‎</w:t>
      </w:r>
      <w:r>
        <w:rPr>
          <w:noProof/>
        </w:rPr>
        <w:t>1</w:t>
      </w:r>
      <w:r w:rsidR="00E635BD">
        <w:rPr>
          <w:noProof/>
        </w:rPr>
        <w:fldChar w:fldCharType="end"/>
      </w:r>
      <w:r w:rsidR="00994996">
        <w:t>.</w:t>
      </w:r>
      <w:r w:rsidR="00E635BD">
        <w:rPr>
          <w:noProof/>
        </w:rPr>
        <w:fldChar w:fldCharType="begin"/>
      </w:r>
      <w:r w:rsidR="00E635BD">
        <w:rPr>
          <w:noProof/>
        </w:rPr>
        <w:instrText xml:space="preserve"> SEQ Figure \* ARABIC \s 1 </w:instrText>
      </w:r>
      <w:r w:rsidR="00E635BD">
        <w:rPr>
          <w:noProof/>
        </w:rPr>
        <w:fldChar w:fldCharType="separate"/>
      </w:r>
      <w:r>
        <w:rPr>
          <w:noProof/>
        </w:rPr>
        <w:t>1</w:t>
      </w:r>
      <w:r w:rsidR="00E635BD">
        <w:rPr>
          <w:noProof/>
        </w:rPr>
        <w:fldChar w:fldCharType="end"/>
      </w:r>
      <w:r>
        <w:t xml:space="preserve">: </w:t>
      </w:r>
      <w:r w:rsidRPr="00615859">
        <w:t>Statistics from Survey</w:t>
      </w:r>
      <w:bookmarkEnd w:id="18"/>
    </w:p>
    <w:p w14:paraId="49893ECF" w14:textId="02BD9BB1" w:rsidR="00E4611D" w:rsidRDefault="00E4611D" w:rsidP="001926A0">
      <w:r>
        <w:t xml:space="preserve">Frustrated students have taken to social media to air their criticism on the ongoing crisis of parking areas at Qatar University [3]. Students </w:t>
      </w:r>
      <w:r w:rsidR="001926A0">
        <w:t xml:space="preserve">have </w:t>
      </w:r>
      <w:r>
        <w:t>circulated comments, pictures, and videos that represent their daily suffering due to the lack of parking s</w:t>
      </w:r>
      <w:r w:rsidR="00A41A67">
        <w:t>paces allocated to them in the U</w:t>
      </w:r>
      <w:r>
        <w:t>niversity.</w:t>
      </w:r>
      <w:r w:rsidR="00FA0BB0">
        <w:t xml:space="preserve"> </w:t>
      </w:r>
      <w:r w:rsidR="001926A0">
        <w:t>Many</w:t>
      </w:r>
      <w:r w:rsidR="00FA0BB0">
        <w:t xml:space="preserve"> sarcastic and critical tweets </w:t>
      </w:r>
      <w:r w:rsidR="001926A0">
        <w:t xml:space="preserve">have </w:t>
      </w:r>
      <w:r w:rsidR="00FA0BB0">
        <w:t>discussed this issue</w:t>
      </w:r>
      <w:r w:rsidR="001926A0">
        <w:t>,</w:t>
      </w:r>
      <w:r w:rsidR="00994996">
        <w:t xml:space="preserve"> as displayed in Figures 1.2 until 1.</w:t>
      </w:r>
      <w:r w:rsidR="00FA0BB0">
        <w:t>5.</w:t>
      </w:r>
    </w:p>
    <w:p w14:paraId="5082EC94" w14:textId="3E5397E1" w:rsidR="00E4611D" w:rsidRDefault="00FA0BB0" w:rsidP="00FA0BB0">
      <w:r>
        <w:rPr>
          <w:noProof/>
        </w:rPr>
        <w:lastRenderedPageBreak/>
        <w:drawing>
          <wp:anchor distT="0" distB="0" distL="114300" distR="114300" simplePos="0" relativeHeight="251869184" behindDoc="0" locked="0" layoutInCell="1" allowOverlap="1" wp14:anchorId="6FC1004F" wp14:editId="5FC92350">
            <wp:simplePos x="0" y="0"/>
            <wp:positionH relativeFrom="column">
              <wp:posOffset>-180513</wp:posOffset>
            </wp:positionH>
            <wp:positionV relativeFrom="page">
              <wp:posOffset>80391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70208" behindDoc="0" locked="0" layoutInCell="1" allowOverlap="1" wp14:anchorId="3B63278D" wp14:editId="2AC02566">
            <wp:simplePos x="0" y="0"/>
            <wp:positionH relativeFrom="column">
              <wp:posOffset>3140883</wp:posOffset>
            </wp:positionH>
            <wp:positionV relativeFrom="page">
              <wp:posOffset>80391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9BAC15B" w14:textId="5D4E596D" w:rsidR="00E4611D" w:rsidRDefault="00E4611D" w:rsidP="00E4611D">
      <w:pPr>
        <w:autoSpaceDE w:val="0"/>
        <w:autoSpaceDN w:val="0"/>
        <w:adjustRightInd w:val="0"/>
        <w:spacing w:after="0" w:line="240" w:lineRule="auto"/>
        <w:jc w:val="both"/>
      </w:pPr>
    </w:p>
    <w:p w14:paraId="1C98A6DD" w14:textId="77777777" w:rsidR="00E4611D" w:rsidRDefault="00E4611D" w:rsidP="00E4611D">
      <w:pPr>
        <w:autoSpaceDE w:val="0"/>
        <w:autoSpaceDN w:val="0"/>
        <w:adjustRightInd w:val="0"/>
        <w:spacing w:after="0" w:line="240" w:lineRule="auto"/>
        <w:jc w:val="both"/>
      </w:pPr>
    </w:p>
    <w:p w14:paraId="274627DB" w14:textId="77777777" w:rsidR="00E4611D" w:rsidRPr="007D549E" w:rsidRDefault="00E4611D" w:rsidP="00E4611D">
      <w:pPr>
        <w:autoSpaceDE w:val="0"/>
        <w:autoSpaceDN w:val="0"/>
        <w:adjustRightInd w:val="0"/>
        <w:spacing w:after="0" w:line="240" w:lineRule="auto"/>
        <w:jc w:val="both"/>
        <w:rPr>
          <w:color w:val="000000" w:themeColor="text1"/>
        </w:rPr>
      </w:pPr>
    </w:p>
    <w:p w14:paraId="4973BF8B" w14:textId="77777777" w:rsidR="00E4611D" w:rsidRDefault="00E4611D" w:rsidP="00E4611D">
      <w:pPr>
        <w:autoSpaceDE w:val="0"/>
        <w:autoSpaceDN w:val="0"/>
        <w:adjustRightInd w:val="0"/>
        <w:spacing w:after="0" w:line="240" w:lineRule="auto"/>
        <w:jc w:val="both"/>
        <w:rPr>
          <w:color w:val="FF0000"/>
        </w:rPr>
      </w:pPr>
    </w:p>
    <w:p w14:paraId="7888202B" w14:textId="77777777" w:rsidR="00E4611D" w:rsidRDefault="00E4611D" w:rsidP="00E4611D">
      <w:pPr>
        <w:autoSpaceDE w:val="0"/>
        <w:autoSpaceDN w:val="0"/>
        <w:adjustRightInd w:val="0"/>
        <w:spacing w:after="0" w:line="240" w:lineRule="auto"/>
        <w:jc w:val="both"/>
        <w:rPr>
          <w:color w:val="FF0000"/>
        </w:rPr>
      </w:pPr>
    </w:p>
    <w:p w14:paraId="1947084F" w14:textId="77777777" w:rsidR="00E4611D" w:rsidRDefault="00E4611D" w:rsidP="00E4611D">
      <w:pPr>
        <w:autoSpaceDE w:val="0"/>
        <w:autoSpaceDN w:val="0"/>
        <w:adjustRightInd w:val="0"/>
        <w:spacing w:after="0" w:line="240" w:lineRule="auto"/>
        <w:jc w:val="both"/>
        <w:rPr>
          <w:color w:val="FF0000"/>
        </w:rPr>
      </w:pPr>
    </w:p>
    <w:p w14:paraId="55168DBF" w14:textId="77BE49D6" w:rsidR="00E4611D" w:rsidRDefault="00FA0BB0" w:rsidP="00E4611D">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877376" behindDoc="0" locked="0" layoutInCell="1" allowOverlap="1" wp14:anchorId="730BE332" wp14:editId="70440830">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3B9BBB94" w14:textId="7C4A13F0" w:rsidR="00484648" w:rsidRDefault="00484648" w:rsidP="00D96550">
                            <w:pPr>
                              <w:pStyle w:val="Caption"/>
                              <w:jc w:val="center"/>
                              <w:rPr>
                                <w:noProof/>
                              </w:rPr>
                            </w:pPr>
                            <w:bookmarkStart w:id="19" w:name="_Toc1229448"/>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xml:space="preserve">: </w:t>
                            </w:r>
                            <w:r w:rsidRPr="008C631D">
                              <w:t>Tweet from Twitter about the parking proble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730BE332" id="Text Box 32" o:spid="_x0000_s1027" type="#_x0000_t202" style="position:absolute;left:0;text-align:left;margin-left:-14.2pt;margin-top:11.5pt;width:239.05pt;height:21pt;z-index:251877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" stroked="f">
                <v:textbox style="mso-fit-shape-to-text:t" inset="0,0,0,0">
                  <w:txbxContent>
                    <w:p w14:paraId="3B9BBB94" w14:textId="7C4A13F0" w:rsidR="00484648" w:rsidRDefault="00484648" w:rsidP="00D96550">
                      <w:pPr>
                        <w:pStyle w:val="Caption"/>
                        <w:jc w:val="center"/>
                        <w:rPr>
                          <w:noProof/>
                        </w:rPr>
                      </w:pPr>
                      <w:bookmarkStart w:id="20" w:name="_Toc1229448"/>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xml:space="preserve">: </w:t>
                      </w:r>
                      <w:r w:rsidRPr="008C631D">
                        <w:t>Tweet from Twitter about the parking problem</w:t>
                      </w:r>
                      <w:bookmarkEnd w:id="20"/>
                    </w:p>
                  </w:txbxContent>
                </v:textbox>
              </v:shape>
            </w:pict>
          </mc:Fallback>
        </mc:AlternateContent>
      </w:r>
      <w:r>
        <w:rPr>
          <w:noProof/>
        </w:rPr>
        <mc:AlternateContent>
          <mc:Choice Requires="wps">
            <w:drawing>
              <wp:anchor distT="0" distB="0" distL="114300" distR="114300" simplePos="0" relativeHeight="251879424" behindDoc="0" locked="0" layoutInCell="1" allowOverlap="1" wp14:anchorId="75404DD6" wp14:editId="63FAE1EF">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432F4142" w14:textId="33B114CC" w:rsidR="00484648" w:rsidRDefault="00484648" w:rsidP="00D96550">
                            <w:pPr>
                              <w:pStyle w:val="Caption"/>
                              <w:jc w:val="center"/>
                              <w:rPr>
                                <w:noProof/>
                              </w:rPr>
                            </w:pPr>
                            <w:bookmarkStart w:id="20" w:name="_Toc122944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xml:space="preserve">: </w:t>
                            </w:r>
                            <w:r w:rsidRPr="002817B5">
                              <w:t>Tweet from Twitter about the parking problem</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mv="urn:schemas-microsoft-com:mac:vml" xmlns:mo="http://schemas.microsoft.com/office/mac/office/2008/main">
            <w:pict>
              <v:shape w14:anchorId="75404DD6" id="Text Box 33" o:spid="_x0000_s1028" type="#_x0000_t202" style="position:absolute;left:0;text-align:left;margin-left:246.8pt;margin-top:11.4pt;width:222pt;height:21pt;z-index:251879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" stroked="f">
                <v:textbox style="mso-fit-shape-to-text:t" inset="0,0,0,0">
                  <w:txbxContent>
                    <w:p w14:paraId="432F4142" w14:textId="33B114CC" w:rsidR="00484648" w:rsidRDefault="00484648" w:rsidP="00D96550">
                      <w:pPr>
                        <w:pStyle w:val="Caption"/>
                        <w:jc w:val="center"/>
                        <w:rPr>
                          <w:noProof/>
                        </w:rPr>
                      </w:pPr>
                      <w:bookmarkStart w:id="22" w:name="_Toc122944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xml:space="preserve">: </w:t>
                      </w:r>
                      <w:r w:rsidRPr="002817B5">
                        <w:t>Tweet from Twitter about the parking problem</w:t>
                      </w:r>
                      <w:bookmarkEnd w:id="22"/>
                    </w:p>
                  </w:txbxContent>
                </v:textbox>
              </v:shape>
            </w:pict>
          </mc:Fallback>
        </mc:AlternateContent>
      </w:r>
    </w:p>
    <w:p w14:paraId="5D48CA6D" w14:textId="20C9C604" w:rsidR="00E4611D" w:rsidRDefault="00E4611D" w:rsidP="00E4611D">
      <w:pPr>
        <w:autoSpaceDE w:val="0"/>
        <w:autoSpaceDN w:val="0"/>
        <w:adjustRightInd w:val="0"/>
        <w:spacing w:after="0" w:line="240" w:lineRule="auto"/>
        <w:jc w:val="both"/>
        <w:rPr>
          <w:color w:val="FF0000"/>
        </w:rPr>
      </w:pPr>
    </w:p>
    <w:p w14:paraId="4C8AA2F8" w14:textId="3E1E3992" w:rsidR="00E4611D" w:rsidRDefault="00FA0BB0" w:rsidP="00E4611D">
      <w:pPr>
        <w:autoSpaceDE w:val="0"/>
        <w:autoSpaceDN w:val="0"/>
        <w:adjustRightInd w:val="0"/>
        <w:spacing w:after="0" w:line="240" w:lineRule="auto"/>
        <w:jc w:val="both"/>
        <w:rPr>
          <w:color w:val="FF0000"/>
        </w:rPr>
      </w:pPr>
      <w:r>
        <w:rPr>
          <w:noProof/>
        </w:rPr>
        <w:drawing>
          <wp:anchor distT="0" distB="0" distL="114300" distR="114300" simplePos="0" relativeHeight="251871232" behindDoc="0" locked="0" layoutInCell="1" allowOverlap="1" wp14:anchorId="7A8B1903" wp14:editId="502E8C7A">
            <wp:simplePos x="0" y="0"/>
            <wp:positionH relativeFrom="column">
              <wp:posOffset>3138112</wp:posOffset>
            </wp:positionH>
            <wp:positionV relativeFrom="page">
              <wp:posOffset>2745682</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68160" behindDoc="0" locked="0" layoutInCell="1" allowOverlap="1" wp14:anchorId="7B069607" wp14:editId="1DD7127D">
            <wp:simplePos x="0" y="0"/>
            <wp:positionH relativeFrom="margin">
              <wp:posOffset>-175029</wp:posOffset>
            </wp:positionH>
            <wp:positionV relativeFrom="page">
              <wp:posOffset>274701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9AE918" w14:textId="670ECEBE" w:rsidR="00E4611D" w:rsidRDefault="00E4611D" w:rsidP="00E4611D">
      <w:pPr>
        <w:autoSpaceDE w:val="0"/>
        <w:autoSpaceDN w:val="0"/>
        <w:adjustRightInd w:val="0"/>
        <w:spacing w:after="0" w:line="240" w:lineRule="auto"/>
        <w:jc w:val="both"/>
        <w:rPr>
          <w:color w:val="FF0000"/>
        </w:rPr>
      </w:pPr>
    </w:p>
    <w:p w14:paraId="3AED383A" w14:textId="03979E31" w:rsidR="00E4611D" w:rsidRDefault="00E4611D" w:rsidP="00E4611D">
      <w:pPr>
        <w:autoSpaceDE w:val="0"/>
        <w:autoSpaceDN w:val="0"/>
        <w:adjustRightInd w:val="0"/>
        <w:spacing w:after="0" w:line="240" w:lineRule="auto"/>
        <w:jc w:val="both"/>
        <w:rPr>
          <w:color w:val="FF0000"/>
        </w:rPr>
      </w:pPr>
    </w:p>
    <w:p w14:paraId="3992E250" w14:textId="659479DF" w:rsidR="00E4611D" w:rsidRDefault="00E4611D" w:rsidP="00E4611D">
      <w:pPr>
        <w:autoSpaceDE w:val="0"/>
        <w:autoSpaceDN w:val="0"/>
        <w:adjustRightInd w:val="0"/>
        <w:spacing w:after="0" w:line="240" w:lineRule="auto"/>
        <w:jc w:val="both"/>
        <w:rPr>
          <w:color w:val="FF0000"/>
        </w:rPr>
      </w:pPr>
    </w:p>
    <w:p w14:paraId="5300D75A" w14:textId="77777777" w:rsidR="00E4611D" w:rsidRDefault="00E4611D" w:rsidP="00E4611D">
      <w:pPr>
        <w:autoSpaceDE w:val="0"/>
        <w:autoSpaceDN w:val="0"/>
        <w:adjustRightInd w:val="0"/>
        <w:spacing w:after="0" w:line="240" w:lineRule="auto"/>
        <w:jc w:val="both"/>
        <w:rPr>
          <w:color w:val="FF0000"/>
        </w:rPr>
      </w:pPr>
    </w:p>
    <w:p w14:paraId="62526BB0" w14:textId="77777777" w:rsidR="00E4611D" w:rsidRDefault="00E4611D" w:rsidP="00E4611D">
      <w:pPr>
        <w:autoSpaceDE w:val="0"/>
        <w:autoSpaceDN w:val="0"/>
        <w:adjustRightInd w:val="0"/>
        <w:spacing w:after="0" w:line="240" w:lineRule="auto"/>
        <w:jc w:val="both"/>
        <w:rPr>
          <w:color w:val="FF0000"/>
        </w:rPr>
      </w:pPr>
    </w:p>
    <w:p w14:paraId="0EFA3088" w14:textId="77777777" w:rsidR="00E4611D" w:rsidRDefault="00E4611D" w:rsidP="00E4611D">
      <w:pPr>
        <w:autoSpaceDE w:val="0"/>
        <w:autoSpaceDN w:val="0"/>
        <w:adjustRightInd w:val="0"/>
        <w:spacing w:after="0" w:line="240" w:lineRule="auto"/>
        <w:jc w:val="both"/>
        <w:rPr>
          <w:color w:val="FF0000"/>
        </w:rPr>
      </w:pPr>
    </w:p>
    <w:p w14:paraId="2F2492F8" w14:textId="77777777" w:rsidR="00E4611D" w:rsidRDefault="00E4611D" w:rsidP="00E4611D">
      <w:pPr>
        <w:autoSpaceDE w:val="0"/>
        <w:autoSpaceDN w:val="0"/>
        <w:adjustRightInd w:val="0"/>
        <w:spacing w:after="0" w:line="240" w:lineRule="auto"/>
        <w:jc w:val="both"/>
        <w:rPr>
          <w:color w:val="FF0000"/>
        </w:rPr>
      </w:pPr>
    </w:p>
    <w:p w14:paraId="29270B76" w14:textId="77777777" w:rsidR="00E4611D" w:rsidRDefault="00E4611D" w:rsidP="00E4611D">
      <w:pPr>
        <w:autoSpaceDE w:val="0"/>
        <w:autoSpaceDN w:val="0"/>
        <w:adjustRightInd w:val="0"/>
        <w:spacing w:after="0" w:line="240" w:lineRule="auto"/>
        <w:jc w:val="both"/>
        <w:rPr>
          <w:color w:val="FF0000"/>
        </w:rPr>
      </w:pPr>
    </w:p>
    <w:p w14:paraId="59EF7FC3" w14:textId="77777777" w:rsidR="00E4611D" w:rsidRDefault="00E4611D" w:rsidP="00E4611D">
      <w:pPr>
        <w:autoSpaceDE w:val="0"/>
        <w:autoSpaceDN w:val="0"/>
        <w:adjustRightInd w:val="0"/>
        <w:spacing w:after="0" w:line="240" w:lineRule="auto"/>
        <w:jc w:val="both"/>
        <w:rPr>
          <w:color w:val="FF0000"/>
        </w:rPr>
      </w:pPr>
    </w:p>
    <w:p w14:paraId="54054A22" w14:textId="77777777" w:rsidR="00E4611D" w:rsidRDefault="00E4611D" w:rsidP="00E4611D">
      <w:pPr>
        <w:autoSpaceDE w:val="0"/>
        <w:autoSpaceDN w:val="0"/>
        <w:adjustRightInd w:val="0"/>
        <w:spacing w:after="0" w:line="240" w:lineRule="auto"/>
        <w:jc w:val="both"/>
        <w:rPr>
          <w:color w:val="FF0000"/>
        </w:rPr>
      </w:pPr>
    </w:p>
    <w:p w14:paraId="69F9E293" w14:textId="4F91B346" w:rsidR="00E4611D" w:rsidRDefault="00FA0BB0" w:rsidP="00E4611D">
      <w:pPr>
        <w:autoSpaceDE w:val="0"/>
        <w:autoSpaceDN w:val="0"/>
        <w:adjustRightInd w:val="0"/>
        <w:spacing w:after="0" w:line="240" w:lineRule="auto"/>
        <w:jc w:val="both"/>
        <w:rPr>
          <w:color w:val="FF0000"/>
        </w:rPr>
      </w:pPr>
      <w:r>
        <w:rPr>
          <w:noProof/>
        </w:rPr>
        <w:drawing>
          <wp:anchor distT="0" distB="0" distL="114300" distR="114300" simplePos="0" relativeHeight="251872256" behindDoc="0" locked="0" layoutInCell="1" allowOverlap="1" wp14:anchorId="63ADB671" wp14:editId="1C6860E0">
            <wp:simplePos x="0" y="0"/>
            <wp:positionH relativeFrom="margin">
              <wp:posOffset>-176530</wp:posOffset>
            </wp:positionH>
            <wp:positionV relativeFrom="page">
              <wp:posOffset>4689764</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7614A5" w14:textId="112EE847" w:rsidR="00E4611D" w:rsidRDefault="00E4611D" w:rsidP="00E4611D">
      <w:pPr>
        <w:autoSpaceDE w:val="0"/>
        <w:autoSpaceDN w:val="0"/>
        <w:adjustRightInd w:val="0"/>
        <w:spacing w:after="0" w:line="240" w:lineRule="auto"/>
        <w:jc w:val="both"/>
        <w:rPr>
          <w:color w:val="FF0000"/>
        </w:rPr>
      </w:pPr>
    </w:p>
    <w:p w14:paraId="7702BF5A" w14:textId="12E7853D" w:rsidR="00E4611D" w:rsidRDefault="00E4611D" w:rsidP="00E4611D">
      <w:pPr>
        <w:autoSpaceDE w:val="0"/>
        <w:autoSpaceDN w:val="0"/>
        <w:adjustRightInd w:val="0"/>
        <w:spacing w:after="0" w:line="240" w:lineRule="auto"/>
        <w:jc w:val="both"/>
        <w:rPr>
          <w:color w:val="FF0000"/>
        </w:rPr>
      </w:pPr>
    </w:p>
    <w:p w14:paraId="3F73CF7D" w14:textId="27B29D7A" w:rsidR="00E4611D" w:rsidRDefault="00E4611D" w:rsidP="00E4611D">
      <w:pPr>
        <w:autoSpaceDE w:val="0"/>
        <w:autoSpaceDN w:val="0"/>
        <w:adjustRightInd w:val="0"/>
        <w:spacing w:after="0" w:line="240" w:lineRule="auto"/>
        <w:jc w:val="both"/>
        <w:rPr>
          <w:color w:val="FF0000"/>
        </w:rPr>
      </w:pPr>
    </w:p>
    <w:p w14:paraId="58EBC88C" w14:textId="77777777" w:rsidR="00E4611D" w:rsidRDefault="00E4611D" w:rsidP="00E4611D">
      <w:pPr>
        <w:autoSpaceDE w:val="0"/>
        <w:autoSpaceDN w:val="0"/>
        <w:adjustRightInd w:val="0"/>
        <w:spacing w:after="0" w:line="240" w:lineRule="auto"/>
        <w:jc w:val="both"/>
        <w:rPr>
          <w:color w:val="FF0000"/>
        </w:rPr>
      </w:pPr>
    </w:p>
    <w:p w14:paraId="68799067" w14:textId="77777777" w:rsidR="00E4611D" w:rsidRDefault="00E4611D" w:rsidP="00E4611D">
      <w:pPr>
        <w:autoSpaceDE w:val="0"/>
        <w:autoSpaceDN w:val="0"/>
        <w:adjustRightInd w:val="0"/>
        <w:spacing w:after="0" w:line="240" w:lineRule="auto"/>
        <w:jc w:val="both"/>
        <w:rPr>
          <w:color w:val="FF0000"/>
        </w:rPr>
      </w:pPr>
    </w:p>
    <w:p w14:paraId="1AA5AEB0" w14:textId="77777777" w:rsidR="00E4611D" w:rsidRDefault="00E4611D" w:rsidP="00E4611D">
      <w:pPr>
        <w:autoSpaceDE w:val="0"/>
        <w:autoSpaceDN w:val="0"/>
        <w:adjustRightInd w:val="0"/>
        <w:spacing w:after="0" w:line="240" w:lineRule="auto"/>
        <w:jc w:val="both"/>
        <w:rPr>
          <w:color w:val="FF0000"/>
        </w:rPr>
      </w:pPr>
    </w:p>
    <w:p w14:paraId="612B65A9" w14:textId="77777777" w:rsidR="00E4611D" w:rsidRDefault="00E4611D" w:rsidP="00E4611D">
      <w:pPr>
        <w:autoSpaceDE w:val="0"/>
        <w:autoSpaceDN w:val="0"/>
        <w:adjustRightInd w:val="0"/>
        <w:spacing w:after="0" w:line="240" w:lineRule="auto"/>
        <w:jc w:val="both"/>
        <w:rPr>
          <w:color w:val="FF0000"/>
        </w:rPr>
      </w:pPr>
    </w:p>
    <w:p w14:paraId="58E7E86C" w14:textId="01D2D7D8" w:rsidR="00E4611D" w:rsidRDefault="00E4611D" w:rsidP="00E4611D">
      <w:pPr>
        <w:autoSpaceDE w:val="0"/>
        <w:autoSpaceDN w:val="0"/>
        <w:adjustRightInd w:val="0"/>
        <w:spacing w:after="0" w:line="240" w:lineRule="auto"/>
        <w:jc w:val="both"/>
        <w:rPr>
          <w:color w:val="FF0000"/>
        </w:rPr>
      </w:pPr>
    </w:p>
    <w:p w14:paraId="53CC63E1" w14:textId="10AF2455" w:rsidR="00E4611D" w:rsidRDefault="00FA0BB0" w:rsidP="00E4611D">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881472" behindDoc="0" locked="0" layoutInCell="1" allowOverlap="1" wp14:anchorId="4F9939DA" wp14:editId="53B7BD90">
                <wp:simplePos x="0" y="0"/>
                <wp:positionH relativeFrom="column">
                  <wp:posOffset>3138401</wp:posOffset>
                </wp:positionH>
                <wp:positionV relativeFrom="paragraph">
                  <wp:posOffset>52763</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0DD047DA" w14:textId="2901F653" w:rsidR="00484648" w:rsidRDefault="00484648" w:rsidP="00D96550">
                            <w:pPr>
                              <w:pStyle w:val="Caption"/>
                              <w:jc w:val="center"/>
                              <w:rPr>
                                <w:noProof/>
                              </w:rPr>
                            </w:pPr>
                            <w:bookmarkStart w:id="21" w:name="_Toc122945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53069B">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4F9939DA" id="Text Box 34" o:spid="_x0000_s1029" type="#_x0000_t202" style="position:absolute;left:0;text-align:left;margin-left:247.1pt;margin-top:4.15pt;width:240.9pt;height:21pt;z-index:251881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" stroked="f">
                <v:textbox style="mso-fit-shape-to-text:t" inset="0,0,0,0">
                  <w:txbxContent>
                    <w:p w14:paraId="0DD047DA" w14:textId="2901F653" w:rsidR="00484648" w:rsidRDefault="00484648" w:rsidP="00D96550">
                      <w:pPr>
                        <w:pStyle w:val="Caption"/>
                        <w:jc w:val="center"/>
                        <w:rPr>
                          <w:noProof/>
                        </w:rPr>
                      </w:pPr>
                      <w:bookmarkStart w:id="24" w:name="_Toc122945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53069B">
                        <w:t>Tweet from Twitter about the parking problem</w:t>
                      </w:r>
                      <w:bookmarkEnd w:id="24"/>
                    </w:p>
                  </w:txbxContent>
                </v:textbox>
              </v:shape>
            </w:pict>
          </mc:Fallback>
        </mc:AlternateContent>
      </w:r>
      <w:r w:rsidR="009A5B1E">
        <w:rPr>
          <w:noProof/>
        </w:rPr>
        <mc:AlternateContent>
          <mc:Choice Requires="wps">
            <w:drawing>
              <wp:anchor distT="0" distB="0" distL="114300" distR="114300" simplePos="0" relativeHeight="251883520" behindDoc="0" locked="0" layoutInCell="1" allowOverlap="1" wp14:anchorId="5F4118B1" wp14:editId="26CFF4BB">
                <wp:simplePos x="0" y="0"/>
                <wp:positionH relativeFrom="column">
                  <wp:posOffset>-67195</wp:posOffset>
                </wp:positionH>
                <wp:positionV relativeFrom="paragraph">
                  <wp:posOffset>52128</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684159C9" w14:textId="5E44A7C9" w:rsidR="00484648" w:rsidRDefault="00484648" w:rsidP="00D96550">
                            <w:pPr>
                              <w:pStyle w:val="Caption"/>
                              <w:jc w:val="center"/>
                              <w:rPr>
                                <w:noProof/>
                              </w:rPr>
                            </w:pPr>
                            <w:bookmarkStart w:id="22" w:name="_Toc122945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5B4FF0">
                              <w:t>Tweet from Twitter about the parking problem</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5F4118B1" id="Text Box 35" o:spid="_x0000_s1030" type="#_x0000_t202" style="position:absolute;left:0;text-align:left;margin-left:-5.3pt;margin-top:4.1pt;width:225.65pt;height:21pt;z-index:251883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" stroked="f">
                <v:textbox style="mso-fit-shape-to-text:t" inset="0,0,0,0">
                  <w:txbxContent>
                    <w:p w14:paraId="684159C9" w14:textId="5E44A7C9" w:rsidR="00484648" w:rsidRDefault="00484648" w:rsidP="00D96550">
                      <w:pPr>
                        <w:pStyle w:val="Caption"/>
                        <w:jc w:val="center"/>
                        <w:rPr>
                          <w:noProof/>
                        </w:rPr>
                      </w:pPr>
                      <w:bookmarkStart w:id="26" w:name="_Toc122945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5B4FF0">
                        <w:t>Tweet from Twitter about the parking problem</w:t>
                      </w:r>
                      <w:bookmarkEnd w:id="26"/>
                    </w:p>
                  </w:txbxContent>
                </v:textbox>
              </v:shape>
            </w:pict>
          </mc:Fallback>
        </mc:AlternateContent>
      </w:r>
    </w:p>
    <w:p w14:paraId="673D70FB" w14:textId="77777777" w:rsidR="00E4611D" w:rsidRPr="007D549E" w:rsidRDefault="00E4611D" w:rsidP="00E4611D">
      <w:pPr>
        <w:autoSpaceDE w:val="0"/>
        <w:autoSpaceDN w:val="0"/>
        <w:adjustRightInd w:val="0"/>
        <w:spacing w:after="0" w:line="240" w:lineRule="auto"/>
        <w:rPr>
          <w:b/>
          <w:bCs/>
          <w:u w:val="single"/>
        </w:rPr>
      </w:pPr>
    </w:p>
    <w:p w14:paraId="3B2433C3" w14:textId="1D0BA5C9" w:rsidR="00E4611D" w:rsidRDefault="00E4611D" w:rsidP="00570428">
      <w:pPr>
        <w:autoSpaceDE w:val="0"/>
        <w:autoSpaceDN w:val="0"/>
        <w:adjustRightInd w:val="0"/>
        <w:spacing w:after="0"/>
      </w:pPr>
      <w:r>
        <w:t xml:space="preserve">The problem has </w:t>
      </w:r>
      <w:r w:rsidR="00AF2005">
        <w:t>transcended</w:t>
      </w:r>
      <w:r>
        <w:t xml:space="preserve"> student conversation to become the talk o</w:t>
      </w:r>
      <w:r w:rsidR="00994996">
        <w:t>f the media in Qatar. Figures 1.6 up to 1.</w:t>
      </w:r>
      <w:r>
        <w:t xml:space="preserve">11 show </w:t>
      </w:r>
      <w:r w:rsidR="00EF4A81">
        <w:t xml:space="preserve">headlines from </w:t>
      </w:r>
      <w:r w:rsidR="009E3F2B">
        <w:t>prominent local</w:t>
      </w:r>
      <w:r>
        <w:t xml:space="preserve"> newspapers </w:t>
      </w:r>
      <w:r w:rsidR="009E3F2B">
        <w:t>(</w:t>
      </w:r>
      <w:r>
        <w:t xml:space="preserve">Al-Raya, </w:t>
      </w:r>
      <w:r w:rsidR="009E3F2B">
        <w:t>Al-</w:t>
      </w:r>
      <w:proofErr w:type="spellStart"/>
      <w:r w:rsidR="009E3F2B">
        <w:t>Watan</w:t>
      </w:r>
      <w:proofErr w:type="spellEnd"/>
      <w:r w:rsidR="009E3F2B">
        <w:t>, Al-Arab and Al-</w:t>
      </w:r>
      <w:proofErr w:type="spellStart"/>
      <w:r w:rsidR="009E3F2B">
        <w:t>Sharq</w:t>
      </w:r>
      <w:proofErr w:type="spellEnd"/>
      <w:r w:rsidR="009E3F2B">
        <w:t>)</w:t>
      </w:r>
      <w:r>
        <w:t xml:space="preserve"> </w:t>
      </w:r>
      <w:r w:rsidR="009E3F2B">
        <w:t>that</w:t>
      </w:r>
      <w:r>
        <w:t xml:space="preserve"> discuss the parking problem at Qatar University and its impact</w:t>
      </w:r>
      <w:r w:rsidR="006C18BB">
        <w:t xml:space="preserve"> [4]</w:t>
      </w:r>
      <w:r>
        <w:t xml:space="preserve">. The articles </w:t>
      </w:r>
      <w:r w:rsidR="00705991">
        <w:t xml:space="preserve">made </w:t>
      </w:r>
      <w:r w:rsidR="00D25A0F">
        <w:t>mention</w:t>
      </w:r>
      <w:r>
        <w:t xml:space="preserve"> </w:t>
      </w:r>
      <w:r w:rsidR="00D25A0F">
        <w:t xml:space="preserve">of the fact that </w:t>
      </w:r>
      <w:r>
        <w:t>the effects of this problem were not only limited to students a</w:t>
      </w:r>
      <w:r w:rsidR="00A41A67">
        <w:t xml:space="preserve">nd staff but also impacted the </w:t>
      </w:r>
      <w:r>
        <w:t>visiting guests who come for events, ceremonies, seminars or conferences.</w:t>
      </w:r>
    </w:p>
    <w:p w14:paraId="6882131A" w14:textId="77777777" w:rsidR="00E4611D" w:rsidRDefault="00E4611D" w:rsidP="00E4611D">
      <w:pPr>
        <w:autoSpaceDE w:val="0"/>
        <w:autoSpaceDN w:val="0"/>
        <w:adjustRightInd w:val="0"/>
        <w:spacing w:after="0" w:line="240" w:lineRule="auto"/>
        <w:rPr>
          <w:rFonts w:cstheme="minorHAnsi"/>
          <w:bCs/>
          <w:color w:val="FF0000"/>
        </w:rPr>
      </w:pPr>
    </w:p>
    <w:p w14:paraId="6123BE7C" w14:textId="77777777" w:rsidR="00E4611D" w:rsidRDefault="00E4611D" w:rsidP="00E4611D">
      <w:pPr>
        <w:autoSpaceDE w:val="0"/>
        <w:autoSpaceDN w:val="0"/>
        <w:adjustRightInd w:val="0"/>
        <w:spacing w:after="0" w:line="240" w:lineRule="auto"/>
        <w:rPr>
          <w:rFonts w:cstheme="minorHAnsi"/>
          <w:bCs/>
          <w:color w:val="FF0000"/>
        </w:rPr>
      </w:pPr>
    </w:p>
    <w:p w14:paraId="334F866C" w14:textId="4D32093F" w:rsidR="00E4611D" w:rsidRDefault="00E4611D" w:rsidP="00E4611D">
      <w:pPr>
        <w:autoSpaceDE w:val="0"/>
        <w:autoSpaceDN w:val="0"/>
        <w:adjustRightInd w:val="0"/>
        <w:spacing w:after="0" w:line="240" w:lineRule="auto"/>
        <w:rPr>
          <w:rFonts w:cstheme="minorHAnsi"/>
          <w:bCs/>
          <w:color w:val="FF0000"/>
        </w:rPr>
      </w:pPr>
      <w:r>
        <w:rPr>
          <w:noProof/>
        </w:rPr>
        <w:drawing>
          <wp:anchor distT="0" distB="0" distL="114300" distR="114300" simplePos="0" relativeHeight="251857920" behindDoc="0" locked="0" layoutInCell="1" allowOverlap="1" wp14:anchorId="13DC1D4F" wp14:editId="59DEEEE4">
            <wp:simplePos x="0" y="0"/>
            <wp:positionH relativeFrom="column">
              <wp:posOffset>3135923</wp:posOffset>
            </wp:positionH>
            <wp:positionV relativeFrom="paragraph">
              <wp:posOffset>-181708</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val="0"/>
                        </a:ext>
                      </a:extLst>
                    </a:blip>
                    <a:srcRect l="53123" t="7817" r="1487" b="46438"/>
                    <a:stretch/>
                  </pic:blipFill>
                  <pic:spPr bwMode="auto">
                    <a:xfrm>
                      <a:off x="0" y="0"/>
                      <a:ext cx="2697438" cy="149614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5568" behindDoc="0" locked="0" layoutInCell="1" allowOverlap="1" wp14:anchorId="1741807F" wp14:editId="5A8CD296">
                <wp:simplePos x="0" y="0"/>
                <wp:positionH relativeFrom="column">
                  <wp:posOffset>-274955</wp:posOffset>
                </wp:positionH>
                <wp:positionV relativeFrom="paragraph">
                  <wp:posOffset>1390015</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6BBCBCE1" w14:textId="2BC5674E" w:rsidR="00484648" w:rsidRDefault="00484648" w:rsidP="00865182">
                            <w:pPr>
                              <w:pStyle w:val="Caption"/>
                              <w:jc w:val="center"/>
                              <w:rPr>
                                <w:noProof/>
                              </w:rPr>
                            </w:pPr>
                            <w:bookmarkStart w:id="23" w:name="_Toc1229452"/>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w:t>
                            </w:r>
                            <w:r w:rsidRPr="0031422F">
                              <w:t>Article from Al-</w:t>
                            </w:r>
                            <w:proofErr w:type="spellStart"/>
                            <w:r w:rsidRPr="0031422F">
                              <w:t>Sharq</w:t>
                            </w:r>
                            <w:proofErr w:type="spellEnd"/>
                            <w:r w:rsidRPr="0031422F">
                              <w:t xml:space="preserve"> Newspaper</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1741807F" id="Text Box 41" o:spid="_x0000_s1031" type="#_x0000_t202" style="position:absolute;margin-left:-21.65pt;margin-top:109.45pt;width:229.8pt;height:21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" stroked="f">
                <v:textbox style="mso-fit-shape-to-text:t" inset="0,0,0,0">
                  <w:txbxContent>
                    <w:p w14:paraId="6BBCBCE1" w14:textId="2BC5674E" w:rsidR="00484648" w:rsidRDefault="00484648" w:rsidP="00865182">
                      <w:pPr>
                        <w:pStyle w:val="Caption"/>
                        <w:jc w:val="center"/>
                        <w:rPr>
                          <w:noProof/>
                        </w:rPr>
                      </w:pPr>
                      <w:bookmarkStart w:id="28" w:name="_Toc1229452"/>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w:t>
                      </w:r>
                      <w:r w:rsidRPr="0031422F">
                        <w:t>Article from Al-</w:t>
                      </w:r>
                      <w:proofErr w:type="spellStart"/>
                      <w:r w:rsidRPr="0031422F">
                        <w:t>Sharq</w:t>
                      </w:r>
                      <w:proofErr w:type="spellEnd"/>
                      <w:r w:rsidRPr="0031422F">
                        <w:t xml:space="preserve"> Newspaper</w:t>
                      </w:r>
                      <w:bookmarkEnd w:id="28"/>
                    </w:p>
                  </w:txbxContent>
                </v:textbox>
              </v:shape>
            </w:pict>
          </mc:Fallback>
        </mc:AlternateContent>
      </w:r>
      <w:r>
        <w:rPr>
          <w:noProof/>
        </w:rPr>
        <w:drawing>
          <wp:anchor distT="0" distB="0" distL="114300" distR="114300" simplePos="0" relativeHeight="251859968" behindDoc="0" locked="0" layoutInCell="1" allowOverlap="1" wp14:anchorId="54594FA6" wp14:editId="0151680E">
            <wp:simplePos x="0" y="0"/>
            <wp:positionH relativeFrom="column">
              <wp:posOffset>-275492</wp:posOffset>
            </wp:positionH>
            <wp:positionV relativeFrom="paragraph">
              <wp:posOffset>-175846</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print">
                      <a:extLst>
                        <a:ext uri="{28A0092B-C50C-407E-A947-70E740481C1C}">
                          <a14:useLocalDpi xmlns:a14="http://schemas.microsoft.com/office/drawing/2010/main" val="0"/>
                        </a:ext>
                      </a:extLst>
                    </a:blip>
                    <a:srcRect l="28949" t="8181" r="9446" b="40903"/>
                    <a:stretch/>
                  </pic:blipFill>
                  <pic:spPr bwMode="auto">
                    <a:xfrm>
                      <a:off x="0" y="0"/>
                      <a:ext cx="2921572" cy="15098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E49BE1" w14:textId="77777777" w:rsidR="00E4611D" w:rsidRDefault="00E4611D" w:rsidP="00E4611D">
      <w:pPr>
        <w:autoSpaceDE w:val="0"/>
        <w:autoSpaceDN w:val="0"/>
        <w:adjustRightInd w:val="0"/>
        <w:spacing w:after="0" w:line="240" w:lineRule="auto"/>
        <w:rPr>
          <w:rFonts w:cstheme="minorHAnsi"/>
          <w:bCs/>
          <w:color w:val="FF0000"/>
        </w:rPr>
      </w:pPr>
    </w:p>
    <w:p w14:paraId="393CB485" w14:textId="77777777" w:rsidR="00E4611D" w:rsidRDefault="00E4611D" w:rsidP="00E4611D">
      <w:pPr>
        <w:autoSpaceDE w:val="0"/>
        <w:autoSpaceDN w:val="0"/>
        <w:adjustRightInd w:val="0"/>
        <w:spacing w:after="0" w:line="240" w:lineRule="auto"/>
        <w:rPr>
          <w:rFonts w:cstheme="minorHAnsi"/>
          <w:bCs/>
          <w:color w:val="FF0000"/>
        </w:rPr>
      </w:pPr>
    </w:p>
    <w:p w14:paraId="68E62B7B" w14:textId="77777777" w:rsidR="00E4611D" w:rsidRDefault="00E4611D" w:rsidP="00E4611D">
      <w:pPr>
        <w:autoSpaceDE w:val="0"/>
        <w:autoSpaceDN w:val="0"/>
        <w:adjustRightInd w:val="0"/>
        <w:spacing w:after="0" w:line="240" w:lineRule="auto"/>
        <w:rPr>
          <w:rFonts w:cstheme="minorHAnsi"/>
          <w:bCs/>
          <w:color w:val="FF0000"/>
        </w:rPr>
      </w:pPr>
    </w:p>
    <w:p w14:paraId="611EED5E" w14:textId="77777777" w:rsidR="00E4611D" w:rsidRDefault="00E4611D" w:rsidP="00E4611D">
      <w:pPr>
        <w:autoSpaceDE w:val="0"/>
        <w:autoSpaceDN w:val="0"/>
        <w:adjustRightInd w:val="0"/>
        <w:spacing w:after="0" w:line="240" w:lineRule="auto"/>
        <w:rPr>
          <w:rFonts w:cstheme="minorHAnsi"/>
          <w:bCs/>
          <w:color w:val="FF0000"/>
        </w:rPr>
      </w:pPr>
    </w:p>
    <w:p w14:paraId="7A850743" w14:textId="77777777" w:rsidR="00E4611D" w:rsidRDefault="00E4611D" w:rsidP="00E4611D">
      <w:pPr>
        <w:autoSpaceDE w:val="0"/>
        <w:autoSpaceDN w:val="0"/>
        <w:adjustRightInd w:val="0"/>
        <w:spacing w:after="0" w:line="240" w:lineRule="auto"/>
        <w:rPr>
          <w:rFonts w:cstheme="minorHAnsi"/>
          <w:bCs/>
          <w:color w:val="FF0000"/>
        </w:rPr>
      </w:pPr>
    </w:p>
    <w:p w14:paraId="5C74868E" w14:textId="77777777" w:rsidR="00E4611D" w:rsidRDefault="00E4611D" w:rsidP="00E4611D">
      <w:pPr>
        <w:autoSpaceDE w:val="0"/>
        <w:autoSpaceDN w:val="0"/>
        <w:adjustRightInd w:val="0"/>
        <w:spacing w:after="0" w:line="240" w:lineRule="auto"/>
        <w:rPr>
          <w:rFonts w:cstheme="minorHAnsi"/>
          <w:bCs/>
          <w:color w:val="FF0000"/>
        </w:rPr>
      </w:pPr>
    </w:p>
    <w:p w14:paraId="7D5AE11B" w14:textId="1683E939" w:rsidR="00E4611D" w:rsidRDefault="00EF53BC"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87616" behindDoc="0" locked="0" layoutInCell="1" allowOverlap="1" wp14:anchorId="4804B20D" wp14:editId="7A2C93FB">
                <wp:simplePos x="0" y="0"/>
                <wp:positionH relativeFrom="column">
                  <wp:posOffset>3132455</wp:posOffset>
                </wp:positionH>
                <wp:positionV relativeFrom="paragraph">
                  <wp:posOffset>125095</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0CC2CDFD" w14:textId="081018BA" w:rsidR="00484648" w:rsidRDefault="00484648" w:rsidP="00865182">
                            <w:pPr>
                              <w:pStyle w:val="Caption"/>
                              <w:jc w:val="center"/>
                              <w:rPr>
                                <w:noProof/>
                              </w:rPr>
                            </w:pPr>
                            <w:bookmarkStart w:id="24" w:name="_Toc1229453"/>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A1202">
                              <w:t>Headline from Al-Raya Newspaper</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4804B20D" id="Text Box 46" o:spid="_x0000_s1032" type="#_x0000_t202" style="position:absolute;margin-left:246.65pt;margin-top:9.85pt;width:211.95pt;height:21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" stroked="f">
                <v:textbox style="mso-fit-shape-to-text:t" inset="0,0,0,0">
                  <w:txbxContent>
                    <w:p w14:paraId="0CC2CDFD" w14:textId="081018BA" w:rsidR="00484648" w:rsidRDefault="00484648" w:rsidP="00865182">
                      <w:pPr>
                        <w:pStyle w:val="Caption"/>
                        <w:jc w:val="center"/>
                        <w:rPr>
                          <w:noProof/>
                        </w:rPr>
                      </w:pPr>
                      <w:bookmarkStart w:id="30" w:name="_Toc1229453"/>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A1202">
                        <w:t>Headline from Al-Raya Newspaper</w:t>
                      </w:r>
                      <w:bookmarkEnd w:id="30"/>
                    </w:p>
                  </w:txbxContent>
                </v:textbox>
              </v:shape>
            </w:pict>
          </mc:Fallback>
        </mc:AlternateContent>
      </w:r>
    </w:p>
    <w:p w14:paraId="598180CD" w14:textId="2AF8B667" w:rsidR="00E4611D" w:rsidRDefault="00E4611D" w:rsidP="00E4611D">
      <w:pPr>
        <w:autoSpaceDE w:val="0"/>
        <w:autoSpaceDN w:val="0"/>
        <w:adjustRightInd w:val="0"/>
        <w:spacing w:after="0" w:line="240" w:lineRule="auto"/>
        <w:rPr>
          <w:rFonts w:cstheme="minorHAnsi"/>
          <w:bCs/>
          <w:color w:val="FF0000"/>
        </w:rPr>
      </w:pPr>
    </w:p>
    <w:p w14:paraId="58372052" w14:textId="26A03F33" w:rsidR="00E4611D" w:rsidRDefault="00E4611D" w:rsidP="00E4611D">
      <w:pPr>
        <w:autoSpaceDE w:val="0"/>
        <w:autoSpaceDN w:val="0"/>
        <w:adjustRightInd w:val="0"/>
        <w:spacing w:after="0" w:line="240" w:lineRule="auto"/>
        <w:rPr>
          <w:rFonts w:cstheme="minorHAnsi"/>
          <w:bCs/>
          <w:color w:val="FF0000"/>
        </w:rPr>
      </w:pPr>
    </w:p>
    <w:p w14:paraId="55DFE08D" w14:textId="5C15A616" w:rsidR="00E4611D" w:rsidRDefault="00E4611D" w:rsidP="00E4611D">
      <w:pPr>
        <w:autoSpaceDE w:val="0"/>
        <w:autoSpaceDN w:val="0"/>
        <w:adjustRightInd w:val="0"/>
        <w:spacing w:after="0" w:line="240" w:lineRule="auto"/>
        <w:rPr>
          <w:rFonts w:cstheme="minorHAnsi"/>
          <w:bCs/>
          <w:color w:val="FF0000"/>
        </w:rPr>
      </w:pPr>
    </w:p>
    <w:p w14:paraId="08B6573E" w14:textId="46CF3951" w:rsidR="00E4611D" w:rsidRDefault="00E4611D" w:rsidP="00E4611D">
      <w:pPr>
        <w:autoSpaceDE w:val="0"/>
        <w:autoSpaceDN w:val="0"/>
        <w:adjustRightInd w:val="0"/>
        <w:spacing w:after="0" w:line="240" w:lineRule="auto"/>
        <w:rPr>
          <w:rFonts w:cstheme="minorHAnsi"/>
          <w:bCs/>
          <w:color w:val="FF0000"/>
        </w:rPr>
      </w:pPr>
      <w:r>
        <w:rPr>
          <w:noProof/>
        </w:rPr>
        <w:t xml:space="preserve"> </w:t>
      </w:r>
    </w:p>
    <w:p w14:paraId="563DAD14" w14:textId="16D6BBA2" w:rsidR="00E4611D" w:rsidRDefault="00B46408" w:rsidP="00E4611D">
      <w:pPr>
        <w:autoSpaceDE w:val="0"/>
        <w:autoSpaceDN w:val="0"/>
        <w:adjustRightInd w:val="0"/>
        <w:spacing w:after="0" w:line="240" w:lineRule="auto"/>
        <w:rPr>
          <w:rFonts w:cstheme="minorHAnsi"/>
          <w:bCs/>
          <w:color w:val="FF0000"/>
        </w:rPr>
      </w:pPr>
      <w:r>
        <w:rPr>
          <w:noProof/>
        </w:rPr>
        <w:lastRenderedPageBreak/>
        <w:drawing>
          <wp:anchor distT="0" distB="0" distL="114300" distR="114300" simplePos="0" relativeHeight="251855872" behindDoc="0" locked="0" layoutInCell="1" allowOverlap="1" wp14:anchorId="5A1874E7" wp14:editId="51759102">
            <wp:simplePos x="0" y="0"/>
            <wp:positionH relativeFrom="column">
              <wp:posOffset>3086735</wp:posOffset>
            </wp:positionH>
            <wp:positionV relativeFrom="paragraph">
              <wp:posOffset>-271117</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56896" behindDoc="0" locked="0" layoutInCell="1" allowOverlap="1" wp14:anchorId="5D6D98B5" wp14:editId="785449DD">
            <wp:simplePos x="0" y="0"/>
            <wp:positionH relativeFrom="column">
              <wp:posOffset>-228434</wp:posOffset>
            </wp:positionH>
            <wp:positionV relativeFrom="paragraph">
              <wp:posOffset>-216981</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25C404" w14:textId="77777777" w:rsidR="00E4611D" w:rsidRDefault="00E4611D" w:rsidP="00E4611D">
      <w:pPr>
        <w:autoSpaceDE w:val="0"/>
        <w:autoSpaceDN w:val="0"/>
        <w:adjustRightInd w:val="0"/>
        <w:spacing w:after="0" w:line="240" w:lineRule="auto"/>
        <w:rPr>
          <w:rFonts w:cstheme="minorHAnsi"/>
          <w:bCs/>
          <w:color w:val="FF0000"/>
        </w:rPr>
      </w:pPr>
    </w:p>
    <w:p w14:paraId="1EDD8893" w14:textId="77777777" w:rsidR="00E4611D" w:rsidRDefault="00E4611D" w:rsidP="00E4611D">
      <w:pPr>
        <w:autoSpaceDE w:val="0"/>
        <w:autoSpaceDN w:val="0"/>
        <w:adjustRightInd w:val="0"/>
        <w:spacing w:after="0" w:line="240" w:lineRule="auto"/>
        <w:rPr>
          <w:rFonts w:cstheme="minorHAnsi"/>
          <w:bCs/>
          <w:color w:val="FF0000"/>
        </w:rPr>
      </w:pPr>
    </w:p>
    <w:p w14:paraId="33CD2EF1" w14:textId="77777777" w:rsidR="00E4611D" w:rsidRDefault="00E4611D" w:rsidP="00E4611D">
      <w:pPr>
        <w:autoSpaceDE w:val="0"/>
        <w:autoSpaceDN w:val="0"/>
        <w:adjustRightInd w:val="0"/>
        <w:spacing w:after="0" w:line="240" w:lineRule="auto"/>
        <w:rPr>
          <w:rFonts w:cstheme="minorHAnsi"/>
          <w:bCs/>
          <w:color w:val="FF0000"/>
        </w:rPr>
      </w:pPr>
    </w:p>
    <w:p w14:paraId="618EAE96" w14:textId="5532D694" w:rsidR="00E4611D" w:rsidRDefault="00E4611D" w:rsidP="00E4611D">
      <w:pPr>
        <w:autoSpaceDE w:val="0"/>
        <w:autoSpaceDN w:val="0"/>
        <w:adjustRightInd w:val="0"/>
        <w:spacing w:after="0" w:line="240" w:lineRule="auto"/>
        <w:rPr>
          <w:rFonts w:cstheme="minorHAnsi"/>
          <w:bCs/>
          <w:color w:val="FF0000"/>
        </w:rPr>
      </w:pPr>
    </w:p>
    <w:p w14:paraId="39CCA4EE" w14:textId="01C0E874" w:rsidR="00E4611D" w:rsidRDefault="00E4611D" w:rsidP="00E4611D">
      <w:pPr>
        <w:autoSpaceDE w:val="0"/>
        <w:autoSpaceDN w:val="0"/>
        <w:adjustRightInd w:val="0"/>
        <w:spacing w:after="0" w:line="240" w:lineRule="auto"/>
        <w:rPr>
          <w:rFonts w:cstheme="minorHAnsi"/>
          <w:bCs/>
          <w:color w:val="FF0000"/>
        </w:rPr>
      </w:pPr>
    </w:p>
    <w:p w14:paraId="7AE022A3" w14:textId="4CE849A1" w:rsidR="00E4611D" w:rsidRDefault="00E4611D" w:rsidP="00E4611D">
      <w:pPr>
        <w:autoSpaceDE w:val="0"/>
        <w:autoSpaceDN w:val="0"/>
        <w:adjustRightInd w:val="0"/>
        <w:spacing w:after="0" w:line="240" w:lineRule="auto"/>
        <w:rPr>
          <w:rFonts w:cstheme="minorHAnsi"/>
          <w:bCs/>
          <w:color w:val="FF0000"/>
        </w:rPr>
      </w:pPr>
    </w:p>
    <w:p w14:paraId="039DC1CD" w14:textId="5F6A4B38" w:rsidR="00E4611D" w:rsidRDefault="00E4611D" w:rsidP="00E4611D">
      <w:pPr>
        <w:autoSpaceDE w:val="0"/>
        <w:autoSpaceDN w:val="0"/>
        <w:adjustRightInd w:val="0"/>
        <w:spacing w:after="0" w:line="240" w:lineRule="auto"/>
        <w:rPr>
          <w:rFonts w:cstheme="minorHAnsi"/>
          <w:bCs/>
          <w:color w:val="FF0000"/>
        </w:rPr>
      </w:pPr>
    </w:p>
    <w:p w14:paraId="56208F3E" w14:textId="0BD48222" w:rsidR="00E4611D" w:rsidRDefault="00E45E14"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91712" behindDoc="0" locked="0" layoutInCell="1" allowOverlap="1" wp14:anchorId="5870AE4C" wp14:editId="5AA02CD4">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0468618C" w14:textId="1CC7FF3B" w:rsidR="00484648" w:rsidRDefault="00484648" w:rsidP="00865182">
                            <w:pPr>
                              <w:pStyle w:val="Caption"/>
                              <w:jc w:val="center"/>
                              <w:rPr>
                                <w:noProof/>
                              </w:rPr>
                            </w:pPr>
                            <w:bookmarkStart w:id="25" w:name="_Toc1229454"/>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2F6257">
                              <w:t>Headline from Al-Arab Newspaper</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5870AE4C" id="Text Box 49" o:spid="_x0000_s1033" type="#_x0000_t202" style="position:absolute;margin-left:-4.65pt;margin-top:14.1pt;width:215.5pt;height:21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" stroked="f">
                <v:textbox style="mso-fit-shape-to-text:t" inset="0,0,0,0">
                  <w:txbxContent>
                    <w:p w14:paraId="0468618C" w14:textId="1CC7FF3B" w:rsidR="00484648" w:rsidRDefault="00484648" w:rsidP="00865182">
                      <w:pPr>
                        <w:pStyle w:val="Caption"/>
                        <w:jc w:val="center"/>
                        <w:rPr>
                          <w:noProof/>
                        </w:rPr>
                      </w:pPr>
                      <w:bookmarkStart w:id="32" w:name="_Toc1229454"/>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2F6257">
                        <w:t>Headline from Al-Arab Newspaper</w:t>
                      </w:r>
                      <w:bookmarkEnd w:id="32"/>
                    </w:p>
                  </w:txbxContent>
                </v:textbox>
              </v:shape>
            </w:pict>
          </mc:Fallback>
        </mc:AlternateContent>
      </w:r>
    </w:p>
    <w:p w14:paraId="3A241916" w14:textId="2797179E" w:rsidR="00E4611D" w:rsidRDefault="00E45E14"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89664" behindDoc="0" locked="0" layoutInCell="1" allowOverlap="1" wp14:anchorId="19EBEAF2" wp14:editId="61D6E543">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5E50D15E" w14:textId="2A7A9F43" w:rsidR="00484648" w:rsidRDefault="00484648" w:rsidP="00865182">
                            <w:pPr>
                              <w:pStyle w:val="Caption"/>
                              <w:jc w:val="center"/>
                              <w:rPr>
                                <w:noProof/>
                              </w:rPr>
                            </w:pPr>
                            <w:bookmarkStart w:id="26" w:name="_Toc1229455"/>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xml:space="preserve">: </w:t>
                            </w:r>
                            <w:r w:rsidRPr="002562CC">
                              <w:t>Headline from Al-Arab Newspape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19EBEAF2" id="Text Box 47" o:spid="_x0000_s1034" type="#_x0000_t202" style="position:absolute;margin-left:238.1pt;margin-top:1.2pt;width:231.15pt;height:21pt;z-index:25188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" stroked="f">
                <v:textbox style="mso-fit-shape-to-text:t" inset="0,0,0,0">
                  <w:txbxContent>
                    <w:p w14:paraId="5E50D15E" w14:textId="2A7A9F43" w:rsidR="00484648" w:rsidRDefault="00484648" w:rsidP="00865182">
                      <w:pPr>
                        <w:pStyle w:val="Caption"/>
                        <w:jc w:val="center"/>
                        <w:rPr>
                          <w:noProof/>
                        </w:rPr>
                      </w:pPr>
                      <w:bookmarkStart w:id="34" w:name="_Toc1229455"/>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xml:space="preserve">: </w:t>
                      </w:r>
                      <w:r w:rsidRPr="002562CC">
                        <w:t>Headline from Al-Arab Newspaper</w:t>
                      </w:r>
                      <w:bookmarkEnd w:id="34"/>
                    </w:p>
                  </w:txbxContent>
                </v:textbox>
              </v:shape>
            </w:pict>
          </mc:Fallback>
        </mc:AlternateContent>
      </w:r>
    </w:p>
    <w:p w14:paraId="15E3397C" w14:textId="26D37D34" w:rsidR="00E4611D" w:rsidRDefault="00E4611D" w:rsidP="00E4611D">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49211161" w14:textId="35150CD0" w:rsidR="00E4611D" w:rsidRDefault="00E45E14" w:rsidP="00E4611D">
      <w:pPr>
        <w:autoSpaceDE w:val="0"/>
        <w:autoSpaceDN w:val="0"/>
        <w:adjustRightInd w:val="0"/>
        <w:spacing w:after="0" w:line="240" w:lineRule="auto"/>
        <w:rPr>
          <w:rFonts w:cstheme="minorHAnsi"/>
          <w:bCs/>
          <w:color w:val="FF0000"/>
        </w:rPr>
      </w:pPr>
      <w:r>
        <w:rPr>
          <w:noProof/>
        </w:rPr>
        <w:drawing>
          <wp:anchor distT="0" distB="0" distL="114300" distR="114300" simplePos="0" relativeHeight="251858944" behindDoc="0" locked="0" layoutInCell="1" allowOverlap="1" wp14:anchorId="79CF0988" wp14:editId="04F53904">
            <wp:simplePos x="0" y="0"/>
            <wp:positionH relativeFrom="column">
              <wp:posOffset>-290541</wp:posOffset>
            </wp:positionH>
            <wp:positionV relativeFrom="paragraph">
              <wp:posOffset>128674</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60992" behindDoc="0" locked="0" layoutInCell="1" allowOverlap="1" wp14:anchorId="1B8AA6B4" wp14:editId="5FD88AE1">
            <wp:simplePos x="0" y="0"/>
            <wp:positionH relativeFrom="column">
              <wp:posOffset>3139151</wp:posOffset>
            </wp:positionH>
            <wp:positionV relativeFrom="paragraph">
              <wp:posOffset>128674</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4A48D15" w14:textId="38808257" w:rsidR="00E4611D" w:rsidRDefault="00E4611D" w:rsidP="00E4611D">
      <w:pPr>
        <w:autoSpaceDE w:val="0"/>
        <w:autoSpaceDN w:val="0"/>
        <w:adjustRightInd w:val="0"/>
        <w:spacing w:after="0" w:line="240" w:lineRule="auto"/>
        <w:rPr>
          <w:rFonts w:cstheme="minorHAnsi"/>
          <w:bCs/>
          <w:color w:val="FF0000"/>
        </w:rPr>
      </w:pPr>
    </w:p>
    <w:p w14:paraId="07C5261D" w14:textId="77777777" w:rsidR="00E4611D" w:rsidRDefault="00E4611D" w:rsidP="00E4611D">
      <w:pPr>
        <w:autoSpaceDE w:val="0"/>
        <w:autoSpaceDN w:val="0"/>
        <w:adjustRightInd w:val="0"/>
        <w:spacing w:after="0" w:line="240" w:lineRule="auto"/>
        <w:rPr>
          <w:rFonts w:cstheme="minorHAnsi"/>
          <w:bCs/>
          <w:color w:val="FF0000"/>
        </w:rPr>
      </w:pPr>
    </w:p>
    <w:p w14:paraId="3153E4F4" w14:textId="77777777" w:rsidR="00E4611D" w:rsidRDefault="00E4611D" w:rsidP="00E4611D">
      <w:pPr>
        <w:autoSpaceDE w:val="0"/>
        <w:autoSpaceDN w:val="0"/>
        <w:adjustRightInd w:val="0"/>
        <w:spacing w:after="0" w:line="240" w:lineRule="auto"/>
        <w:rPr>
          <w:rFonts w:cstheme="minorHAnsi"/>
          <w:bCs/>
          <w:color w:val="FF0000"/>
        </w:rPr>
      </w:pPr>
    </w:p>
    <w:p w14:paraId="7A8323E0" w14:textId="77777777" w:rsidR="00E4611D" w:rsidRDefault="00E4611D" w:rsidP="00E4611D">
      <w:pPr>
        <w:autoSpaceDE w:val="0"/>
        <w:autoSpaceDN w:val="0"/>
        <w:adjustRightInd w:val="0"/>
        <w:spacing w:after="0" w:line="240" w:lineRule="auto"/>
        <w:rPr>
          <w:rFonts w:cstheme="minorHAnsi"/>
          <w:bCs/>
          <w:color w:val="FF0000"/>
        </w:rPr>
      </w:pPr>
    </w:p>
    <w:p w14:paraId="14045445" w14:textId="77777777" w:rsidR="00E4611D" w:rsidRDefault="00E4611D" w:rsidP="00E4611D">
      <w:pPr>
        <w:autoSpaceDE w:val="0"/>
        <w:autoSpaceDN w:val="0"/>
        <w:adjustRightInd w:val="0"/>
        <w:spacing w:after="0" w:line="240" w:lineRule="auto"/>
        <w:rPr>
          <w:rFonts w:cstheme="minorHAnsi"/>
          <w:bCs/>
          <w:color w:val="FF0000"/>
        </w:rPr>
      </w:pPr>
    </w:p>
    <w:p w14:paraId="05219357" w14:textId="77777777" w:rsidR="00E4611D" w:rsidRDefault="00E4611D" w:rsidP="00E4611D">
      <w:pPr>
        <w:autoSpaceDE w:val="0"/>
        <w:autoSpaceDN w:val="0"/>
        <w:adjustRightInd w:val="0"/>
        <w:spacing w:after="0" w:line="240" w:lineRule="auto"/>
        <w:rPr>
          <w:rFonts w:cstheme="minorHAnsi"/>
          <w:bCs/>
          <w:color w:val="FF0000"/>
        </w:rPr>
      </w:pPr>
    </w:p>
    <w:p w14:paraId="741E33E3" w14:textId="77777777" w:rsidR="00E4611D" w:rsidRDefault="00E4611D" w:rsidP="00E4611D">
      <w:pPr>
        <w:autoSpaceDE w:val="0"/>
        <w:autoSpaceDN w:val="0"/>
        <w:adjustRightInd w:val="0"/>
        <w:spacing w:after="0" w:line="240" w:lineRule="auto"/>
        <w:rPr>
          <w:rFonts w:cstheme="minorHAnsi"/>
          <w:bCs/>
          <w:color w:val="FF0000"/>
        </w:rPr>
      </w:pPr>
    </w:p>
    <w:p w14:paraId="45B99003" w14:textId="643FDED2" w:rsidR="00E4611D" w:rsidRDefault="00E4611D" w:rsidP="00E4611D">
      <w:pPr>
        <w:autoSpaceDE w:val="0"/>
        <w:autoSpaceDN w:val="0"/>
        <w:adjustRightInd w:val="0"/>
        <w:spacing w:after="0" w:line="240" w:lineRule="auto"/>
        <w:rPr>
          <w:rFonts w:cstheme="minorHAnsi"/>
          <w:bCs/>
          <w:color w:val="FF0000"/>
        </w:rPr>
      </w:pPr>
    </w:p>
    <w:p w14:paraId="7AD6A95D" w14:textId="70AF45EB" w:rsidR="00E4611D" w:rsidRDefault="00E4611D" w:rsidP="00E4611D">
      <w:pPr>
        <w:autoSpaceDE w:val="0"/>
        <w:autoSpaceDN w:val="0"/>
        <w:adjustRightInd w:val="0"/>
        <w:spacing w:after="0" w:line="240" w:lineRule="auto"/>
        <w:rPr>
          <w:rFonts w:cstheme="minorHAnsi"/>
          <w:bCs/>
          <w:color w:val="FF0000"/>
        </w:rPr>
      </w:pPr>
    </w:p>
    <w:p w14:paraId="182C52AB" w14:textId="72C44F5B" w:rsidR="00E4611D" w:rsidRDefault="00E4611D" w:rsidP="00E4611D">
      <w:pPr>
        <w:autoSpaceDE w:val="0"/>
        <w:autoSpaceDN w:val="0"/>
        <w:adjustRightInd w:val="0"/>
        <w:spacing w:after="0" w:line="240" w:lineRule="auto"/>
        <w:rPr>
          <w:rFonts w:cstheme="minorHAnsi"/>
          <w:bCs/>
          <w:color w:val="FF0000"/>
        </w:rPr>
      </w:pPr>
    </w:p>
    <w:p w14:paraId="776C2397" w14:textId="3650DDD5" w:rsidR="00E4611D" w:rsidRDefault="00E4611D" w:rsidP="00E4611D"/>
    <w:p w14:paraId="727806BB" w14:textId="575AF916" w:rsidR="00E45E14" w:rsidRDefault="00E45E14" w:rsidP="00E4611D">
      <w:r>
        <w:rPr>
          <w:noProof/>
        </w:rPr>
        <mc:AlternateContent>
          <mc:Choice Requires="wps">
            <w:drawing>
              <wp:anchor distT="0" distB="0" distL="114300" distR="114300" simplePos="0" relativeHeight="251893760" behindDoc="0" locked="0" layoutInCell="1" allowOverlap="1" wp14:anchorId="46119A53" wp14:editId="6F8B7373">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480C0F7B" w14:textId="45689EF8" w:rsidR="00484648" w:rsidRDefault="00484648" w:rsidP="00865182">
                            <w:pPr>
                              <w:pStyle w:val="Caption"/>
                              <w:jc w:val="center"/>
                              <w:rPr>
                                <w:noProof/>
                              </w:rPr>
                            </w:pPr>
                            <w:bookmarkStart w:id="27" w:name="_Toc1229456"/>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0</w:t>
                            </w:r>
                            <w:r>
                              <w:rPr>
                                <w:noProof/>
                              </w:rPr>
                              <w:fldChar w:fldCharType="end"/>
                            </w:r>
                            <w:r>
                              <w:t xml:space="preserve">: </w:t>
                            </w:r>
                            <w:r w:rsidRPr="005412CC">
                              <w:t>Headline from Al-Arab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46119A53" id="Text Box 50" o:spid="_x0000_s1035" type="#_x0000_t202" style="position:absolute;margin-left:-22.9pt;margin-top:7.75pt;width:235.35pt;height:21pt;z-index:251893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" stroked="f">
                <v:textbox style="mso-fit-shape-to-text:t" inset="0,0,0,0">
                  <w:txbxContent>
                    <w:p w14:paraId="480C0F7B" w14:textId="45689EF8" w:rsidR="00484648" w:rsidRDefault="00484648" w:rsidP="00865182">
                      <w:pPr>
                        <w:pStyle w:val="Caption"/>
                        <w:jc w:val="center"/>
                        <w:rPr>
                          <w:noProof/>
                        </w:rPr>
                      </w:pPr>
                      <w:bookmarkStart w:id="36" w:name="_Toc1229456"/>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0</w:t>
                      </w:r>
                      <w:r>
                        <w:rPr>
                          <w:noProof/>
                        </w:rPr>
                        <w:fldChar w:fldCharType="end"/>
                      </w:r>
                      <w:r>
                        <w:t xml:space="preserve">: </w:t>
                      </w:r>
                      <w:r w:rsidRPr="005412CC">
                        <w:t>Headline from Al-Arab Newspaper</w:t>
                      </w:r>
                      <w:bookmarkEnd w:id="36"/>
                    </w:p>
                  </w:txbxContent>
                </v:textbox>
              </v:shape>
            </w:pict>
          </mc:Fallback>
        </mc:AlternateContent>
      </w:r>
      <w:r>
        <w:rPr>
          <w:noProof/>
        </w:rPr>
        <mc:AlternateContent>
          <mc:Choice Requires="wps">
            <w:drawing>
              <wp:anchor distT="0" distB="0" distL="114300" distR="114300" simplePos="0" relativeHeight="251895808" behindDoc="0" locked="0" layoutInCell="1" allowOverlap="1" wp14:anchorId="23F7B8AD" wp14:editId="56D71FF4">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15D2F454" w14:textId="08A5CFD5" w:rsidR="00484648" w:rsidRDefault="00484648" w:rsidP="00865182">
                            <w:pPr>
                              <w:pStyle w:val="Caption"/>
                              <w:jc w:val="center"/>
                              <w:rPr>
                                <w:noProof/>
                              </w:rPr>
                            </w:pPr>
                            <w:bookmarkStart w:id="28" w:name="_Toc122945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t xml:space="preserve">: </w:t>
                            </w:r>
                            <w:r w:rsidRPr="00DA4269">
                              <w:t>Headline from Al-</w:t>
                            </w:r>
                            <w:proofErr w:type="spellStart"/>
                            <w:r w:rsidRPr="00DA4269">
                              <w:t>Watan</w:t>
                            </w:r>
                            <w:proofErr w:type="spellEnd"/>
                            <w:r w:rsidRPr="00DA4269">
                              <w:t xml:space="preserve"> Newspaper</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23F7B8AD" id="Text Box 51" o:spid="_x0000_s1036" type="#_x0000_t202" style="position:absolute;margin-left:247.2pt;margin-top:7.6pt;width:217.3pt;height:21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" stroked="f">
                <v:textbox style="mso-fit-shape-to-text:t" inset="0,0,0,0">
                  <w:txbxContent>
                    <w:p w14:paraId="15D2F454" w14:textId="08A5CFD5" w:rsidR="00484648" w:rsidRDefault="00484648" w:rsidP="00865182">
                      <w:pPr>
                        <w:pStyle w:val="Caption"/>
                        <w:jc w:val="center"/>
                        <w:rPr>
                          <w:noProof/>
                        </w:rPr>
                      </w:pPr>
                      <w:bookmarkStart w:id="38" w:name="_Toc122945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t xml:space="preserve">: </w:t>
                      </w:r>
                      <w:r w:rsidRPr="00DA4269">
                        <w:t>Headline from Al-</w:t>
                      </w:r>
                      <w:proofErr w:type="spellStart"/>
                      <w:r w:rsidRPr="00DA4269">
                        <w:t>Watan</w:t>
                      </w:r>
                      <w:proofErr w:type="spellEnd"/>
                      <w:r w:rsidRPr="00DA4269">
                        <w:t xml:space="preserve"> Newspaper</w:t>
                      </w:r>
                      <w:bookmarkEnd w:id="38"/>
                    </w:p>
                  </w:txbxContent>
                </v:textbox>
              </v:shape>
            </w:pict>
          </mc:Fallback>
        </mc:AlternateContent>
      </w:r>
    </w:p>
    <w:p w14:paraId="01A72382" w14:textId="77777777" w:rsidR="00E45E14" w:rsidRDefault="00E45E14" w:rsidP="00E4611D"/>
    <w:p w14:paraId="03104762" w14:textId="03BA201E" w:rsidR="00D14BD2" w:rsidRDefault="00D14BD2" w:rsidP="007D549E">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6237697D" w14:textId="77777777" w:rsidR="007D549E" w:rsidRPr="007D549E" w:rsidRDefault="007D549E" w:rsidP="001342C7">
      <w:pPr>
        <w:autoSpaceDE w:val="0"/>
        <w:autoSpaceDN w:val="0"/>
        <w:adjustRightInd w:val="0"/>
        <w:spacing w:after="0"/>
        <w:jc w:val="both"/>
        <w:rPr>
          <w:b/>
          <w:bCs/>
          <w:color w:val="000000" w:themeColor="text1"/>
          <w:u w:val="single"/>
        </w:rPr>
      </w:pPr>
    </w:p>
    <w:p w14:paraId="788D213A" w14:textId="1542B0E0" w:rsidR="00626751" w:rsidRDefault="00626751" w:rsidP="00C27ECE">
      <w:r>
        <w:t xml:space="preserve">People looking for an empty parking spot </w:t>
      </w:r>
      <w:r w:rsidR="00D25A0F">
        <w:t>constitutes</w:t>
      </w:r>
      <w:r>
        <w:t xml:space="preserve"> one of the </w:t>
      </w:r>
      <w:r w:rsidR="00D25A0F">
        <w:t xml:space="preserve">most </w:t>
      </w:r>
      <w:r>
        <w:t>significant causes of congestion</w:t>
      </w:r>
      <w:r w:rsidR="00D25A0F">
        <w:t>,</w:t>
      </w:r>
      <w:r>
        <w:t xml:space="preserve"> and wastes the time of students </w:t>
      </w:r>
      <w:r w:rsidR="00484648">
        <w:t>and staff. As shown in Figure 1.</w:t>
      </w:r>
      <w:r>
        <w:t xml:space="preserve">12, more than 60% of the students who responded to our survey reported that they take more than 15 minutes to find a vacant parking spot. To a student, 15 minutes late could mean being late </w:t>
      </w:r>
      <w:r w:rsidR="00F941F7">
        <w:t>for</w:t>
      </w:r>
      <w:r>
        <w:t xml:space="preserve"> an exam or a quiz. Also, if the professor </w:t>
      </w:r>
      <w:r w:rsidR="00F941F7">
        <w:t>takes a</w:t>
      </w:r>
      <w:r>
        <w:t xml:space="preserve">ttendance at the start of the lecture, the student may be </w:t>
      </w:r>
      <w:r w:rsidR="00F941F7">
        <w:t>counted as</w:t>
      </w:r>
      <w:r>
        <w:t xml:space="preserve"> absent.</w:t>
      </w:r>
      <w:r w:rsidR="006D1908">
        <w:t xml:space="preserve"> Further,</w:t>
      </w:r>
      <w:r>
        <w:t xml:space="preserve"> Qatar University follows an attendance policy that states that a student automatically fails a course if he/she is absent</w:t>
      </w:r>
      <w:r w:rsidR="00F941F7">
        <w:t xml:space="preserve"> for</w:t>
      </w:r>
      <w:r>
        <w:t xml:space="preserve"> more than 25% of the </w:t>
      </w:r>
      <w:r w:rsidR="00F941F7">
        <w:t>class sessions</w:t>
      </w:r>
      <w:r>
        <w:t xml:space="preserve">. Hence, if the problem continues, </w:t>
      </w:r>
      <w:r w:rsidR="00F941F7">
        <w:t>it is possible that</w:t>
      </w:r>
      <w:r>
        <w:t xml:space="preserve"> student</w:t>
      </w:r>
      <w:r w:rsidR="00F941F7">
        <w:t>s</w:t>
      </w:r>
      <w:r>
        <w:t xml:space="preserve"> </w:t>
      </w:r>
      <w:r w:rsidR="00F941F7">
        <w:t>will</w:t>
      </w:r>
      <w:r>
        <w:t xml:space="preserve"> exceed the allowable </w:t>
      </w:r>
      <w:r w:rsidR="00C27ECE">
        <w:t>absences</w:t>
      </w:r>
      <w:r>
        <w:t xml:space="preserve"> and fail </w:t>
      </w:r>
      <w:r w:rsidR="00C27ECE">
        <w:t>one of their</w:t>
      </w:r>
      <w:r>
        <w:t xml:space="preserve"> course</w:t>
      </w:r>
      <w:r w:rsidR="00C27ECE">
        <w:t>s</w:t>
      </w:r>
      <w:r>
        <w:t xml:space="preserve">. As a result, </w:t>
      </w:r>
      <w:r w:rsidR="00C27ECE">
        <w:t>many</w:t>
      </w:r>
      <w:r>
        <w:t xml:space="preserve"> students</w:t>
      </w:r>
      <w:r w:rsidR="00C27ECE">
        <w:t xml:space="preserve"> have</w:t>
      </w:r>
      <w:r>
        <w:t xml:space="preserve"> declared that </w:t>
      </w:r>
      <w:r w:rsidR="00A41A67">
        <w:t>they are forced to come to the U</w:t>
      </w:r>
      <w:r>
        <w:t>niversity early so that they can get a parking slot for their cars [5].</w:t>
      </w:r>
    </w:p>
    <w:p w14:paraId="69D92796" w14:textId="77777777" w:rsidR="00D14BD2" w:rsidRPr="00151FDE" w:rsidRDefault="00D14BD2" w:rsidP="00D14BD2">
      <w:pPr>
        <w:autoSpaceDE w:val="0"/>
        <w:autoSpaceDN w:val="0"/>
        <w:adjustRightInd w:val="0"/>
        <w:spacing w:after="0" w:line="240" w:lineRule="auto"/>
        <w:jc w:val="both"/>
      </w:pPr>
    </w:p>
    <w:p w14:paraId="052CB156" w14:textId="77777777" w:rsidR="0099248E" w:rsidRDefault="00D14BD2" w:rsidP="0099248E">
      <w:pPr>
        <w:keepNext/>
        <w:autoSpaceDE w:val="0"/>
        <w:autoSpaceDN w:val="0"/>
        <w:adjustRightInd w:val="0"/>
        <w:spacing w:after="0" w:line="240" w:lineRule="auto"/>
        <w:jc w:val="center"/>
      </w:pPr>
      <w:r>
        <w:rPr>
          <w:noProof/>
        </w:rPr>
        <w:lastRenderedPageBreak/>
        <w:drawing>
          <wp:inline distT="0" distB="0" distL="0" distR="0" wp14:anchorId="1269B677" wp14:editId="689BCC26">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4AD08420" w14:textId="5152514C" w:rsidR="00D14BD2" w:rsidRDefault="0099248E" w:rsidP="0099248E">
      <w:pPr>
        <w:pStyle w:val="Caption"/>
        <w:jc w:val="center"/>
        <w:rPr>
          <w:highlight w:val="yellow"/>
        </w:rPr>
      </w:pPr>
      <w:bookmarkStart w:id="29" w:name="_Toc531732103"/>
      <w:bookmarkStart w:id="30" w:name="_Toc1153348"/>
      <w:bookmarkStart w:id="31" w:name="_Toc1229458"/>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1</w:t>
      </w:r>
      <w:r w:rsidR="00E635BD">
        <w:rPr>
          <w:noProof/>
        </w:rPr>
        <w:fldChar w:fldCharType="end"/>
      </w:r>
      <w:r w:rsidR="00484648">
        <w:t>.</w:t>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12</w:t>
      </w:r>
      <w:r w:rsidR="00E635BD">
        <w:rPr>
          <w:noProof/>
        </w:rPr>
        <w:fldChar w:fldCharType="end"/>
      </w:r>
      <w:r>
        <w:t xml:space="preserve">: </w:t>
      </w:r>
      <w:r w:rsidRPr="00891E96">
        <w:t>Statistics from Survey</w:t>
      </w:r>
      <w:bookmarkEnd w:id="29"/>
      <w:bookmarkEnd w:id="30"/>
      <w:bookmarkEnd w:id="31"/>
    </w:p>
    <w:p w14:paraId="3C69A946" w14:textId="77777777" w:rsidR="00D14BD2" w:rsidRDefault="00D14BD2" w:rsidP="00D14BD2">
      <w:pPr>
        <w:autoSpaceDE w:val="0"/>
        <w:autoSpaceDN w:val="0"/>
        <w:adjustRightInd w:val="0"/>
        <w:spacing w:after="0" w:line="240" w:lineRule="auto"/>
        <w:rPr>
          <w:highlight w:val="yellow"/>
        </w:rPr>
      </w:pPr>
    </w:p>
    <w:p w14:paraId="4D1D4DB5" w14:textId="08185B3D" w:rsidR="00D14BD2" w:rsidRDefault="00E635BD" w:rsidP="00D62D1D">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w:t>
      </w:r>
      <w:r w:rsidR="00D62D1D">
        <w:t>This</w:t>
      </w:r>
      <w:r>
        <w:t xml:space="preserve"> increase in fuel consumption wastes the vehicle owner’s money and leads to more CO2 emissions.</w:t>
      </w:r>
      <w:r w:rsidR="009E1FB9">
        <w:t xml:space="preserve"> </w:t>
      </w:r>
      <w:r w:rsidR="009E1FB9" w:rsidRPr="009E1FB9">
        <w:rPr>
          <w:highlight w:val="yellow"/>
        </w:rPr>
        <w:t>(need more to elaborate on this stating Qatar’s vision for reducing GHG emissions)</w:t>
      </w:r>
    </w:p>
    <w:p w14:paraId="1D240E2E" w14:textId="77777777" w:rsidR="00E635BD" w:rsidRDefault="00E635BD" w:rsidP="001342C7">
      <w:pPr>
        <w:autoSpaceDE w:val="0"/>
        <w:autoSpaceDN w:val="0"/>
        <w:adjustRightInd w:val="0"/>
        <w:spacing w:after="0"/>
      </w:pPr>
    </w:p>
    <w:p w14:paraId="74FD7859" w14:textId="4443EB6B" w:rsidR="00E635BD" w:rsidRDefault="00E635BD" w:rsidP="00E635BD">
      <w:r>
        <w:t>Additionally, hurried drivers are forced to park in illegal parking places which in turn leads to an increase in the number of traffic violations and acciden</w:t>
      </w:r>
      <w:r w:rsidR="00484648">
        <w:t>ts inside the campus. Figures 1.13 and 1.</w:t>
      </w:r>
      <w:r>
        <w:t>14 below show examples of illegal parking where cars are parked over sidewalks and on the grass field.</w:t>
      </w:r>
    </w:p>
    <w:p w14:paraId="688CCA4B" w14:textId="77777777" w:rsidR="002C3296" w:rsidRPr="00CB5462" w:rsidRDefault="002C3296" w:rsidP="001342C7">
      <w:pPr>
        <w:autoSpaceDE w:val="0"/>
        <w:autoSpaceDN w:val="0"/>
        <w:adjustRightInd w:val="0"/>
        <w:spacing w:after="0"/>
      </w:pPr>
    </w:p>
    <w:p w14:paraId="0A00714E" w14:textId="77777777" w:rsidR="00D14BD2" w:rsidRPr="00AA1438" w:rsidRDefault="00D14BD2" w:rsidP="00D14BD2">
      <w:pPr>
        <w:autoSpaceDE w:val="0"/>
        <w:autoSpaceDN w:val="0"/>
        <w:adjustRightInd w:val="0"/>
        <w:spacing w:after="0" w:line="240" w:lineRule="auto"/>
        <w:jc w:val="both"/>
        <w:rPr>
          <w:color w:val="FF0000"/>
          <w:sz w:val="4"/>
          <w:szCs w:val="4"/>
        </w:rPr>
      </w:pPr>
    </w:p>
    <w:p w14:paraId="4E077F7F" w14:textId="77777777" w:rsidR="00D14BD2" w:rsidRPr="00AA1438" w:rsidRDefault="00D14BD2" w:rsidP="00D14BD2">
      <w:pPr>
        <w:autoSpaceDE w:val="0"/>
        <w:autoSpaceDN w:val="0"/>
        <w:adjustRightInd w:val="0"/>
        <w:spacing w:after="0" w:line="240" w:lineRule="auto"/>
        <w:jc w:val="both"/>
        <w:rPr>
          <w:sz w:val="14"/>
          <w:szCs w:val="14"/>
          <w:lang w:bidi="ar-QA"/>
        </w:rPr>
      </w:pPr>
    </w:p>
    <w:p w14:paraId="10B313E4" w14:textId="77777777" w:rsidR="00D14BD2" w:rsidRDefault="00D14BD2" w:rsidP="00D14BD2">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846656" behindDoc="0" locked="0" layoutInCell="1" allowOverlap="1" wp14:anchorId="479F417F" wp14:editId="43A073E3">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9900012" w14:textId="1AED0981" w:rsidR="00484648" w:rsidRPr="0082694E" w:rsidRDefault="00484648" w:rsidP="00D14BD2">
                            <w:pPr>
                              <w:pStyle w:val="Caption"/>
                              <w:jc w:val="center"/>
                              <w:rPr>
                                <w:noProof/>
                                <w:color w:val="FF0000"/>
                              </w:rPr>
                            </w:pPr>
                            <w:bookmarkStart w:id="32" w:name="_Toc531732104"/>
                            <w:bookmarkStart w:id="33" w:name="_Toc1153349"/>
                            <w:bookmarkStart w:id="34" w:name="_Toc122945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32"/>
                            <w:bookmarkEnd w:id="33"/>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479F417F" id="Text Box 95" o:spid="_x0000_s1037" type="#_x0000_t202" style="position:absolute;left:0;text-align:left;margin-left:-19.3pt;margin-top:197.8pt;width:312.45pt;height:21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" stroked="f">
                <v:textbox style="mso-fit-shape-to-text:t" inset="0,0,0,0">
                  <w:txbxContent>
                    <w:p w14:paraId="49900012" w14:textId="1AED0981" w:rsidR="00484648" w:rsidRPr="0082694E" w:rsidRDefault="00484648" w:rsidP="00D14BD2">
                      <w:pPr>
                        <w:pStyle w:val="Caption"/>
                        <w:jc w:val="center"/>
                        <w:rPr>
                          <w:noProof/>
                          <w:color w:val="FF0000"/>
                        </w:rPr>
                      </w:pPr>
                      <w:bookmarkStart w:id="46" w:name="_Toc531732104"/>
                      <w:bookmarkStart w:id="47" w:name="_Toc1153349"/>
                      <w:bookmarkStart w:id="48" w:name="_Toc122945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46"/>
                      <w:bookmarkEnd w:id="47"/>
                      <w:bookmarkEnd w:id="48"/>
                    </w:p>
                  </w:txbxContent>
                </v:textbox>
              </v:shape>
            </w:pict>
          </mc:Fallback>
        </mc:AlternateContent>
      </w:r>
      <w:r>
        <w:rPr>
          <w:noProof/>
          <w:color w:val="FF0000"/>
        </w:rPr>
        <w:drawing>
          <wp:anchor distT="0" distB="0" distL="114300" distR="114300" simplePos="0" relativeHeight="251827200" behindDoc="0" locked="0" layoutInCell="1" allowOverlap="1" wp14:anchorId="7D8AA1A1" wp14:editId="4D4B362B">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47680" behindDoc="0" locked="0" layoutInCell="1" allowOverlap="1" wp14:anchorId="0372A88D" wp14:editId="5969DFF1">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345F8D6E" w14:textId="11F2D12D" w:rsidR="00484648" w:rsidRDefault="00484648" w:rsidP="00D14BD2">
                            <w:pPr>
                              <w:pStyle w:val="Caption"/>
                              <w:jc w:val="center"/>
                              <w:rPr>
                                <w:noProof/>
                              </w:rPr>
                            </w:pPr>
                            <w:bookmarkStart w:id="35" w:name="_Toc531732105"/>
                            <w:bookmarkStart w:id="36" w:name="_Toc1153350"/>
                            <w:bookmarkStart w:id="37" w:name="_Toc122946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35"/>
                            <w:bookmarkEnd w:id="36"/>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0372A88D" id="Text Box 96" o:spid="_x0000_s1038" type="#_x0000_t202" style="position:absolute;left:0;text-align:left;margin-left:309pt;margin-top:197.9pt;width:160.75pt;height:31.9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" stroked="f">
                <v:textbox style="mso-fit-shape-to-text:t" inset="0,0,0,0">
                  <w:txbxContent>
                    <w:p w14:paraId="345F8D6E" w14:textId="11F2D12D" w:rsidR="00484648" w:rsidRDefault="00484648" w:rsidP="00D14BD2">
                      <w:pPr>
                        <w:pStyle w:val="Caption"/>
                        <w:jc w:val="center"/>
                        <w:rPr>
                          <w:noProof/>
                        </w:rPr>
                      </w:pPr>
                      <w:bookmarkStart w:id="52" w:name="_Toc531732105"/>
                      <w:bookmarkStart w:id="53" w:name="_Toc1153350"/>
                      <w:bookmarkStart w:id="54" w:name="_Toc122946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52"/>
                      <w:bookmarkEnd w:id="53"/>
                      <w:bookmarkEnd w:id="54"/>
                    </w:p>
                  </w:txbxContent>
                </v:textbox>
              </v:shape>
            </w:pict>
          </mc:Fallback>
        </mc:AlternateContent>
      </w:r>
      <w:r>
        <w:rPr>
          <w:noProof/>
          <w:color w:val="FF0000"/>
        </w:rPr>
        <w:drawing>
          <wp:anchor distT="0" distB="0" distL="114300" distR="114300" simplePos="0" relativeHeight="251826176" behindDoc="0" locked="0" layoutInCell="1" allowOverlap="1" wp14:anchorId="3144D630" wp14:editId="4DC115F7">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45"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0EC2C2" w14:textId="77777777" w:rsidR="00D14BD2" w:rsidRDefault="00D14BD2" w:rsidP="00D14BD2">
      <w:pPr>
        <w:autoSpaceDE w:val="0"/>
        <w:autoSpaceDN w:val="0"/>
        <w:adjustRightInd w:val="0"/>
        <w:spacing w:after="0" w:line="240" w:lineRule="auto"/>
        <w:jc w:val="both"/>
        <w:rPr>
          <w:lang w:bidi="ar-QA"/>
        </w:rPr>
      </w:pPr>
    </w:p>
    <w:p w14:paraId="6E525767" w14:textId="77777777" w:rsidR="00D14BD2" w:rsidRDefault="00D14BD2" w:rsidP="00D14BD2">
      <w:pPr>
        <w:autoSpaceDE w:val="0"/>
        <w:autoSpaceDN w:val="0"/>
        <w:adjustRightInd w:val="0"/>
        <w:spacing w:after="0" w:line="240" w:lineRule="auto"/>
        <w:jc w:val="both"/>
        <w:rPr>
          <w:lang w:bidi="ar-QA"/>
        </w:rPr>
      </w:pPr>
    </w:p>
    <w:p w14:paraId="67EFFCD5" w14:textId="77777777" w:rsidR="00D14BD2" w:rsidRDefault="00D14BD2" w:rsidP="00D14BD2">
      <w:pPr>
        <w:autoSpaceDE w:val="0"/>
        <w:autoSpaceDN w:val="0"/>
        <w:adjustRightInd w:val="0"/>
        <w:spacing w:after="0" w:line="240" w:lineRule="auto"/>
        <w:jc w:val="both"/>
        <w:rPr>
          <w:lang w:bidi="ar-QA"/>
        </w:rPr>
      </w:pPr>
    </w:p>
    <w:p w14:paraId="7CC35F4D" w14:textId="77777777" w:rsidR="00D14BD2" w:rsidRDefault="00D14BD2" w:rsidP="00D14BD2">
      <w:pPr>
        <w:autoSpaceDE w:val="0"/>
        <w:autoSpaceDN w:val="0"/>
        <w:adjustRightInd w:val="0"/>
        <w:spacing w:after="0" w:line="240" w:lineRule="auto"/>
        <w:jc w:val="both"/>
        <w:rPr>
          <w:lang w:bidi="ar-QA"/>
        </w:rPr>
      </w:pPr>
    </w:p>
    <w:p w14:paraId="6E2C0AB3" w14:textId="77777777" w:rsidR="00D14BD2" w:rsidRDefault="00D14BD2" w:rsidP="00D14BD2">
      <w:pPr>
        <w:autoSpaceDE w:val="0"/>
        <w:autoSpaceDN w:val="0"/>
        <w:adjustRightInd w:val="0"/>
        <w:spacing w:after="0" w:line="240" w:lineRule="auto"/>
        <w:jc w:val="both"/>
        <w:rPr>
          <w:lang w:bidi="ar-QA"/>
        </w:rPr>
      </w:pPr>
    </w:p>
    <w:p w14:paraId="2AA36D70" w14:textId="77777777" w:rsidR="00D14BD2" w:rsidRDefault="00D14BD2" w:rsidP="00D14BD2">
      <w:pPr>
        <w:autoSpaceDE w:val="0"/>
        <w:autoSpaceDN w:val="0"/>
        <w:adjustRightInd w:val="0"/>
        <w:spacing w:after="0" w:line="240" w:lineRule="auto"/>
        <w:jc w:val="both"/>
        <w:rPr>
          <w:lang w:bidi="ar-QA"/>
        </w:rPr>
      </w:pPr>
    </w:p>
    <w:p w14:paraId="5AAA37A1" w14:textId="77777777" w:rsidR="00D14BD2" w:rsidRDefault="00D14BD2" w:rsidP="00D14BD2">
      <w:pPr>
        <w:autoSpaceDE w:val="0"/>
        <w:autoSpaceDN w:val="0"/>
        <w:adjustRightInd w:val="0"/>
        <w:spacing w:after="0" w:line="240" w:lineRule="auto"/>
        <w:jc w:val="both"/>
        <w:rPr>
          <w:lang w:bidi="ar-QA"/>
        </w:rPr>
      </w:pPr>
    </w:p>
    <w:p w14:paraId="4F250270" w14:textId="77777777" w:rsidR="00D14BD2" w:rsidRDefault="00D14BD2" w:rsidP="00D14BD2">
      <w:pPr>
        <w:autoSpaceDE w:val="0"/>
        <w:autoSpaceDN w:val="0"/>
        <w:adjustRightInd w:val="0"/>
        <w:spacing w:after="0" w:line="240" w:lineRule="auto"/>
        <w:jc w:val="both"/>
        <w:rPr>
          <w:lang w:bidi="ar-QA"/>
        </w:rPr>
      </w:pPr>
    </w:p>
    <w:p w14:paraId="59DB728E" w14:textId="77777777" w:rsidR="00D14BD2" w:rsidRDefault="00D14BD2" w:rsidP="00D14BD2">
      <w:pPr>
        <w:autoSpaceDE w:val="0"/>
        <w:autoSpaceDN w:val="0"/>
        <w:adjustRightInd w:val="0"/>
        <w:spacing w:after="0" w:line="240" w:lineRule="auto"/>
        <w:jc w:val="both"/>
        <w:rPr>
          <w:lang w:bidi="ar-QA"/>
        </w:rPr>
      </w:pPr>
    </w:p>
    <w:p w14:paraId="52C692B1" w14:textId="77777777" w:rsidR="00D14BD2" w:rsidRDefault="00D14BD2" w:rsidP="00D14BD2">
      <w:pPr>
        <w:autoSpaceDE w:val="0"/>
        <w:autoSpaceDN w:val="0"/>
        <w:adjustRightInd w:val="0"/>
        <w:spacing w:after="0" w:line="240" w:lineRule="auto"/>
        <w:jc w:val="both"/>
        <w:rPr>
          <w:lang w:bidi="ar-QA"/>
        </w:rPr>
      </w:pPr>
    </w:p>
    <w:p w14:paraId="26F679BA" w14:textId="77777777" w:rsidR="00D14BD2" w:rsidRDefault="00D14BD2" w:rsidP="00D14BD2">
      <w:pPr>
        <w:autoSpaceDE w:val="0"/>
        <w:autoSpaceDN w:val="0"/>
        <w:adjustRightInd w:val="0"/>
        <w:spacing w:after="0" w:line="240" w:lineRule="auto"/>
        <w:jc w:val="both"/>
        <w:rPr>
          <w:lang w:bidi="ar-QA"/>
        </w:rPr>
      </w:pPr>
    </w:p>
    <w:p w14:paraId="58A89DD9" w14:textId="77777777" w:rsidR="00D14BD2" w:rsidRDefault="00D14BD2" w:rsidP="00D14BD2">
      <w:pPr>
        <w:autoSpaceDE w:val="0"/>
        <w:autoSpaceDN w:val="0"/>
        <w:adjustRightInd w:val="0"/>
        <w:spacing w:after="0" w:line="240" w:lineRule="auto"/>
        <w:jc w:val="both"/>
        <w:rPr>
          <w:lang w:bidi="ar-QA"/>
        </w:rPr>
      </w:pPr>
    </w:p>
    <w:p w14:paraId="57BC8065" w14:textId="77777777" w:rsidR="00D14BD2" w:rsidRDefault="00D14BD2" w:rsidP="00D14BD2">
      <w:pPr>
        <w:autoSpaceDE w:val="0"/>
        <w:autoSpaceDN w:val="0"/>
        <w:adjustRightInd w:val="0"/>
        <w:spacing w:after="0" w:line="240" w:lineRule="auto"/>
        <w:jc w:val="both"/>
        <w:rPr>
          <w:color w:val="FF0000"/>
        </w:rPr>
      </w:pPr>
    </w:p>
    <w:p w14:paraId="7596987A" w14:textId="77777777" w:rsidR="00D14BD2" w:rsidRDefault="00D14BD2" w:rsidP="00D14BD2">
      <w:pPr>
        <w:autoSpaceDE w:val="0"/>
        <w:autoSpaceDN w:val="0"/>
        <w:adjustRightInd w:val="0"/>
        <w:spacing w:after="0" w:line="240" w:lineRule="auto"/>
        <w:jc w:val="both"/>
        <w:rPr>
          <w:color w:val="FF0000"/>
        </w:rPr>
      </w:pPr>
    </w:p>
    <w:p w14:paraId="2D646ED7" w14:textId="77777777" w:rsidR="00D14BD2" w:rsidRDefault="00D14BD2" w:rsidP="00D14BD2">
      <w:pPr>
        <w:autoSpaceDE w:val="0"/>
        <w:autoSpaceDN w:val="0"/>
        <w:adjustRightInd w:val="0"/>
        <w:spacing w:after="0" w:line="240" w:lineRule="auto"/>
        <w:jc w:val="both"/>
        <w:rPr>
          <w:color w:val="000000" w:themeColor="text1"/>
        </w:rPr>
      </w:pPr>
    </w:p>
    <w:p w14:paraId="00FD04F4" w14:textId="77777777" w:rsidR="00D14BD2" w:rsidRDefault="00D14BD2" w:rsidP="00D14BD2">
      <w:pPr>
        <w:autoSpaceDE w:val="0"/>
        <w:autoSpaceDN w:val="0"/>
        <w:adjustRightInd w:val="0"/>
        <w:spacing w:after="0" w:line="240" w:lineRule="auto"/>
        <w:jc w:val="both"/>
        <w:rPr>
          <w:color w:val="000000" w:themeColor="text1"/>
        </w:rPr>
      </w:pPr>
    </w:p>
    <w:p w14:paraId="51EBD907" w14:textId="77777777" w:rsidR="00D62D1D" w:rsidRDefault="00D62D1D" w:rsidP="00D62D1D"/>
    <w:p w14:paraId="30642DE9" w14:textId="589DA3C2" w:rsidR="00E635BD" w:rsidRDefault="00A41A67" w:rsidP="00570428">
      <w:r>
        <w:t>In the end, the U</w:t>
      </w:r>
      <w:r w:rsidR="00E635BD">
        <w:t xml:space="preserve">niversity’s reputation is negatively affected </w:t>
      </w:r>
      <w:r w:rsidR="00D62D1D">
        <w:t>by this situation</w:t>
      </w:r>
      <w:r w:rsidR="00E635BD">
        <w:t xml:space="preserve">, because it is the first thing that guests see </w:t>
      </w:r>
      <w:r w:rsidR="00570428">
        <w:t>during their visit</w:t>
      </w:r>
      <w:r w:rsidR="00E635BD">
        <w:t xml:space="preserve"> </w:t>
      </w:r>
      <w:r w:rsidR="00570428">
        <w:t>as well as</w:t>
      </w:r>
      <w:r w:rsidR="00D62D1D">
        <w:t xml:space="preserve"> </w:t>
      </w:r>
      <w:r w:rsidR="00E635BD">
        <w:t xml:space="preserve">students and staff when they start their day. </w:t>
      </w:r>
    </w:p>
    <w:p w14:paraId="747B84B0" w14:textId="245F586F" w:rsidR="007D549E" w:rsidRDefault="007D549E" w:rsidP="007D549E">
      <w:pPr>
        <w:pStyle w:val="CommentText"/>
        <w:spacing w:after="0"/>
        <w:rPr>
          <w:sz w:val="22"/>
          <w:szCs w:val="22"/>
        </w:rPr>
      </w:pPr>
    </w:p>
    <w:p w14:paraId="74B9D1E4" w14:textId="66588AFE" w:rsidR="00381D37" w:rsidRPr="0063092F" w:rsidRDefault="00381D37" w:rsidP="00ED520A">
      <w:pPr>
        <w:pStyle w:val="Heading2"/>
        <w:numPr>
          <w:ilvl w:val="1"/>
          <w:numId w:val="1"/>
        </w:numPr>
        <w:spacing w:before="240" w:after="240"/>
        <w:ind w:left="540" w:hanging="540"/>
        <w:rPr>
          <w:color w:val="365F91" w:themeColor="accent1" w:themeShade="BF"/>
        </w:rPr>
      </w:pPr>
      <w:bookmarkStart w:id="38" w:name="_Toc274166447"/>
      <w:bookmarkStart w:id="39" w:name="_Toc368128751"/>
      <w:bookmarkStart w:id="40" w:name="_Toc1230678"/>
      <w:r w:rsidRPr="0063092F">
        <w:rPr>
          <w:color w:val="365F91" w:themeColor="accent1" w:themeShade="BF"/>
        </w:rPr>
        <w:t>Project significanc</w:t>
      </w:r>
      <w:bookmarkEnd w:id="38"/>
      <w:r w:rsidRPr="0063092F">
        <w:rPr>
          <w:color w:val="365F91" w:themeColor="accent1" w:themeShade="BF"/>
        </w:rPr>
        <w:t>e</w:t>
      </w:r>
      <w:bookmarkEnd w:id="39"/>
      <w:bookmarkEnd w:id="40"/>
    </w:p>
    <w:p w14:paraId="2087FF7E" w14:textId="15E19A62" w:rsidR="00DA657E" w:rsidRDefault="00DA657E" w:rsidP="00A41A67">
      <w:r>
        <w:t xml:space="preserve">A parking system is needed to organize and utilize the parking area resources. </w:t>
      </w:r>
      <w:r w:rsidR="00D1722A">
        <w:t>An adequate</w:t>
      </w:r>
      <w:r>
        <w:t xml:space="preserve"> parking system </w:t>
      </w:r>
      <w:r w:rsidR="00D1722A">
        <w:t>would be able to</w:t>
      </w:r>
      <w:r>
        <w:t xml:space="preserve"> guide the vehicle owners at the </w:t>
      </w:r>
      <w:r w:rsidR="00A41A67">
        <w:t>U</w:t>
      </w:r>
      <w:r>
        <w:t xml:space="preserve">niversity </w:t>
      </w:r>
      <w:r w:rsidR="00D1722A">
        <w:t>in such a way as to reduce traffic overcrowding</w:t>
      </w:r>
      <w:r>
        <w:t xml:space="preserve"> by suggesting different routes </w:t>
      </w:r>
      <w:r w:rsidR="00D1722A">
        <w:t>along</w:t>
      </w:r>
      <w:r>
        <w:t xml:space="preserve"> the campus roads. </w:t>
      </w:r>
      <w:r w:rsidR="00D1722A">
        <w:t>Such a</w:t>
      </w:r>
      <w:r>
        <w:t xml:space="preserve"> system </w:t>
      </w:r>
      <w:r w:rsidR="00D1722A">
        <w:t>could</w:t>
      </w:r>
      <w:r>
        <w:t xml:space="preserve"> reduce the vehicle owner’s search time significantly </w:t>
      </w:r>
      <w:r w:rsidR="004C3F50">
        <w:t>by providing such information</w:t>
      </w:r>
      <w:r>
        <w:t xml:space="preserve">.  As a result, traffic congestion </w:t>
      </w:r>
      <w:r w:rsidR="004C3F50">
        <w:t>would decrease</w:t>
      </w:r>
      <w:r>
        <w:t xml:space="preserve"> and the </w:t>
      </w:r>
      <w:r w:rsidR="00A41A67">
        <w:t>U</w:t>
      </w:r>
      <w:r>
        <w:t xml:space="preserve">niversity </w:t>
      </w:r>
      <w:r w:rsidR="004C3F50">
        <w:t>would be able to</w:t>
      </w:r>
      <w:r>
        <w:t xml:space="preserve"> fine vehicle owners when they park illegally. </w:t>
      </w:r>
    </w:p>
    <w:p w14:paraId="2C6EBF46" w14:textId="47575557" w:rsidR="0063092F" w:rsidRPr="00381D37" w:rsidRDefault="00DA657E" w:rsidP="00B2479E">
      <w:r>
        <w:t xml:space="preserve">A smart parking system </w:t>
      </w:r>
      <w:r w:rsidR="00DC1AED">
        <w:t>would</w:t>
      </w:r>
      <w:r>
        <w:t xml:space="preserve"> not only be beneficial for </w:t>
      </w:r>
      <w:r w:rsidR="00455F2B">
        <w:t xml:space="preserve">anyone entering the campus of Qatar University </w:t>
      </w:r>
      <w:r>
        <w:t xml:space="preserve">but </w:t>
      </w:r>
      <w:r w:rsidR="00DC1AED">
        <w:t>would</w:t>
      </w:r>
      <w:r>
        <w:t xml:space="preserve"> a</w:t>
      </w:r>
      <w:r w:rsidR="00DC1AED">
        <w:t>lso</w:t>
      </w:r>
      <w:r w:rsidR="004E3075">
        <w:t xml:space="preserve"> be</w:t>
      </w:r>
      <w:r w:rsidR="00DC1AED">
        <w:t xml:space="preserve"> considered valuable for </w:t>
      </w:r>
      <w:r>
        <w:t xml:space="preserve">the environment [6][7]. </w:t>
      </w:r>
      <w:r w:rsidR="00117BAD">
        <w:t xml:space="preserve">The environment is </w:t>
      </w:r>
      <w:r w:rsidR="004E3075">
        <w:t xml:space="preserve">more </w:t>
      </w:r>
      <w:r w:rsidR="00117BAD">
        <w:t xml:space="preserve">protected by </w:t>
      </w:r>
      <w:r w:rsidR="00B2479E">
        <w:t>the decreased CO2</w:t>
      </w:r>
      <w:r w:rsidR="00117BAD">
        <w:t xml:space="preserve"> emissions from cars that would reduce the level of pollution [6]. </w:t>
      </w:r>
      <w:r w:rsidR="002D3E19">
        <w:t>Also, f</w:t>
      </w:r>
      <w:r>
        <w:t xml:space="preserve">or the </w:t>
      </w:r>
      <w:r w:rsidR="002D3E19">
        <w:t>security and other monitoring staff</w:t>
      </w:r>
      <w:r>
        <w:t xml:space="preserve">, the data gathered via the implementation of the parking system </w:t>
      </w:r>
      <w:r w:rsidR="002D3E19">
        <w:t>could</w:t>
      </w:r>
      <w:r>
        <w:t xml:space="preserve"> be used to predict future parking patterns. </w:t>
      </w:r>
      <w:r w:rsidR="00455F2B">
        <w:t>Strategies for setting fines and parking fees</w:t>
      </w:r>
      <w:r>
        <w:t xml:space="preserve"> </w:t>
      </w:r>
      <w:r w:rsidR="00455F2B">
        <w:t>could</w:t>
      </w:r>
      <w:r>
        <w:t xml:space="preserve"> also be manipulated based on the information gained to in</w:t>
      </w:r>
      <w:r w:rsidR="00A41A67">
        <w:t>crease the U</w:t>
      </w:r>
      <w:r w:rsidR="00117BAD">
        <w:t>niversity’s profit.</w:t>
      </w:r>
    </w:p>
    <w:p w14:paraId="1036301C" w14:textId="631F37F8" w:rsidR="00DA657E" w:rsidRPr="003C75F6" w:rsidRDefault="00264F64" w:rsidP="00DA657E">
      <w:pPr>
        <w:pStyle w:val="Heading2"/>
        <w:numPr>
          <w:ilvl w:val="1"/>
          <w:numId w:val="1"/>
        </w:numPr>
        <w:spacing w:before="240" w:after="240"/>
        <w:ind w:left="540" w:hanging="540"/>
        <w:rPr>
          <w:rFonts w:cstheme="minorHAnsi"/>
          <w:color w:val="365F91" w:themeColor="accent1" w:themeShade="BF"/>
        </w:rPr>
      </w:pPr>
      <w:bookmarkStart w:id="41" w:name="_Toc1230679"/>
      <w:bookmarkStart w:id="42" w:name="_Toc368128752"/>
      <w:r w:rsidRPr="003C75F6">
        <w:rPr>
          <w:color w:val="365F91" w:themeColor="accent1" w:themeShade="BF"/>
        </w:rPr>
        <w:t>Project objectives</w:t>
      </w:r>
      <w:bookmarkEnd w:id="41"/>
    </w:p>
    <w:p w14:paraId="472D4B08" w14:textId="77777777" w:rsidR="00DA657E" w:rsidRDefault="00DA657E" w:rsidP="00DA657E">
      <w:pPr>
        <w:pStyle w:val="ListParagraph"/>
        <w:tabs>
          <w:tab w:val="left" w:pos="360"/>
        </w:tabs>
        <w:ind w:left="360" w:hanging="360"/>
      </w:pPr>
      <w:r>
        <w:t>1.    To design and implement a system that can manage parking areas.</w:t>
      </w:r>
    </w:p>
    <w:p w14:paraId="2FA44A9F" w14:textId="77777777" w:rsidR="00DA657E" w:rsidRDefault="00DA657E" w:rsidP="00DA657E">
      <w:pPr>
        <w:pStyle w:val="ListParagraph"/>
        <w:tabs>
          <w:tab w:val="left" w:pos="360"/>
        </w:tabs>
        <w:ind w:left="360" w:hanging="360"/>
      </w:pPr>
      <w:r>
        <w:t>2.    To use sensors (Ultrasonic Sensor and RFID Reader) to collect data.</w:t>
      </w:r>
    </w:p>
    <w:p w14:paraId="4CCF91FF" w14:textId="77777777" w:rsidR="00DA657E" w:rsidRDefault="00DA657E" w:rsidP="00DA657E">
      <w:pPr>
        <w:pStyle w:val="ListParagraph"/>
        <w:tabs>
          <w:tab w:val="left" w:pos="360"/>
        </w:tabs>
        <w:ind w:left="360" w:hanging="360"/>
      </w:pPr>
      <w:r>
        <w:t>3.    To use microcontroller boards (Arduino) to receive data from used sensors and send it to a database (Firebase) for storage.</w:t>
      </w:r>
    </w:p>
    <w:p w14:paraId="5112E9B4" w14:textId="1375942B" w:rsidR="00264F64" w:rsidRPr="00DA657E" w:rsidRDefault="00DA657E" w:rsidP="00DA657E">
      <w:pPr>
        <w:pStyle w:val="ListParagraph"/>
        <w:tabs>
          <w:tab w:val="left" w:pos="360"/>
        </w:tabs>
        <w:ind w:left="360" w:hanging="360"/>
      </w:pPr>
      <w:r>
        <w:t>4.    To design an Android application and a website.</w:t>
      </w:r>
    </w:p>
    <w:p w14:paraId="6FD3B339" w14:textId="723D9123" w:rsidR="00E74F6D" w:rsidRDefault="00DB6107" w:rsidP="008E4462">
      <w:pPr>
        <w:pStyle w:val="Heading1"/>
        <w:numPr>
          <w:ilvl w:val="0"/>
          <w:numId w:val="1"/>
        </w:numPr>
        <w:spacing w:after="240"/>
      </w:pPr>
      <w:bookmarkStart w:id="43" w:name="_Toc274166449"/>
      <w:bookmarkStart w:id="44" w:name="_Toc368128753"/>
      <w:bookmarkStart w:id="45" w:name="_Toc1230680"/>
      <w:bookmarkEnd w:id="42"/>
      <w:r w:rsidRPr="008E4462">
        <w:t>Background and related work</w:t>
      </w:r>
      <w:bookmarkEnd w:id="43"/>
      <w:bookmarkEnd w:id="44"/>
      <w:bookmarkEnd w:id="45"/>
    </w:p>
    <w:p w14:paraId="79DB2BE2" w14:textId="67757945" w:rsidR="008E4462" w:rsidRPr="00BD05E6" w:rsidRDefault="008E4462" w:rsidP="008E4462">
      <w:pPr>
        <w:spacing w:after="0"/>
      </w:pPr>
      <w:r>
        <w:t xml:space="preserve"> </w:t>
      </w:r>
      <w:r w:rsidRPr="00BD05E6">
        <w:t>In this section, we introduce the parking problem background and some related existing solutions that aim to organize the parking spaces</w:t>
      </w:r>
    </w:p>
    <w:p w14:paraId="02D7CCDE" w14:textId="291A87DF" w:rsidR="008E4462" w:rsidRPr="008E4462" w:rsidRDefault="008E4462" w:rsidP="008E4462"/>
    <w:p w14:paraId="6C615D6A" w14:textId="2509D206" w:rsidR="00381D37" w:rsidRPr="002D28D4" w:rsidRDefault="00DB6107" w:rsidP="00ED520A">
      <w:pPr>
        <w:pStyle w:val="Heading2"/>
        <w:numPr>
          <w:ilvl w:val="1"/>
          <w:numId w:val="1"/>
        </w:numPr>
        <w:spacing w:before="240" w:after="240"/>
        <w:ind w:left="540" w:hanging="540"/>
        <w:rPr>
          <w:color w:val="365F91" w:themeColor="accent1" w:themeShade="BF"/>
        </w:rPr>
      </w:pPr>
      <w:bookmarkStart w:id="46" w:name="_Toc368128754"/>
      <w:bookmarkStart w:id="47" w:name="_Toc1230681"/>
      <w:r w:rsidRPr="002D28D4">
        <w:rPr>
          <w:color w:val="365F91" w:themeColor="accent1" w:themeShade="BF"/>
        </w:rPr>
        <w:t>Background</w:t>
      </w:r>
      <w:bookmarkEnd w:id="46"/>
      <w:bookmarkEnd w:id="47"/>
    </w:p>
    <w:p w14:paraId="04692710" w14:textId="3211F9B8" w:rsidR="00FA7FBA" w:rsidRDefault="00FA7FBA" w:rsidP="000E48FD">
      <w:r>
        <w:t xml:space="preserve">Finding a parking spot may seem like a superficial problem or an individual </w:t>
      </w:r>
      <w:r w:rsidR="00222C09">
        <w:t>problem, but is</w:t>
      </w:r>
      <w:r w:rsidR="00B0611C">
        <w:t>,</w:t>
      </w:r>
      <w:r w:rsidR="00222C09">
        <w:t xml:space="preserve"> in fact</w:t>
      </w:r>
      <w:r w:rsidR="00B0611C">
        <w:t>,</w:t>
      </w:r>
      <w:r>
        <w:t xml:space="preserve"> </w:t>
      </w:r>
      <w:r w:rsidR="00222C09">
        <w:t>one</w:t>
      </w:r>
      <w:r>
        <w:t xml:space="preserve"> that causes significant issues in the day to day life of people. In metropolitan areas worldwide, having a parking area is increasingly important, and a substantial amount of land and buildings are set aside to accommodate the growing demand for parking spaces. For instance, in</w:t>
      </w:r>
      <w:r w:rsidR="00FE70A0">
        <w:t xml:space="preserve"> a developed country like</w:t>
      </w:r>
      <w:r>
        <w:t xml:space="preserve"> Australia, parking areas </w:t>
      </w:r>
      <w:r w:rsidRPr="006E0F74">
        <w:t>hold great importance</w:t>
      </w:r>
      <w:r>
        <w:t xml:space="preserve"> especially in</w:t>
      </w:r>
      <w:r w:rsidR="000E48FD">
        <w:t xml:space="preserve"> major cities</w:t>
      </w:r>
      <w:r>
        <w:t xml:space="preserve"> Brisbane, Sydney, and Melbourne</w:t>
      </w:r>
      <w:r w:rsidR="000E48FD">
        <w:t>,</w:t>
      </w:r>
      <w:r>
        <w:t xml:space="preserve"> where a vast number of parking spaces </w:t>
      </w:r>
      <w:r w:rsidR="000E48FD">
        <w:t>can range</w:t>
      </w:r>
      <w:r>
        <w:t xml:space="preserve"> from 25,633 to 41,687 [8]. Furthermore, estimates show that around 30,000 square kilometers of land in Europe and 27,000 square kilometers in the US are devoted to parking spaces [9].</w:t>
      </w:r>
    </w:p>
    <w:p w14:paraId="510C32C1" w14:textId="3868565B" w:rsidR="00FA7FBA" w:rsidRDefault="00FA7FBA" w:rsidP="002B314A">
      <w:r>
        <w:t xml:space="preserve">Moreover, parking can be very time consuming and costly. Hence, it comes as no surprise that “The U.S. economy bears the brunt of parking pain as 40% of drivers say they have avoided driving to </w:t>
      </w:r>
      <w:r>
        <w:lastRenderedPageBreak/>
        <w:t>shops due to parking challenges.” [10]. According to a study from</w:t>
      </w:r>
      <w:r w:rsidR="002B314A">
        <w:t xml:space="preserve"> the</w:t>
      </w:r>
      <w:r>
        <w:t xml:space="preserve"> car service company </w:t>
      </w:r>
      <w:proofErr w:type="spellStart"/>
      <w:r>
        <w:t>Inrix</w:t>
      </w:r>
      <w:proofErr w:type="spellEnd"/>
      <w:r>
        <w:t xml:space="preserve">, Americans spend an average of 17 hours per year searching for a vacant parking spot, </w:t>
      </w:r>
      <w:r w:rsidR="002B314A">
        <w:t>which</w:t>
      </w:r>
      <w:r>
        <w:t xml:space="preserve"> leads to a loss of $345 per driver in wasted time and fuel. Similarly, drivers in the UK spend an average of 44 hours a year looking for </w:t>
      </w:r>
      <w:r w:rsidR="00A451EF">
        <w:t xml:space="preserve">an </w:t>
      </w:r>
      <w:r>
        <w:t>empty parking</w:t>
      </w:r>
      <w:r w:rsidR="002B314A">
        <w:t xml:space="preserve"> spot</w:t>
      </w:r>
      <w:r>
        <w:t xml:space="preserve">, with an estimated total loss of </w:t>
      </w:r>
      <w:r w:rsidR="001A0083">
        <w:t>$954</w:t>
      </w:r>
      <w:r>
        <w:t xml:space="preserve">. </w:t>
      </w:r>
    </w:p>
    <w:p w14:paraId="2F24211E" w14:textId="6A16FF5C" w:rsidR="00381D37" w:rsidRPr="00381D37" w:rsidRDefault="00FA7FBA" w:rsidP="009F3E65">
      <w:r>
        <w:t xml:space="preserve">Contrary to the popular belief that generous parking allocations benefit users, the opposite can happen when there is </w:t>
      </w:r>
      <w:r w:rsidR="009F3E65">
        <w:t xml:space="preserve">a surplus of parking allocations. An enormous </w:t>
      </w:r>
      <w:r>
        <w:t xml:space="preserve">parking lot </w:t>
      </w:r>
      <w:r w:rsidR="009F3E65">
        <w:t>can prolong</w:t>
      </w:r>
      <w:r>
        <w:t xml:space="preserve"> transportation time</w:t>
      </w:r>
      <w:r w:rsidR="000F7563">
        <w:t>s</w:t>
      </w:r>
      <w:r>
        <w:t xml:space="preserve"> and is a waste </w:t>
      </w:r>
      <w:r w:rsidR="007B4EB3">
        <w:t xml:space="preserve">of useable land. These effects, </w:t>
      </w:r>
      <w:r>
        <w:t>along with recent land-use,</w:t>
      </w:r>
      <w:r w:rsidR="007B4EB3">
        <w:t xml:space="preserve"> and</w:t>
      </w:r>
      <w:r>
        <w:t xml:space="preserve"> socioec</w:t>
      </w:r>
      <w:r w:rsidR="007B4EB3">
        <w:t>onomic and technological trends,</w:t>
      </w:r>
      <w:r>
        <w:t xml:space="preserve">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r w:rsidR="000769C6">
        <w:t>.</w:t>
      </w:r>
    </w:p>
    <w:p w14:paraId="683EF618" w14:textId="24AE61AD" w:rsidR="00264F64" w:rsidRPr="00A979BD" w:rsidRDefault="00DB6107" w:rsidP="00ED520A">
      <w:pPr>
        <w:pStyle w:val="Heading2"/>
        <w:numPr>
          <w:ilvl w:val="1"/>
          <w:numId w:val="1"/>
        </w:numPr>
        <w:spacing w:before="240" w:after="240"/>
        <w:ind w:left="540" w:hanging="540"/>
        <w:rPr>
          <w:color w:val="365F91" w:themeColor="accent1" w:themeShade="BF"/>
        </w:rPr>
      </w:pPr>
      <w:bookmarkStart w:id="48" w:name="_Toc368128755"/>
      <w:bookmarkStart w:id="49" w:name="_Toc1230682"/>
      <w:r w:rsidRPr="00A979BD">
        <w:rPr>
          <w:color w:val="365F91" w:themeColor="accent1" w:themeShade="BF"/>
        </w:rPr>
        <w:t>Related work</w:t>
      </w:r>
      <w:bookmarkEnd w:id="48"/>
      <w:bookmarkEnd w:id="49"/>
    </w:p>
    <w:p w14:paraId="12247B02" w14:textId="52EFBB8F" w:rsidR="00E74F6D" w:rsidRPr="00BD05E6" w:rsidRDefault="00640045" w:rsidP="00B768A6">
      <w:r>
        <w:t xml:space="preserve">Several studies conducted and presented in previous literature related to our project have </w:t>
      </w:r>
      <w:r w:rsidR="00B768A6">
        <w:t>assisted</w:t>
      </w:r>
      <w:r>
        <w:t xml:space="preserve"> us in the development and implementation of our design. </w:t>
      </w:r>
    </w:p>
    <w:p w14:paraId="2D2D2766" w14:textId="77777777" w:rsidR="00F71632" w:rsidRPr="00816935" w:rsidRDefault="00F71632" w:rsidP="00F71632">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372B5918" w14:textId="34B5B53E" w:rsidR="00640045" w:rsidRDefault="0003721E" w:rsidP="0003721E">
      <w:r>
        <w:t xml:space="preserve">In </w:t>
      </w:r>
      <w:r w:rsidR="00640045">
        <w:t>[11]</w:t>
      </w:r>
      <w:r>
        <w:t>,</w:t>
      </w:r>
      <w:r w:rsidR="00640045">
        <w:t xml:space="preserve"> </w:t>
      </w:r>
      <w:r>
        <w:t>GSM technology was</w:t>
      </w:r>
      <w:r w:rsidR="00640045">
        <w:t xml:space="preserve"> used to propose a secure and smart reservation system for parking areas. The system consists of two major modules which are </w:t>
      </w:r>
      <w:r>
        <w:t xml:space="preserve">the </w:t>
      </w:r>
      <w:r w:rsidR="00640045">
        <w:t>security reservation module and parking lot monitoring.</w:t>
      </w:r>
    </w:p>
    <w:p w14:paraId="03EC72D5" w14:textId="0583C3EA" w:rsidR="00F71632" w:rsidRPr="00C738B7" w:rsidRDefault="00F71632" w:rsidP="00F71632">
      <w:pPr>
        <w:rPr>
          <w:rFonts w:cstheme="minorHAnsi"/>
          <w:u w:val="single"/>
        </w:rPr>
      </w:pPr>
      <w:r w:rsidRPr="00C738B7">
        <w:rPr>
          <w:rFonts w:cstheme="minorHAnsi"/>
          <w:u w:val="single"/>
        </w:rPr>
        <w:t>Secure Reservation Module</w:t>
      </w:r>
    </w:p>
    <w:p w14:paraId="55A07762" w14:textId="4DC2214A" w:rsidR="00640045" w:rsidRDefault="00640045" w:rsidP="00E07977">
      <w:r>
        <w:t xml:space="preserve">The main idea is that the user has to send an SMS message using GSM (Global System for Mobile communications) to a Visual Basic (VB) application in a laptop/PC. The VB then processes the requested data and checks the available spot. </w:t>
      </w:r>
      <w:r w:rsidR="00E07977">
        <w:t>The authors of the study</w:t>
      </w:r>
      <w:r>
        <w:t xml:space="preserve"> use open APIs in VB to handle SMS messages. If the requested parking </w:t>
      </w:r>
      <w:r w:rsidR="00E07977">
        <w:t>spot</w:t>
      </w:r>
      <w:r>
        <w:t xml:space="preserve"> is available, the user will receive a confirmed message that has the location </w:t>
      </w:r>
      <w:r w:rsidR="00E07977">
        <w:t>of</w:t>
      </w:r>
      <w:r>
        <w:t xml:space="preserve"> the </w:t>
      </w:r>
      <w:r w:rsidR="00E07977">
        <w:t>spot and password. Otherwise, the user</w:t>
      </w:r>
      <w:r>
        <w:t xml:space="preserve"> will receive a reject message.</w:t>
      </w:r>
    </w:p>
    <w:p w14:paraId="4A9882E6" w14:textId="2AFF9C29" w:rsidR="00F71632" w:rsidRPr="00C738B7" w:rsidRDefault="00F71632" w:rsidP="00F71632">
      <w:pPr>
        <w:rPr>
          <w:rFonts w:cstheme="minorHAnsi"/>
          <w:u w:val="single"/>
          <w:rtl/>
          <w:lang w:bidi="ar-QA"/>
        </w:rPr>
      </w:pPr>
      <w:r w:rsidRPr="00C738B7">
        <w:rPr>
          <w:rFonts w:cstheme="minorHAnsi"/>
          <w:u w:val="single"/>
        </w:rPr>
        <w:t>Parking Lot Monitoring Module</w:t>
      </w:r>
    </w:p>
    <w:p w14:paraId="5DCD82E9" w14:textId="7048E108" w:rsidR="00CE2010" w:rsidRDefault="00CE2010" w:rsidP="005D3173">
      <w:r>
        <w:t>The primary aim of this module is to show the status of the parking spots using Parking Layout Animation program through Visual Basic a</w:t>
      </w:r>
      <w:r w:rsidR="00E07977">
        <w:t>pplication in a laptop/PC. The</w:t>
      </w:r>
      <w:r>
        <w:t xml:space="preserve"> program displays the status of each parking spot through colors</w:t>
      </w:r>
      <w:r w:rsidR="00E07977">
        <w:t>, g</w:t>
      </w:r>
      <w:r>
        <w:t xml:space="preserve">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r w:rsidRPr="00BF4E65">
        <w:rPr>
          <w:i/>
          <w:iCs/>
        </w:rPr>
        <w:t>reserved</w:t>
      </w:r>
      <w:r>
        <w:t xml:space="preserve"> if the user successfully reserves a parking spot. When the user arrives at the entrance gate, he enters the password</w:t>
      </w:r>
      <w:r w:rsidR="003853BA">
        <w:t>, which</w:t>
      </w:r>
      <w:r>
        <w:t xml:space="preserve"> </w:t>
      </w:r>
      <w:r w:rsidR="005D3173">
        <w:t>after</w:t>
      </w:r>
      <w:r>
        <w:t xml:space="preserve"> will</w:t>
      </w:r>
      <w:r w:rsidR="003853BA">
        <w:t xml:space="preserve"> be verified by the controller</w:t>
      </w:r>
      <w:r>
        <w:t xml:space="preserve">. If the password is valid, the gate will open, and the Parking Layout module will update the spot status to </w:t>
      </w:r>
      <w:r w:rsidRPr="00BF4E65">
        <w:rPr>
          <w:i/>
          <w:iCs/>
        </w:rPr>
        <w:t>occupied</w:t>
      </w:r>
      <w:r>
        <w:t>.</w:t>
      </w:r>
    </w:p>
    <w:p w14:paraId="24137885" w14:textId="0ED265FF" w:rsidR="00F01609" w:rsidRPr="00CE2010" w:rsidRDefault="00690028" w:rsidP="00311D03">
      <w:r>
        <w:rPr>
          <w:noProof/>
        </w:rPr>
        <w:lastRenderedPageBreak/>
        <mc:AlternateContent>
          <mc:Choice Requires="wps">
            <w:drawing>
              <wp:anchor distT="0" distB="0" distL="114300" distR="114300" simplePos="0" relativeHeight="251740160" behindDoc="0" locked="0" layoutInCell="1" allowOverlap="1" wp14:anchorId="20AEFE8B" wp14:editId="2DC2B0B2">
                <wp:simplePos x="0" y="0"/>
                <wp:positionH relativeFrom="margin">
                  <wp:align>center</wp:align>
                </wp:positionH>
                <wp:positionV relativeFrom="paragraph">
                  <wp:posOffset>3619500</wp:posOffset>
                </wp:positionV>
                <wp:extent cx="4777740" cy="589915"/>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589915"/>
                        </a:xfrm>
                        <a:prstGeom prst="rect">
                          <a:avLst/>
                        </a:prstGeom>
                        <a:solidFill>
                          <a:prstClr val="white"/>
                        </a:solidFill>
                        <a:ln>
                          <a:noFill/>
                        </a:ln>
                      </wps:spPr>
                      <wps:txbx>
                        <w:txbxContent>
                          <w:p w14:paraId="3E62CD3A" w14:textId="21513B2B" w:rsidR="00484648" w:rsidRDefault="00484648" w:rsidP="00F71632">
                            <w:pPr>
                              <w:pStyle w:val="Caption"/>
                              <w:rPr>
                                <w:noProof/>
                              </w:rPr>
                            </w:pPr>
                            <w:bookmarkStart w:id="50" w:name="_Toc531732106"/>
                            <w:bookmarkStart w:id="51" w:name="_Toc1153351"/>
                            <w:bookmarkStart w:id="52" w:name="_Toc122946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50"/>
                            <w:bookmarkEnd w:id="51"/>
                            <w:bookmarkEnd w:id="52"/>
                          </w:p>
                          <w:p w14:paraId="2E1E391F" w14:textId="77777777" w:rsidR="00484648" w:rsidRPr="00CE2010" w:rsidRDefault="00484648" w:rsidP="00CE2010"/>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mv="urn:schemas-microsoft-com:mac:vml" xmlns:mo="http://schemas.microsoft.com/office/mac/office/2008/main">
            <w:pict>
              <v:shape w14:anchorId="20AEFE8B" id="Text Box 44" o:spid="_x0000_s1039" type="#_x0000_t202" style="position:absolute;margin-left:0;margin-top:285pt;width:376.2pt;height:46.45pt;z-index:2517401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" stroked="f">
                <v:textbox style="mso-fit-shape-to-text:t" inset="0,0,0,0">
                  <w:txbxContent>
                    <w:p w14:paraId="3E62CD3A" w14:textId="21513B2B" w:rsidR="00484648" w:rsidRDefault="00484648" w:rsidP="00F71632">
                      <w:pPr>
                        <w:pStyle w:val="Caption"/>
                        <w:rPr>
                          <w:noProof/>
                        </w:rPr>
                      </w:pPr>
                      <w:bookmarkStart w:id="70" w:name="_Toc531732106"/>
                      <w:bookmarkStart w:id="71" w:name="_Toc1153351"/>
                      <w:bookmarkStart w:id="72" w:name="_Toc122946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70"/>
                      <w:bookmarkEnd w:id="71"/>
                      <w:bookmarkEnd w:id="72"/>
                    </w:p>
                    <w:p w14:paraId="2E1E391F" w14:textId="77777777" w:rsidR="00484648" w:rsidRPr="00CE2010" w:rsidRDefault="00484648" w:rsidP="00CE2010"/>
                  </w:txbxContent>
                </v:textbox>
                <w10:wrap type="topAndBottom" anchorx="margin"/>
              </v:shape>
            </w:pict>
          </mc:Fallback>
        </mc:AlternateContent>
      </w:r>
      <w:r w:rsidRPr="002A4DB1">
        <w:rPr>
          <w:rFonts w:cstheme="minorHAnsi"/>
          <w:noProof/>
        </w:rPr>
        <w:drawing>
          <wp:anchor distT="0" distB="0" distL="114300" distR="114300" simplePos="0" relativeHeight="251726848" behindDoc="0" locked="0" layoutInCell="1" allowOverlap="1" wp14:anchorId="44C72BD7" wp14:editId="724FCBEB">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E2010">
        <w:t xml:space="preserve">By using this approach, the user will be charged by the telecommunication company </w:t>
      </w:r>
      <w:r w:rsidR="00311D03">
        <w:t>for</w:t>
      </w:r>
      <w:r w:rsidR="00CE2010">
        <w:t xml:space="preserve"> send</w:t>
      </w:r>
      <w:r w:rsidR="00311D03">
        <w:t>ing the</w:t>
      </w:r>
      <w:r w:rsidR="00CE2010">
        <w:t xml:space="preserve"> SMS messages. </w:t>
      </w:r>
      <w:r w:rsidR="00311D03">
        <w:t>However</w:t>
      </w:r>
      <w:r w:rsidR="00CE2010">
        <w:t xml:space="preserve">, GSM is prone to be easily congested in crowded areas [12]. In </w:t>
      </w:r>
      <w:r w:rsidR="00311D03">
        <w:t>this</w:t>
      </w:r>
      <w:r w:rsidR="00CE2010">
        <w:t xml:space="preserve"> approach, all information is stored locally on one computer</w:t>
      </w:r>
      <w:r w:rsidR="00311D03">
        <w:t>,</w:t>
      </w:r>
      <w:r w:rsidR="00CE2010">
        <w:t xml:space="preserve"> which is inefficient as the computer memory will eventually be too full to save any more information from the system. Also, if the computer is somehow damaged, all the data will be lost. </w:t>
      </w:r>
    </w:p>
    <w:p w14:paraId="6DC5795D" w14:textId="2E038CCF" w:rsidR="00F71632" w:rsidRDefault="00F71632" w:rsidP="00F71632">
      <w:pPr>
        <w:spacing w:after="0"/>
        <w:rPr>
          <w:rFonts w:cstheme="minorHAnsi"/>
          <w:b/>
          <w:bCs/>
        </w:rPr>
      </w:pPr>
      <w:r w:rsidRPr="0000008F">
        <w:rPr>
          <w:rFonts w:cstheme="minorHAnsi"/>
          <w:b/>
          <w:bCs/>
        </w:rPr>
        <w:t xml:space="preserve">Intelligent Parking Space Detection System Based on Image Processing </w:t>
      </w:r>
    </w:p>
    <w:p w14:paraId="4BCDDF71" w14:textId="2B877CFA" w:rsidR="00F71632" w:rsidRPr="0000008F" w:rsidRDefault="00F71632" w:rsidP="00F71632">
      <w:pPr>
        <w:spacing w:after="0"/>
        <w:rPr>
          <w:rFonts w:cstheme="minorHAnsi"/>
          <w:b/>
          <w:bCs/>
        </w:rPr>
      </w:pPr>
    </w:p>
    <w:p w14:paraId="59D98C85" w14:textId="05890A7D" w:rsidR="00CE2010" w:rsidRDefault="00311D03" w:rsidP="00311D03">
      <w:r>
        <w:t xml:space="preserve">In </w:t>
      </w:r>
      <w:r w:rsidR="00CE2010">
        <w:t>[13]</w:t>
      </w:r>
      <w:r>
        <w:t xml:space="preserve">, </w:t>
      </w:r>
      <w:r w:rsidR="00CE2010">
        <w:t>an image processing technique</w:t>
      </w:r>
      <w:r>
        <w:t xml:space="preserve"> was used</w:t>
      </w:r>
      <w:r w:rsidR="00CE2010">
        <w:t xml:space="preserve"> to detect </w:t>
      </w:r>
      <w:r>
        <w:t>whether</w:t>
      </w:r>
      <w:r w:rsidR="00CE2010">
        <w:t xml:space="preserve"> the parking </w:t>
      </w:r>
      <w:r>
        <w:t>spot is empty</w:t>
      </w:r>
      <w:r w:rsidR="00CE2010">
        <w:t>. The proposed solution is carried out in 5 steps as follows:</w:t>
      </w:r>
    </w:p>
    <w:p w14:paraId="45F7647B" w14:textId="496B563C" w:rsidR="00F71632" w:rsidRPr="0000008F" w:rsidRDefault="00C47486" w:rsidP="00381D37">
      <w:pPr>
        <w:spacing w:after="0"/>
        <w:rPr>
          <w:rFonts w:cstheme="minorHAnsi"/>
        </w:rPr>
      </w:pPr>
      <w:r w:rsidRPr="0000008F">
        <w:rPr>
          <w:rFonts w:cstheme="minorHAnsi"/>
          <w:noProof/>
        </w:rPr>
        <w:drawing>
          <wp:anchor distT="0" distB="0" distL="114300" distR="114300" simplePos="0" relativeHeight="251727872" behindDoc="0" locked="0" layoutInCell="1" allowOverlap="1" wp14:anchorId="4A3BF0D6" wp14:editId="1709B6EB">
            <wp:simplePos x="0" y="0"/>
            <wp:positionH relativeFrom="column">
              <wp:posOffset>4050030</wp:posOffset>
            </wp:positionH>
            <wp:positionV relativeFrom="paragraph">
              <wp:posOffset>5905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D6976E" w14:textId="13980102" w:rsidR="00F71632" w:rsidRPr="0000008F" w:rsidRDefault="00F71632" w:rsidP="00F71632">
      <w:pPr>
        <w:spacing w:after="0"/>
        <w:rPr>
          <w:rFonts w:cstheme="minorHAnsi"/>
          <w:u w:val="single"/>
        </w:rPr>
      </w:pPr>
      <w:r w:rsidRPr="0000008F">
        <w:rPr>
          <w:rFonts w:cstheme="minorHAnsi"/>
          <w:u w:val="single"/>
        </w:rPr>
        <w:t>1- System Initialization:</w:t>
      </w:r>
    </w:p>
    <w:p w14:paraId="41F27FF1" w14:textId="756415E7" w:rsidR="00CE2010" w:rsidRDefault="00CE2010" w:rsidP="00CE2010">
      <w:r>
        <w:t xml:space="preserve">In the beginning, a rounded brown image is drawn at each parking </w:t>
      </w:r>
      <w:r w:rsidR="00311D03">
        <w:t xml:space="preserve">spot </w:t>
      </w:r>
      <w:r>
        <w:t>manually to determine their positions.</w:t>
      </w:r>
    </w:p>
    <w:p w14:paraId="392A3F85" w14:textId="40D40FC3" w:rsidR="00F71632" w:rsidRPr="0000008F" w:rsidRDefault="00F71632" w:rsidP="00F71632">
      <w:pPr>
        <w:spacing w:after="0"/>
        <w:rPr>
          <w:rFonts w:cstheme="minorHAnsi"/>
        </w:rPr>
      </w:pPr>
      <w:r w:rsidRPr="0000008F">
        <w:rPr>
          <w:rFonts w:cstheme="minorHAnsi"/>
          <w:noProof/>
        </w:rPr>
        <mc:AlternateContent>
          <mc:Choice Requires="wps">
            <w:drawing>
              <wp:anchor distT="0" distB="0" distL="114300" distR="114300" simplePos="0" relativeHeight="251734016" behindDoc="0" locked="0" layoutInCell="1" allowOverlap="1" wp14:anchorId="40817EB0" wp14:editId="33542C9A">
                <wp:simplePos x="0" y="0"/>
                <wp:positionH relativeFrom="column">
                  <wp:posOffset>4056380</wp:posOffset>
                </wp:positionH>
                <wp:positionV relativeFrom="paragraph">
                  <wp:posOffset>5905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590E6848" w14:textId="7151B84D" w:rsidR="00484648" w:rsidRPr="0050108F" w:rsidRDefault="00484648" w:rsidP="00F71632">
                            <w:pPr>
                              <w:pStyle w:val="Caption"/>
                              <w:jc w:val="center"/>
                              <w:rPr>
                                <w:rFonts w:eastAsiaTheme="minorHAnsi" w:cstheme="minorHAnsi"/>
                                <w:noProof/>
                                <w:sz w:val="16"/>
                                <w:szCs w:val="16"/>
                              </w:rPr>
                            </w:pPr>
                            <w:bookmarkStart w:id="53" w:name="_Toc531732107"/>
                            <w:bookmarkStart w:id="54" w:name="_Toc1153352"/>
                            <w:bookmarkStart w:id="55" w:name="_Toc1229462"/>
                            <w:bookmarkStart w:id="56"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53"/>
                            <w:bookmarkEnd w:id="54"/>
                            <w:bookmarkEnd w:id="55"/>
                            <w:r w:rsidRPr="0050108F">
                              <w:rPr>
                                <w:rFonts w:cstheme="minorHAnsi"/>
                                <w:sz w:val="16"/>
                                <w:szCs w:val="16"/>
                              </w:rPr>
                              <w:t xml:space="preserve"> </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mv="urn:schemas-microsoft-com:mac:vml" xmlns:mo="http://schemas.microsoft.com/office/mac/office/2008/main">
            <w:pict>
              <v:shape w14:anchorId="40817EB0" id="Text Box 11" o:spid="_x0000_s1040" type="#_x0000_t202" style="position:absolute;margin-left:319.4pt;margin-top:4.65pt;width:122.65pt;height:19.75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" stroked="f">
                <v:textbox style="mso-fit-shape-to-text:t" inset="0,0,0,0">
                  <w:txbxContent>
                    <w:p w14:paraId="590E6848" w14:textId="7151B84D" w:rsidR="00484648" w:rsidRPr="0050108F" w:rsidRDefault="00484648" w:rsidP="00F71632">
                      <w:pPr>
                        <w:pStyle w:val="Caption"/>
                        <w:jc w:val="center"/>
                        <w:rPr>
                          <w:rFonts w:eastAsiaTheme="minorHAnsi" w:cstheme="minorHAnsi"/>
                          <w:noProof/>
                          <w:sz w:val="16"/>
                          <w:szCs w:val="16"/>
                        </w:rPr>
                      </w:pPr>
                      <w:bookmarkStart w:id="77" w:name="_Toc531732107"/>
                      <w:bookmarkStart w:id="78" w:name="_Toc1153352"/>
                      <w:bookmarkStart w:id="79" w:name="_Toc1229462"/>
                      <w:bookmarkStart w:id="80"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7"/>
                      <w:bookmarkEnd w:id="78"/>
                      <w:bookmarkEnd w:id="79"/>
                      <w:r w:rsidRPr="0050108F">
                        <w:rPr>
                          <w:rFonts w:cstheme="minorHAnsi"/>
                          <w:sz w:val="16"/>
                          <w:szCs w:val="16"/>
                        </w:rPr>
                        <w:t xml:space="preserve"> </w:t>
                      </w:r>
                      <w:bookmarkEnd w:id="80"/>
                    </w:p>
                  </w:txbxContent>
                </v:textbox>
                <w10:wrap type="square"/>
              </v:shape>
            </w:pict>
          </mc:Fallback>
        </mc:AlternateContent>
      </w:r>
    </w:p>
    <w:p w14:paraId="24D3AC6E" w14:textId="39DFBAE1" w:rsidR="00F71632" w:rsidRPr="0000008F" w:rsidRDefault="00C47486" w:rsidP="00F71632">
      <w:pPr>
        <w:spacing w:after="0"/>
        <w:rPr>
          <w:rFonts w:cstheme="minorHAnsi"/>
          <w:u w:val="single"/>
        </w:rPr>
      </w:pPr>
      <w:r w:rsidRPr="0000008F">
        <w:rPr>
          <w:rFonts w:cstheme="minorHAnsi"/>
          <w:noProof/>
        </w:rPr>
        <w:drawing>
          <wp:anchor distT="0" distB="0" distL="114300" distR="114300" simplePos="0" relativeHeight="251728896" behindDoc="1" locked="0" layoutInCell="1" allowOverlap="1" wp14:anchorId="0A64A00F" wp14:editId="5E164372">
            <wp:simplePos x="0" y="0"/>
            <wp:positionH relativeFrom="column">
              <wp:posOffset>4056380</wp:posOffset>
            </wp:positionH>
            <wp:positionV relativeFrom="paragraph">
              <wp:posOffset>9271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71632" w:rsidRPr="0000008F">
        <w:rPr>
          <w:rFonts w:cstheme="minorHAnsi"/>
          <w:u w:val="single"/>
        </w:rPr>
        <w:t>2- Image Acquisition:</w:t>
      </w:r>
    </w:p>
    <w:p w14:paraId="5FF79DE9" w14:textId="5893D1AD" w:rsidR="00CE2010" w:rsidRDefault="00CE2010" w:rsidP="00311D03">
      <w:r>
        <w:t xml:space="preserve">The camera captures an RGB image </w:t>
      </w:r>
      <w:r w:rsidR="00311D03">
        <w:t>of</w:t>
      </w:r>
      <w:r>
        <w:t xml:space="preserve"> the car park scene and sends it to the processing unit that runs in MATLAB.</w:t>
      </w:r>
    </w:p>
    <w:p w14:paraId="161026D5" w14:textId="1684EACD" w:rsidR="00F71632" w:rsidRPr="0000008F" w:rsidRDefault="00681262" w:rsidP="005D7063">
      <w:pPr>
        <w:spacing w:after="0"/>
        <w:rPr>
          <w:rFonts w:cstheme="minorHAnsi"/>
        </w:rPr>
      </w:pPr>
      <w:r w:rsidRPr="0000008F">
        <w:rPr>
          <w:rFonts w:cstheme="minorHAnsi"/>
          <w:noProof/>
        </w:rPr>
        <mc:AlternateContent>
          <mc:Choice Requires="wps">
            <w:drawing>
              <wp:anchor distT="0" distB="0" distL="114300" distR="114300" simplePos="0" relativeHeight="251735040" behindDoc="1" locked="0" layoutInCell="1" allowOverlap="1" wp14:anchorId="79AEEB26" wp14:editId="290CC9CE">
                <wp:simplePos x="0" y="0"/>
                <wp:positionH relativeFrom="column">
                  <wp:posOffset>3942080</wp:posOffset>
                </wp:positionH>
                <wp:positionV relativeFrom="paragraph">
                  <wp:posOffset>18034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18C36E52" w14:textId="29C694C6" w:rsidR="00484648" w:rsidRPr="0050108F" w:rsidRDefault="00484648" w:rsidP="00F71632">
                            <w:pPr>
                              <w:pStyle w:val="Caption"/>
                              <w:jc w:val="center"/>
                              <w:rPr>
                                <w:rFonts w:eastAsiaTheme="minorHAnsi" w:cstheme="minorHAnsi"/>
                                <w:noProof/>
                                <w:sz w:val="16"/>
                                <w:szCs w:val="16"/>
                              </w:rPr>
                            </w:pPr>
                            <w:bookmarkStart w:id="57" w:name="_Toc531732108"/>
                            <w:bookmarkStart w:id="58" w:name="_Toc1153353"/>
                            <w:bookmarkStart w:id="59" w:name="_Toc1229463"/>
                            <w:bookmarkStart w:id="60"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57"/>
                            <w:bookmarkEnd w:id="58"/>
                            <w:bookmarkEnd w:id="59"/>
                            <w:r w:rsidRPr="0050108F">
                              <w:rPr>
                                <w:rFonts w:cstheme="minorHAnsi"/>
                                <w:sz w:val="16"/>
                                <w:szCs w:val="16"/>
                              </w:rPr>
                              <w:t xml:space="preserve"> </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mv="urn:schemas-microsoft-com:mac:vml" xmlns:mo="http://schemas.microsoft.com/office/mac/office/2008/main">
            <w:pict>
              <v:shape w14:anchorId="79AEEB26" id="Text Box 12" o:spid="_x0000_s1041" type="#_x0000_t202" style="position:absolute;margin-left:310.4pt;margin-top:14.2pt;width:145.05pt;height:19.75pt;z-index:-251581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" stroked="f">
                <v:textbox style="mso-fit-shape-to-text:t" inset="0,0,0,0">
                  <w:txbxContent>
                    <w:p w14:paraId="18C36E52" w14:textId="29C694C6" w:rsidR="00484648" w:rsidRPr="0050108F" w:rsidRDefault="00484648" w:rsidP="00F71632">
                      <w:pPr>
                        <w:pStyle w:val="Caption"/>
                        <w:jc w:val="center"/>
                        <w:rPr>
                          <w:rFonts w:eastAsiaTheme="minorHAnsi" w:cstheme="minorHAnsi"/>
                          <w:noProof/>
                          <w:sz w:val="16"/>
                          <w:szCs w:val="16"/>
                        </w:rPr>
                      </w:pPr>
                      <w:bookmarkStart w:id="85" w:name="_Toc531732108"/>
                      <w:bookmarkStart w:id="86" w:name="_Toc1153353"/>
                      <w:bookmarkStart w:id="87" w:name="_Toc1229463"/>
                      <w:bookmarkStart w:id="88"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5"/>
                      <w:bookmarkEnd w:id="86"/>
                      <w:bookmarkEnd w:id="87"/>
                      <w:r w:rsidRPr="0050108F">
                        <w:rPr>
                          <w:rFonts w:cstheme="minorHAnsi"/>
                          <w:sz w:val="16"/>
                          <w:szCs w:val="16"/>
                        </w:rPr>
                        <w:t xml:space="preserve"> </w:t>
                      </w:r>
                      <w:bookmarkEnd w:id="88"/>
                    </w:p>
                  </w:txbxContent>
                </v:textbox>
                <w10:wrap type="tight"/>
              </v:shape>
            </w:pict>
          </mc:Fallback>
        </mc:AlternateContent>
      </w:r>
    </w:p>
    <w:p w14:paraId="04AE6FA2" w14:textId="77777777" w:rsidR="00F71632" w:rsidRPr="0000008F" w:rsidRDefault="00F71632" w:rsidP="00F71632">
      <w:pPr>
        <w:spacing w:after="0"/>
        <w:rPr>
          <w:rFonts w:cstheme="minorHAnsi"/>
          <w:u w:val="single"/>
        </w:rPr>
      </w:pPr>
      <w:r w:rsidRPr="0000008F">
        <w:rPr>
          <w:rFonts w:cstheme="minorHAnsi"/>
          <w:noProof/>
        </w:rPr>
        <w:lastRenderedPageBreak/>
        <w:drawing>
          <wp:anchor distT="0" distB="0" distL="114300" distR="114300" simplePos="0" relativeHeight="251729920" behindDoc="1" locked="0" layoutInCell="1" allowOverlap="1" wp14:anchorId="36E33076" wp14:editId="44C6F496">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32FD3A72" w14:textId="165C21C9" w:rsidR="00F71632" w:rsidRPr="00CE2010" w:rsidRDefault="00F71632" w:rsidP="00CE2010">
      <w:r w:rsidRPr="0000008F">
        <w:rPr>
          <w:rFonts w:cstheme="minorHAnsi"/>
          <w:noProof/>
        </w:rPr>
        <mc:AlternateContent>
          <mc:Choice Requires="wps">
            <w:drawing>
              <wp:anchor distT="0" distB="0" distL="114300" distR="114300" simplePos="0" relativeHeight="251736064" behindDoc="0" locked="0" layoutInCell="1" allowOverlap="1" wp14:anchorId="1FA1F08A" wp14:editId="299CCD4E">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1C6C034D" w14:textId="006DDB9B" w:rsidR="00484648" w:rsidRPr="0050108F" w:rsidRDefault="00484648" w:rsidP="00F71632">
                            <w:pPr>
                              <w:pStyle w:val="Caption"/>
                              <w:jc w:val="center"/>
                              <w:rPr>
                                <w:rFonts w:eastAsiaTheme="minorHAnsi" w:cstheme="minorHAnsi"/>
                                <w:noProof/>
                                <w:sz w:val="16"/>
                                <w:szCs w:val="16"/>
                              </w:rPr>
                            </w:pPr>
                            <w:bookmarkStart w:id="61" w:name="_Toc531732109"/>
                            <w:bookmarkStart w:id="62" w:name="_Toc1153354"/>
                            <w:bookmarkStart w:id="63" w:name="_Toc1229464"/>
                            <w:bookmarkStart w:id="64"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61"/>
                            <w:bookmarkEnd w:id="62"/>
                            <w:bookmarkEnd w:id="63"/>
                            <w:r w:rsidRPr="0050108F">
                              <w:rPr>
                                <w:rFonts w:cstheme="minorHAnsi"/>
                                <w:sz w:val="16"/>
                                <w:szCs w:val="16"/>
                              </w:rPr>
                              <w:t xml:space="preserve"> </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shape w14:anchorId="1FA1F08A" id="Text Box 13" o:spid="_x0000_s1042" type="#_x0000_t202" style="position:absolute;margin-left:327.9pt;margin-top:62pt;width:120.05pt;height:10.6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" stroked="f">
                <v:textbox inset="0,0,0,0">
                  <w:txbxContent>
                    <w:p w14:paraId="1C6C034D" w14:textId="006DDB9B" w:rsidR="00484648" w:rsidRPr="0050108F" w:rsidRDefault="00484648" w:rsidP="00F71632">
                      <w:pPr>
                        <w:pStyle w:val="Caption"/>
                        <w:jc w:val="center"/>
                        <w:rPr>
                          <w:rFonts w:eastAsiaTheme="minorHAnsi" w:cstheme="minorHAnsi"/>
                          <w:noProof/>
                          <w:sz w:val="16"/>
                          <w:szCs w:val="16"/>
                        </w:rPr>
                      </w:pPr>
                      <w:bookmarkStart w:id="93" w:name="_Toc531732109"/>
                      <w:bookmarkStart w:id="94" w:name="_Toc1153354"/>
                      <w:bookmarkStart w:id="95" w:name="_Toc1229464"/>
                      <w:bookmarkStart w:id="96"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3"/>
                      <w:bookmarkEnd w:id="94"/>
                      <w:bookmarkEnd w:id="95"/>
                      <w:r w:rsidRPr="0050108F">
                        <w:rPr>
                          <w:rFonts w:cstheme="minorHAnsi"/>
                          <w:sz w:val="16"/>
                          <w:szCs w:val="16"/>
                        </w:rPr>
                        <w:t xml:space="preserve"> </w:t>
                      </w:r>
                      <w:bookmarkEnd w:id="96"/>
                    </w:p>
                  </w:txbxContent>
                </v:textbox>
                <w10:wrap type="square"/>
              </v:shape>
            </w:pict>
          </mc:Fallback>
        </mc:AlternateContent>
      </w:r>
      <w:r w:rsidR="00CE2010">
        <w:t>MATLAB converts the RGB Image to a grey scale image. Then thresholding technique on the grey scale image is applie</w:t>
      </w:r>
      <w:r w:rsidR="00311D03">
        <w:t>d to create a binary image. The</w:t>
      </w:r>
      <w:r w:rsidR="00CE2010">
        <w:t xml:space="preserve"> technique helps in separating the objects from the background.</w:t>
      </w:r>
    </w:p>
    <w:p w14:paraId="37B801C7" w14:textId="77777777" w:rsidR="00F71632" w:rsidRPr="0000008F" w:rsidRDefault="00F71632" w:rsidP="00F71632">
      <w:pPr>
        <w:spacing w:after="0"/>
        <w:rPr>
          <w:rFonts w:cstheme="minorHAnsi"/>
        </w:rPr>
      </w:pPr>
    </w:p>
    <w:p w14:paraId="29290B62"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30944" behindDoc="1" locked="0" layoutInCell="1" allowOverlap="1" wp14:anchorId="642743FB" wp14:editId="5167E82C">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26A66B25" w14:textId="7974238E" w:rsidR="00F71632" w:rsidRPr="00CE2010" w:rsidRDefault="00484648" w:rsidP="00CE2010">
      <w:r w:rsidRPr="0000008F">
        <w:rPr>
          <w:rFonts w:cstheme="minorHAnsi"/>
          <w:noProof/>
        </w:rPr>
        <mc:AlternateContent>
          <mc:Choice Requires="wps">
            <w:drawing>
              <wp:anchor distT="0" distB="0" distL="114300" distR="114300" simplePos="0" relativeHeight="251737088" behindDoc="1" locked="0" layoutInCell="1" allowOverlap="1" wp14:anchorId="1A42C0B8" wp14:editId="0829A564">
                <wp:simplePos x="0" y="0"/>
                <wp:positionH relativeFrom="column">
                  <wp:posOffset>4161790</wp:posOffset>
                </wp:positionH>
                <wp:positionV relativeFrom="paragraph">
                  <wp:posOffset>67881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76C76DB2" w14:textId="7CB9F8BD" w:rsidR="00484648" w:rsidRPr="0050108F" w:rsidRDefault="00484648" w:rsidP="00484648">
                            <w:pPr>
                              <w:pStyle w:val="Caption"/>
                              <w:jc w:val="center"/>
                              <w:rPr>
                                <w:rFonts w:eastAsiaTheme="minorHAnsi" w:cstheme="minorHAnsi"/>
                                <w:noProof/>
                                <w:sz w:val="16"/>
                                <w:szCs w:val="16"/>
                              </w:rPr>
                            </w:pPr>
                            <w:bookmarkStart w:id="65" w:name="_Toc531732110"/>
                            <w:bookmarkStart w:id="66" w:name="_Toc1153355"/>
                            <w:bookmarkStart w:id="67" w:name="_Toc1229465"/>
                            <w:bookmarkStart w:id="68"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65"/>
                            <w:bookmarkEnd w:id="66"/>
                            <w:bookmarkEnd w:id="67"/>
                            <w:r w:rsidRPr="0050108F">
                              <w:rPr>
                                <w:rFonts w:cstheme="minorHAnsi"/>
                                <w:sz w:val="16"/>
                                <w:szCs w:val="16"/>
                              </w:rPr>
                              <w:t xml:space="preserve"> </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shape w14:anchorId="1A42C0B8" id="Text Box 14" o:spid="_x0000_s1043" type="#_x0000_t202" style="position:absolute;margin-left:327.7pt;margin-top:53.45pt;width:119.65pt;height:19.8pt;z-index:-251579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" stroked="f">
                <v:textbox inset="0,0,0,0">
                  <w:txbxContent>
                    <w:p w14:paraId="76C76DB2" w14:textId="7CB9F8BD" w:rsidR="00484648" w:rsidRPr="0050108F" w:rsidRDefault="00484648" w:rsidP="00484648">
                      <w:pPr>
                        <w:pStyle w:val="Caption"/>
                        <w:jc w:val="center"/>
                        <w:rPr>
                          <w:rFonts w:eastAsiaTheme="minorHAnsi" w:cstheme="minorHAnsi"/>
                          <w:noProof/>
                          <w:sz w:val="16"/>
                          <w:szCs w:val="16"/>
                        </w:rPr>
                      </w:pPr>
                      <w:bookmarkStart w:id="101" w:name="_Toc531732110"/>
                      <w:bookmarkStart w:id="102" w:name="_Toc1153355"/>
                      <w:bookmarkStart w:id="103" w:name="_Toc1229465"/>
                      <w:bookmarkStart w:id="104"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1"/>
                      <w:bookmarkEnd w:id="102"/>
                      <w:bookmarkEnd w:id="103"/>
                      <w:r w:rsidRPr="0050108F">
                        <w:rPr>
                          <w:rFonts w:cstheme="minorHAnsi"/>
                          <w:sz w:val="16"/>
                          <w:szCs w:val="16"/>
                        </w:rPr>
                        <w:t xml:space="preserve"> </w:t>
                      </w:r>
                      <w:bookmarkEnd w:id="104"/>
                    </w:p>
                  </w:txbxContent>
                </v:textbox>
                <w10:wrap type="tight"/>
              </v:shape>
            </w:pict>
          </mc:Fallback>
        </mc:AlternateContent>
      </w:r>
      <w:r w:rsidR="00CE2010">
        <w:t xml:space="preserve">The morphology functions such as dilation, erosion, opening, and closing are used to remove noise from the binary image as well as to trace the exterior boundaries of the object. </w:t>
      </w:r>
    </w:p>
    <w:p w14:paraId="59693B4A" w14:textId="14220DB2" w:rsidR="00F71632" w:rsidRPr="0000008F" w:rsidRDefault="00F71632" w:rsidP="00F71632">
      <w:pPr>
        <w:spacing w:after="0"/>
        <w:rPr>
          <w:rFonts w:cstheme="minorHAnsi"/>
        </w:rPr>
      </w:pPr>
    </w:p>
    <w:p w14:paraId="35145F59"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31968" behindDoc="1" locked="0" layoutInCell="1" allowOverlap="1" wp14:anchorId="1C24487C" wp14:editId="069CC7F2">
            <wp:simplePos x="0" y="0"/>
            <wp:positionH relativeFrom="column">
              <wp:posOffset>4161790</wp:posOffset>
            </wp:positionH>
            <wp:positionV relativeFrom="paragraph">
              <wp:posOffset>10795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54BCC9AE" w14:textId="06988C4C" w:rsidR="00CE2010" w:rsidRDefault="00CE2010" w:rsidP="00311D03">
      <w:r>
        <w:t xml:space="preserve">The system detects if the parking </w:t>
      </w:r>
      <w:r w:rsidR="00311D03">
        <w:t>spot</w:t>
      </w:r>
      <w:r>
        <w:t xml:space="preserve"> is empty or not by identifying the rounded brown image at every spot.</w:t>
      </w:r>
    </w:p>
    <w:p w14:paraId="6E2638AC" w14:textId="77777777" w:rsidR="00F71632" w:rsidRDefault="00F71632" w:rsidP="00F71632">
      <w:pPr>
        <w:spacing w:after="0"/>
        <w:rPr>
          <w:rFonts w:cstheme="minorHAnsi"/>
        </w:rPr>
      </w:pPr>
    </w:p>
    <w:p w14:paraId="4B591133" w14:textId="23D4AF6A" w:rsidR="00F71632" w:rsidRPr="0000008F" w:rsidRDefault="00C47486" w:rsidP="00F71632">
      <w:pPr>
        <w:spacing w:after="0"/>
        <w:rPr>
          <w:rFonts w:cstheme="minorHAnsi"/>
        </w:rPr>
      </w:pPr>
      <w:r w:rsidRPr="0000008F">
        <w:rPr>
          <w:rFonts w:cstheme="minorHAnsi"/>
          <w:noProof/>
        </w:rPr>
        <mc:AlternateContent>
          <mc:Choice Requires="wps">
            <w:drawing>
              <wp:anchor distT="0" distB="0" distL="114300" distR="114300" simplePos="0" relativeHeight="251738112" behindDoc="1" locked="0" layoutInCell="1" allowOverlap="1" wp14:anchorId="373F4EE8" wp14:editId="751840C5">
                <wp:simplePos x="0" y="0"/>
                <wp:positionH relativeFrom="column">
                  <wp:posOffset>4162425</wp:posOffset>
                </wp:positionH>
                <wp:positionV relativeFrom="paragraph">
                  <wp:posOffset>10985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BC845DD" w14:textId="3EDFA55C" w:rsidR="00484648" w:rsidRPr="0050108F" w:rsidRDefault="00484648" w:rsidP="00F71632">
                            <w:pPr>
                              <w:pStyle w:val="Caption"/>
                              <w:jc w:val="center"/>
                              <w:rPr>
                                <w:rFonts w:eastAsiaTheme="minorHAnsi" w:cstheme="minorHAnsi"/>
                                <w:noProof/>
                                <w:sz w:val="16"/>
                                <w:szCs w:val="16"/>
                              </w:rPr>
                            </w:pPr>
                            <w:bookmarkStart w:id="69" w:name="_Toc531732111"/>
                            <w:bookmarkStart w:id="70" w:name="_Toc1153356"/>
                            <w:bookmarkStart w:id="71" w:name="_Toc1229466"/>
                            <w:bookmarkStart w:id="72"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sidR="00C47486">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69"/>
                            <w:bookmarkEnd w:id="70"/>
                            <w:bookmarkEnd w:id="71"/>
                            <w:r w:rsidRPr="0050108F">
                              <w:rPr>
                                <w:rFonts w:cstheme="minorHAnsi"/>
                                <w:sz w:val="16"/>
                                <w:szCs w:val="16"/>
                              </w:rPr>
                              <w:t xml:space="preserve"> </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373F4EE8" id="Text Box 15" o:spid="_x0000_s1044" type="#_x0000_t202" style="position:absolute;margin-left:327.75pt;margin-top:8.65pt;width:128.15pt;height:19.75pt;z-index:-25157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" stroked="f">
                <v:textbox style="mso-fit-shape-to-text:t" inset="0,0,0,0">
                  <w:txbxContent>
                    <w:p w14:paraId="5BC845DD" w14:textId="3EDFA55C" w:rsidR="00484648" w:rsidRPr="0050108F" w:rsidRDefault="00484648" w:rsidP="00F71632">
                      <w:pPr>
                        <w:pStyle w:val="Caption"/>
                        <w:jc w:val="center"/>
                        <w:rPr>
                          <w:rFonts w:eastAsiaTheme="minorHAnsi" w:cstheme="minorHAnsi"/>
                          <w:noProof/>
                          <w:sz w:val="16"/>
                          <w:szCs w:val="16"/>
                        </w:rPr>
                      </w:pPr>
                      <w:bookmarkStart w:id="109" w:name="_Toc531732111"/>
                      <w:bookmarkStart w:id="110" w:name="_Toc1153356"/>
                      <w:bookmarkStart w:id="111" w:name="_Toc1229466"/>
                      <w:bookmarkStart w:id="112"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sidR="00C47486">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9"/>
                      <w:bookmarkEnd w:id="110"/>
                      <w:bookmarkEnd w:id="111"/>
                      <w:r w:rsidRPr="0050108F">
                        <w:rPr>
                          <w:rFonts w:cstheme="minorHAnsi"/>
                          <w:sz w:val="16"/>
                          <w:szCs w:val="16"/>
                        </w:rPr>
                        <w:t xml:space="preserve"> </w:t>
                      </w:r>
                      <w:bookmarkEnd w:id="112"/>
                    </w:p>
                  </w:txbxContent>
                </v:textbox>
                <w10:wrap type="tight"/>
              </v:shape>
            </w:pict>
          </mc:Fallback>
        </mc:AlternateContent>
      </w:r>
    </w:p>
    <w:p w14:paraId="32F5AEF7" w14:textId="5F3F8B6D" w:rsidR="00F71632" w:rsidRPr="0000008F" w:rsidRDefault="00F71632" w:rsidP="00F71632">
      <w:pPr>
        <w:spacing w:after="0"/>
        <w:rPr>
          <w:rFonts w:cstheme="minorHAnsi"/>
        </w:rPr>
      </w:pPr>
    </w:p>
    <w:p w14:paraId="1646009E" w14:textId="77777777" w:rsidR="00F71632" w:rsidRDefault="00F71632" w:rsidP="00F71632">
      <w:pPr>
        <w:spacing w:after="0"/>
        <w:rPr>
          <w:rFonts w:cstheme="minorHAnsi"/>
        </w:rPr>
      </w:pPr>
    </w:p>
    <w:p w14:paraId="72CDCCD2" w14:textId="254AE227" w:rsidR="00CE2010" w:rsidRDefault="00CE2010" w:rsidP="00CE2010">
      <w:r>
        <w:t>This approach may not function well in extreme weather conditions</w:t>
      </w:r>
      <w:r w:rsidR="00311D03">
        <w:t>,</w:t>
      </w:r>
      <w:r>
        <w:t xml:space="preserve"> as the camera might be damaged. Also, placing the camera in a suitable location such that all parking areas are visible, and there are no objects that might obstruct the camera's vision is essential for the camera to work as planned.</w:t>
      </w:r>
    </w:p>
    <w:p w14:paraId="1FAF90EB" w14:textId="77777777" w:rsidR="00A979BD" w:rsidRPr="005D7063" w:rsidRDefault="00A979BD" w:rsidP="005D7063">
      <w:pPr>
        <w:spacing w:after="0"/>
        <w:rPr>
          <w:rFonts w:cstheme="minorHAnsi"/>
        </w:rPr>
      </w:pPr>
    </w:p>
    <w:p w14:paraId="542D0921" w14:textId="77777777" w:rsidR="00681262" w:rsidRPr="00381D37" w:rsidRDefault="00681262" w:rsidP="00681262">
      <w:pPr>
        <w:rPr>
          <w:rFonts w:cstheme="minorHAnsi"/>
          <w:b/>
          <w:bCs/>
        </w:rPr>
      </w:pPr>
      <w:bookmarkStart w:id="73" w:name="_Toc501591023"/>
      <w:r w:rsidRPr="00381D37">
        <w:rPr>
          <w:rFonts w:cstheme="minorHAnsi"/>
          <w:b/>
          <w:bCs/>
        </w:rPr>
        <w:t>Monitoring Parking Space Availability via Zigbee Technology</w:t>
      </w:r>
    </w:p>
    <w:p w14:paraId="753CB7D2" w14:textId="77777777" w:rsidR="00CE2010" w:rsidRDefault="00CE2010" w:rsidP="00CE2010">
      <w:r>
        <w:t>In [14], the system’s primary function is to allow its users to view the available parking spots through a screen at the gates of a parking area using Zigbee wireless technology for communication and digital infrared sensors for vehicle detection.</w:t>
      </w:r>
    </w:p>
    <w:p w14:paraId="2330C1E8" w14:textId="77777777" w:rsidR="00681262" w:rsidRPr="003120B5" w:rsidRDefault="00681262" w:rsidP="00681262">
      <w:pPr>
        <w:rPr>
          <w:rFonts w:cstheme="minorHAnsi"/>
        </w:rPr>
      </w:pPr>
      <w:r w:rsidRPr="003120B5">
        <w:rPr>
          <w:rFonts w:cstheme="minorHAnsi"/>
        </w:rPr>
        <w:t>The system consists of two main modules:</w:t>
      </w:r>
    </w:p>
    <w:p w14:paraId="208B9549" w14:textId="1C273290" w:rsidR="00681262" w:rsidRDefault="00681262" w:rsidP="00681262">
      <w:pPr>
        <w:rPr>
          <w:rFonts w:cstheme="minorHAnsi"/>
          <w:u w:val="single"/>
        </w:rPr>
      </w:pPr>
      <w:r w:rsidRPr="00C738B7">
        <w:rPr>
          <w:rFonts w:cstheme="minorHAnsi"/>
          <w:u w:val="single"/>
        </w:rPr>
        <w:t>Parking Lot Vacancy Monitoring Module</w:t>
      </w:r>
    </w:p>
    <w:p w14:paraId="26CB8007" w14:textId="6658CE54" w:rsidR="00CE2010" w:rsidRPr="00C738B7" w:rsidRDefault="00A51257" w:rsidP="00A51257">
      <w:pPr>
        <w:rPr>
          <w:rFonts w:cstheme="minorHAnsi"/>
          <w:u w:val="single"/>
        </w:rPr>
      </w:pPr>
      <w:r>
        <w:t>This</w:t>
      </w:r>
      <w:r w:rsidR="00CE2010">
        <w:t xml:space="preserve"> module comprises of digital infrared sensors, Zigbee module, PIC microcontroller 18F4550, and an LCD. This module is used to detect the available parking spots. A digital infrared sensor is </w:t>
      </w:r>
      <w:r>
        <w:t>placed</w:t>
      </w:r>
      <w:r w:rsidR="00CE2010">
        <w:t xml:space="preserve"> on top of each parking spot to detect the existence of a vehicle such that each sensor is used to monitor one parking spot. Infrared sensors work with the reflected light wave</w:t>
      </w:r>
      <w:r>
        <w:t>s</w:t>
      </w:r>
      <w:r w:rsidR="00CE2010">
        <w:t xml:space="preserve">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3AEA786E" w14:textId="77777777" w:rsidR="00681262" w:rsidRPr="003120B5" w:rsidRDefault="00681262" w:rsidP="00681262">
      <w:pPr>
        <w:rPr>
          <w:rFonts w:cstheme="minorHAnsi"/>
          <w:u w:val="single"/>
        </w:rPr>
      </w:pPr>
      <w:r w:rsidRPr="003120B5">
        <w:rPr>
          <w:rFonts w:cstheme="minorHAnsi"/>
          <w:u w:val="single"/>
        </w:rPr>
        <w:lastRenderedPageBreak/>
        <w:t>Master Module</w:t>
      </w:r>
    </w:p>
    <w:p w14:paraId="705A0ACC" w14:textId="41D24CC0" w:rsidR="00CE2010" w:rsidRDefault="00CE2010" w:rsidP="00CE2010">
      <w:r>
        <w:t xml:space="preserve">The master module consists of a GUI display shown through a PC or a laptop, and a Zigbee module. The GUI display, shown in Figure </w:t>
      </w:r>
      <w:r w:rsidR="001A025B">
        <w:t>2.</w:t>
      </w:r>
      <w:r>
        <w:t>7, allows the user to see</w:t>
      </w:r>
      <w:r w:rsidR="00A51257">
        <w:t xml:space="preserve"> precisely which parking spots are</w:t>
      </w:r>
      <w:r>
        <w:t xml:space="preserve"> available. Whenever the Zigbee module receives data about a particular parking spot from the Parking Lot Vacancy Monitoring module, it informs the PC/laptop that it is interfaced with to update the status of a parking spot.</w:t>
      </w:r>
    </w:p>
    <w:p w14:paraId="1300E89D" w14:textId="026A4017" w:rsidR="00CE2010" w:rsidRDefault="00A51257" w:rsidP="00A51257">
      <w:r>
        <w:t>Nevertheless</w:t>
      </w:r>
      <w:r w:rsidR="00CE2010">
        <w:t xml:space="preserve">, this system has several disadvantages. The infrared sensor is </w:t>
      </w:r>
      <w:r>
        <w:t>entirely</w:t>
      </w:r>
      <w:r w:rsidR="00CE2010">
        <w:t xml:space="preserve"> dependent on light as brighter surfaces are more accessible for detection than darker surfaces. Hence, changing light conditions could </w:t>
      </w:r>
      <w:r>
        <w:t>yield</w:t>
      </w:r>
      <w:r w:rsidR="00CE2010">
        <w:t xml:space="preserve"> wrong outputs. Also, the system does not have a mobile application for a remote user interface and restrict its users to a GUI interface at the gates of the parking lot.</w:t>
      </w:r>
    </w:p>
    <w:p w14:paraId="24E87D0B" w14:textId="2F84BC86" w:rsidR="00CE2010" w:rsidRDefault="00CE2010" w:rsidP="00CE2010">
      <w:r>
        <w:rPr>
          <w:noProof/>
        </w:rPr>
        <mc:AlternateContent>
          <mc:Choice Requires="wps">
            <w:drawing>
              <wp:anchor distT="0" distB="0" distL="114300" distR="114300" simplePos="0" relativeHeight="251850752" behindDoc="0" locked="0" layoutInCell="1" allowOverlap="1" wp14:anchorId="4C1F9E84" wp14:editId="46CC49E3">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121E4556" w14:textId="32087268" w:rsidR="00484648" w:rsidRDefault="00484648" w:rsidP="001A025B">
                            <w:pPr>
                              <w:pStyle w:val="Caption"/>
                              <w:jc w:val="center"/>
                              <w:rPr>
                                <w:noProof/>
                              </w:rPr>
                            </w:pPr>
                            <w:bookmarkStart w:id="74" w:name="_Toc531732112"/>
                            <w:bookmarkStart w:id="75" w:name="_Toc1153357"/>
                            <w:bookmarkStart w:id="76" w:name="_Toc122946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rsidR="001A025B">
                              <w:t>.</w:t>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74"/>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mv="urn:schemas-microsoft-com:mac:vml" xmlns:mo="http://schemas.microsoft.com/office/mac/office/2008/main">
            <w:pict>
              <v:shape w14:anchorId="4C1F9E84" id="Text Box 106" o:spid="_x0000_s1045" type="#_x0000_t202" style="position:absolute;margin-left:140pt;margin-top:230.45pt;width:153.5pt;height:21pt;z-index:251850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" stroked="f">
                <v:textbox style="mso-fit-shape-to-text:t" inset="0,0,0,0">
                  <w:txbxContent>
                    <w:p w14:paraId="121E4556" w14:textId="32087268" w:rsidR="00484648" w:rsidRDefault="00484648" w:rsidP="001A025B">
                      <w:pPr>
                        <w:pStyle w:val="Caption"/>
                        <w:jc w:val="center"/>
                        <w:rPr>
                          <w:noProof/>
                        </w:rPr>
                      </w:pPr>
                      <w:bookmarkStart w:id="117" w:name="_Toc531732112"/>
                      <w:bookmarkStart w:id="118" w:name="_Toc1153357"/>
                      <w:bookmarkStart w:id="119" w:name="_Toc122946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rsidR="001A025B">
                        <w:t>.</w:t>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117"/>
                      <w:bookmarkEnd w:id="118"/>
                      <w:bookmarkEnd w:id="119"/>
                    </w:p>
                  </w:txbxContent>
                </v:textbox>
                <w10:wrap type="topAndBottom"/>
              </v:shape>
            </w:pict>
          </mc:Fallback>
        </mc:AlternateContent>
      </w:r>
      <w:r>
        <w:rPr>
          <w:noProof/>
        </w:rPr>
        <w:drawing>
          <wp:anchor distT="0" distB="0" distL="114300" distR="114300" simplePos="0" relativeHeight="251848704" behindDoc="0" locked="0" layoutInCell="1" allowOverlap="1" wp14:anchorId="7EC67590" wp14:editId="357FDEC8">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025B">
        <w:t>Figure 2.</w:t>
      </w:r>
      <w:r>
        <w:t>8 shows the hardware architecture of the system.</w:t>
      </w:r>
    </w:p>
    <w:p w14:paraId="366FE1F5" w14:textId="3423CEB3" w:rsidR="00EF4E40" w:rsidRPr="00EF4E40" w:rsidRDefault="00CE2010" w:rsidP="00EF4E40">
      <w:pPr>
        <w:rPr>
          <w:rFonts w:cstheme="minorHAnsi"/>
        </w:rPr>
      </w:pPr>
      <w:r>
        <w:rPr>
          <w:noProof/>
        </w:rPr>
        <w:drawing>
          <wp:anchor distT="0" distB="0" distL="114300" distR="114300" simplePos="0" relativeHeight="251851776" behindDoc="0" locked="0" layoutInCell="1" allowOverlap="1" wp14:anchorId="57FB6587" wp14:editId="2A796367">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427BC54" w14:textId="6D14057F" w:rsidR="00EF4E40" w:rsidRDefault="00EF4E40" w:rsidP="00983B4B">
      <w:pPr>
        <w:keepNext/>
      </w:pPr>
    </w:p>
    <w:p w14:paraId="7D3C5063" w14:textId="77777777" w:rsidR="00EF4E40" w:rsidRDefault="00EF4E40" w:rsidP="00681262">
      <w:pPr>
        <w:pStyle w:val="Caption"/>
        <w:jc w:val="center"/>
      </w:pPr>
      <w:bookmarkStart w:id="77" w:name="_Toc531732113"/>
    </w:p>
    <w:p w14:paraId="0DE4E4BF" w14:textId="77777777" w:rsidR="00EF4E40" w:rsidRDefault="00EF4E40" w:rsidP="00681262">
      <w:pPr>
        <w:pStyle w:val="Caption"/>
        <w:jc w:val="center"/>
      </w:pPr>
    </w:p>
    <w:p w14:paraId="212833C1" w14:textId="77777777" w:rsidR="00EF4E40" w:rsidRDefault="00EF4E40" w:rsidP="00681262">
      <w:pPr>
        <w:pStyle w:val="Caption"/>
        <w:jc w:val="center"/>
      </w:pPr>
    </w:p>
    <w:p w14:paraId="1E5627B7" w14:textId="77777777" w:rsidR="00EF4E40" w:rsidRDefault="00EF4E40" w:rsidP="00681262">
      <w:pPr>
        <w:pStyle w:val="Caption"/>
        <w:jc w:val="center"/>
      </w:pPr>
    </w:p>
    <w:p w14:paraId="6A3E5E96" w14:textId="77777777" w:rsidR="00EF4E40" w:rsidRDefault="00EF4E40" w:rsidP="00681262">
      <w:pPr>
        <w:pStyle w:val="Caption"/>
        <w:jc w:val="center"/>
      </w:pPr>
    </w:p>
    <w:p w14:paraId="75BF88CA" w14:textId="77777777" w:rsidR="00EF4E40" w:rsidRDefault="00EF4E40" w:rsidP="00681262">
      <w:pPr>
        <w:pStyle w:val="Caption"/>
        <w:jc w:val="center"/>
      </w:pPr>
    </w:p>
    <w:p w14:paraId="4FEFA797" w14:textId="77777777" w:rsidR="00EF4E40" w:rsidRDefault="00EF4E40" w:rsidP="00681262">
      <w:pPr>
        <w:pStyle w:val="Caption"/>
        <w:jc w:val="center"/>
      </w:pPr>
    </w:p>
    <w:p w14:paraId="49681F99" w14:textId="3CD8DBCD" w:rsidR="00681262" w:rsidRPr="00681262" w:rsidRDefault="00681262" w:rsidP="00A979BD">
      <w:pPr>
        <w:pStyle w:val="Caption"/>
        <w:jc w:val="center"/>
      </w:pPr>
      <w:bookmarkStart w:id="78" w:name="_Toc1153358"/>
      <w:bookmarkStart w:id="79" w:name="_Toc1229468"/>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1A025B">
        <w:t>.</w:t>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8</w:t>
      </w:r>
      <w:r w:rsidR="00E635BD">
        <w:rPr>
          <w:noProof/>
        </w:rPr>
        <w:fldChar w:fldCharType="end"/>
      </w:r>
      <w:r w:rsidR="00802B63">
        <w:t>:</w:t>
      </w:r>
      <w:r>
        <w:t xml:space="preserve"> </w:t>
      </w:r>
      <w:r w:rsidRPr="00180DEF">
        <w:t>Hardware architecture of the system</w:t>
      </w:r>
      <w:bookmarkEnd w:id="77"/>
      <w:bookmarkEnd w:id="78"/>
      <w:bookmarkEnd w:id="79"/>
      <w:r>
        <w:rPr>
          <w:rFonts w:ascii="Times New Roman" w:hAnsi="Times New Roman" w:cs="Times New Roman"/>
          <w:sz w:val="24"/>
          <w:szCs w:val="24"/>
        </w:rPr>
        <w:t xml:space="preserve">  </w:t>
      </w:r>
      <w:r>
        <w:t xml:space="preserve">                 </w:t>
      </w:r>
    </w:p>
    <w:p w14:paraId="58FC18E2" w14:textId="77777777" w:rsidR="00CE2010" w:rsidRDefault="00CE2010" w:rsidP="00681262">
      <w:pPr>
        <w:rPr>
          <w:rFonts w:cstheme="minorHAnsi"/>
          <w:b/>
          <w:bCs/>
        </w:rPr>
      </w:pPr>
    </w:p>
    <w:p w14:paraId="4EA3DA98" w14:textId="77777777" w:rsidR="00CE2010" w:rsidRDefault="00CE2010" w:rsidP="00681262">
      <w:pPr>
        <w:rPr>
          <w:rFonts w:cstheme="minorHAnsi"/>
          <w:b/>
          <w:bCs/>
        </w:rPr>
      </w:pPr>
    </w:p>
    <w:p w14:paraId="3A9110D4" w14:textId="5A53745C" w:rsidR="00681262" w:rsidRPr="003120B5" w:rsidRDefault="00681262" w:rsidP="00681262">
      <w:pPr>
        <w:rPr>
          <w:rFonts w:cstheme="minorHAnsi"/>
          <w:b/>
          <w:bCs/>
        </w:rPr>
      </w:pPr>
      <w:r w:rsidRPr="003120B5">
        <w:rPr>
          <w:rFonts w:cstheme="minorHAnsi"/>
          <w:b/>
          <w:bCs/>
        </w:rPr>
        <w:lastRenderedPageBreak/>
        <w:t>Smart Parking System (SPS) Architecture Using Ultrasonic Detector</w:t>
      </w:r>
    </w:p>
    <w:p w14:paraId="1D814543" w14:textId="762AD9EB" w:rsidR="00681262" w:rsidRDefault="004E0C22" w:rsidP="000761A9">
      <w:pPr>
        <w:keepNext/>
      </w:pPr>
      <w:r>
        <w:t>[15] is a smart parking system for multilevel parking lots</w:t>
      </w:r>
      <w:r w:rsidR="006E6120">
        <w:t>,</w:t>
      </w:r>
      <w:r>
        <w:t xml:space="preserve"> which uses ultrasonic sensors to detect the occupancy of a parking space and shows it to the user at the parking area using display boards. The display boards </w:t>
      </w:r>
      <w:r w:rsidR="006E6120">
        <w:t>show</w:t>
      </w:r>
      <w:r>
        <w:t xml:space="preserve"> the number of available parking spots, and they are implemented indoors, at the entrance to each level and the end of each aisle of the parking lot, and outdoors, at the entry and exit of the parking lot. Furthermore, an ultrasonic sensor </w:t>
      </w:r>
      <w:r w:rsidR="000761A9">
        <w:t>is installed on the ceiling of each</w:t>
      </w:r>
      <w:r>
        <w:t xml:space="preserve"> parking spot and is used to detect </w:t>
      </w:r>
      <w:r w:rsidR="000761A9">
        <w:t>the presence of a car</w:t>
      </w:r>
      <w:r>
        <w:t xml:space="preserve"> </w:t>
      </w:r>
      <w:r w:rsidR="000761A9">
        <w:t xml:space="preserve">in </w:t>
      </w:r>
      <w:r>
        <w:t>that spot only. LEDs with different colors accompany each ultrasonic sensor to inform the user of the parking spot status (reserved, occupied, vacant or handicapped). Moreover, the system includes a monitoring software and line detection system to detect improper parkin</w:t>
      </w:r>
      <w:r w:rsidR="000761A9">
        <w:t xml:space="preserve">g. The line detection system operates </w:t>
      </w:r>
      <w:r>
        <w:t>by two additional ultrasonic sensors horizontally on the right and left of each parking spot such that they face the parking spot lines. Whenever a car goes over the detection line, an alarm will go off until the vehicle has moved out of the line.</w:t>
      </w:r>
      <w:r w:rsidR="00681262" w:rsidRPr="00B91E14">
        <w:rPr>
          <w:rFonts w:ascii="Times New Roman" w:hAnsi="Times New Roman" w:cs="Times New Roman"/>
          <w:noProof/>
          <w:sz w:val="24"/>
          <w:szCs w:val="24"/>
        </w:rPr>
        <w:drawing>
          <wp:inline distT="0" distB="0" distL="0" distR="0" wp14:anchorId="0C77449D" wp14:editId="7C7BB9FB">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67CD5B05" w14:textId="34D6DF65" w:rsidR="00681262" w:rsidRDefault="00681262" w:rsidP="003952A2">
      <w:pPr>
        <w:pStyle w:val="Caption"/>
        <w:jc w:val="center"/>
        <w:rPr>
          <w:rFonts w:ascii="Times New Roman" w:hAnsi="Times New Roman" w:cs="Times New Roman"/>
          <w:sz w:val="24"/>
          <w:szCs w:val="24"/>
        </w:rPr>
      </w:pPr>
      <w:bookmarkStart w:id="80" w:name="_Toc529807376"/>
      <w:bookmarkStart w:id="81" w:name="_Toc531732114"/>
      <w:bookmarkStart w:id="82" w:name="_Toc1153359"/>
      <w:bookmarkStart w:id="83" w:name="_Toc1229469"/>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1A025B">
        <w:t>.</w:t>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9</w:t>
      </w:r>
      <w:r w:rsidR="00E635BD">
        <w:rPr>
          <w:noProof/>
        </w:rPr>
        <w:fldChar w:fldCharType="end"/>
      </w:r>
      <w:r>
        <w:t xml:space="preserve">: </w:t>
      </w:r>
      <w:r w:rsidRPr="0035525D">
        <w:t>Hardware architecture of the system</w:t>
      </w:r>
      <w:bookmarkEnd w:id="80"/>
      <w:bookmarkEnd w:id="81"/>
      <w:bookmarkEnd w:id="82"/>
      <w:bookmarkEnd w:id="83"/>
    </w:p>
    <w:p w14:paraId="03B5FBC4" w14:textId="52923194" w:rsidR="001F4740" w:rsidRDefault="001A025B" w:rsidP="001F4740">
      <w:r>
        <w:t>Figure 2.</w:t>
      </w:r>
      <w:r w:rsidR="001F4740">
        <w:t xml:space="preserve">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w:t>
      </w:r>
      <w:r w:rsidR="001F4740">
        <w:lastRenderedPageBreak/>
        <w:t>connect to the ZCU through RS-485 ports. The ZCU connects to the central control unit (CCU) through network switch</w:t>
      </w:r>
      <w:r w:rsidR="000761A9">
        <w:t>es</w:t>
      </w:r>
      <w:r w:rsidR="001F4740">
        <w:t xml:space="preserve"> and LAN connections. The CCU upon receiving new information from any of the ZCUs processes the data with the whole parking lot data, then transmits commands to the outdoor display boards to update the parking area information.</w:t>
      </w:r>
    </w:p>
    <w:p w14:paraId="3B6D7CB0" w14:textId="67BCA4F9" w:rsidR="00DB6107" w:rsidRPr="00486328" w:rsidRDefault="001F4740" w:rsidP="00F812BA">
      <w:pPr>
        <w:rPr>
          <w:rFonts w:cstheme="minorHAnsi"/>
        </w:rPr>
      </w:pPr>
      <w:r>
        <w:t xml:space="preserve">The system </w:t>
      </w:r>
      <w:r w:rsidR="00F812BA">
        <w:t>is able to efficiently manage</w:t>
      </w:r>
      <w:r>
        <w:t xml:space="preserve"> multilevel parking area</w:t>
      </w:r>
      <w:r w:rsidR="00F812BA">
        <w:t>s</w:t>
      </w:r>
      <w:r>
        <w:t xml:space="preserve">. However, the system contains </w:t>
      </w:r>
      <w:r w:rsidR="00F812BA">
        <w:t>many</w:t>
      </w:r>
      <w:r>
        <w:t xml:space="preserve"> hardware components and connects its components through </w:t>
      </w:r>
      <w:r w:rsidR="00F812BA">
        <w:t xml:space="preserve">a great number of </w:t>
      </w:r>
      <w:r>
        <w:t>cables. Any extension to the system would require more cables and more complications on the system.</w:t>
      </w:r>
    </w:p>
    <w:p w14:paraId="4851ABDA" w14:textId="77777777" w:rsidR="00EF5D5C" w:rsidRPr="00832BFA" w:rsidRDefault="00EF5D5C" w:rsidP="00EF5D5C">
      <w:pPr>
        <w:rPr>
          <w:rFonts w:cstheme="minorHAnsi"/>
          <w:b/>
          <w:bCs/>
        </w:rPr>
      </w:pPr>
      <w:r w:rsidRPr="00486328">
        <w:rPr>
          <w:rFonts w:cstheme="minorHAnsi"/>
          <w:b/>
          <w:bCs/>
        </w:rPr>
        <w:t>Intelligent Parking System</w:t>
      </w:r>
    </w:p>
    <w:p w14:paraId="0EF90DA8" w14:textId="00DB217E" w:rsidR="00D46498" w:rsidRDefault="00D46498" w:rsidP="00B952B6">
      <w:r>
        <w:t xml:space="preserve">In [16], the system uses image processing techniques which capture, and process circles or rounded images drawn from the parking </w:t>
      </w:r>
      <w:r w:rsidR="00B952B6">
        <w:t>spot, which are then displayed</w:t>
      </w:r>
      <w:r>
        <w:t xml:space="preserve"> in an android application. This rounded image indicates empty parking spaces to users. </w:t>
      </w:r>
    </w:p>
    <w:p w14:paraId="038DA4D3" w14:textId="77777777" w:rsidR="00D46498" w:rsidRDefault="00D46498" w:rsidP="00D46498">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BF8EE5E" w14:textId="09D3901F" w:rsidR="00D46498" w:rsidRDefault="00D46498" w:rsidP="00900AE4">
      <w:r>
        <w:t xml:space="preserve">The system contains three modules: </w:t>
      </w:r>
      <w:r w:rsidR="001C7645">
        <w:t>A</w:t>
      </w:r>
      <w:r>
        <w:t xml:space="preserve"> Monitoring module, Control module, and a Displaying unit. The monitoring module has ultrasonic sensors which identify the free pa</w:t>
      </w:r>
      <w:r w:rsidR="00900AE4">
        <w:t>rking spaces and transmit</w:t>
      </w:r>
      <w:r>
        <w:t xml:space="preserve"> information to t</w:t>
      </w:r>
      <w:r w:rsidR="00900AE4">
        <w:t xml:space="preserve">he control unit which processes and </w:t>
      </w:r>
      <w:r>
        <w:t xml:space="preserve">sends data to the administrative system. Besides that, there is a centralized system that supervises the received parking information from the controller. </w:t>
      </w:r>
      <w:r w:rsidR="00900AE4">
        <w:t>This information is then sent</w:t>
      </w:r>
      <w:r>
        <w:t xml:space="preserve"> to the user’s phone.</w:t>
      </w:r>
    </w:p>
    <w:p w14:paraId="06ED3E99" w14:textId="3105B07A" w:rsidR="00EF5D5C" w:rsidRPr="00D46498" w:rsidRDefault="001A025B" w:rsidP="00D46498">
      <w:pPr>
        <w:rPr>
          <w:rtl/>
        </w:rPr>
      </w:pPr>
      <w:r>
        <w:t>Below (Figure 2.</w:t>
      </w:r>
      <w:r w:rsidR="00D46498">
        <w:t>10) illustrate the working process of the system.</w:t>
      </w:r>
      <w:r w:rsidR="00EF5D5C" w:rsidRPr="00832BFA">
        <w:rPr>
          <w:rFonts w:cstheme="minorHAnsi"/>
        </w:rPr>
        <w:t xml:space="preserve"> </w:t>
      </w:r>
    </w:p>
    <w:p w14:paraId="56872AE1" w14:textId="77777777" w:rsidR="00EF5D5C" w:rsidRDefault="00EF5D5C" w:rsidP="00EF5D5C">
      <w:pPr>
        <w:keepNext/>
      </w:pPr>
      <w:r w:rsidRPr="00DE0F82">
        <w:rPr>
          <w:rFonts w:asciiTheme="majorBidi" w:hAnsiTheme="majorBidi" w:cstheme="majorBidi"/>
          <w:noProof/>
          <w:sz w:val="24"/>
          <w:szCs w:val="24"/>
        </w:rPr>
        <w:drawing>
          <wp:inline distT="0" distB="0" distL="0" distR="0" wp14:anchorId="75006312" wp14:editId="2AE5B13C">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63ED37A4" w14:textId="181DC358" w:rsidR="00983B4B" w:rsidRPr="00983B4B" w:rsidRDefault="00EF5D5C" w:rsidP="00A85443">
      <w:pPr>
        <w:pStyle w:val="Caption"/>
        <w:jc w:val="center"/>
      </w:pPr>
      <w:bookmarkStart w:id="84" w:name="_Toc531732115"/>
      <w:bookmarkStart w:id="85" w:name="_Toc1153360"/>
      <w:bookmarkStart w:id="86" w:name="_Toc1229470"/>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1A025B">
        <w:t>.</w:t>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10</w:t>
      </w:r>
      <w:r w:rsidR="00E635BD">
        <w:rPr>
          <w:noProof/>
        </w:rPr>
        <w:fldChar w:fldCharType="end"/>
      </w:r>
      <w:r w:rsidR="00A7234A">
        <w:rPr>
          <w:noProof/>
        </w:rPr>
        <w:t xml:space="preserve">: </w:t>
      </w:r>
      <w:r w:rsidR="00A7234A">
        <w:rPr>
          <w:rFonts w:cstheme="minorHAnsi"/>
        </w:rPr>
        <w:t>W</w:t>
      </w:r>
      <w:r w:rsidR="00A7234A" w:rsidRPr="00832BFA">
        <w:rPr>
          <w:rFonts w:cstheme="minorHAnsi"/>
        </w:rPr>
        <w:t>orking process of the system</w:t>
      </w:r>
      <w:bookmarkEnd w:id="84"/>
      <w:bookmarkEnd w:id="85"/>
      <w:bookmarkEnd w:id="86"/>
    </w:p>
    <w:p w14:paraId="72553FDB" w14:textId="0BAFCC74" w:rsidR="00DB6107" w:rsidRPr="00A641DF" w:rsidRDefault="00DB6107" w:rsidP="00DB6107">
      <w:pPr>
        <w:pStyle w:val="Caption"/>
        <w:keepNext/>
        <w:rPr>
          <w:color w:val="auto"/>
          <w:sz w:val="22"/>
          <w:szCs w:val="22"/>
        </w:rPr>
      </w:pPr>
      <w:bookmarkStart w:id="87" w:name="_Toc529725408"/>
      <w:r w:rsidRPr="00A979BD">
        <w:rPr>
          <w:color w:val="auto"/>
          <w:sz w:val="22"/>
          <w:szCs w:val="22"/>
        </w:rPr>
        <w:lastRenderedPageBreak/>
        <w:t>Related work comparison</w:t>
      </w:r>
      <w:bookmarkEnd w:id="73"/>
      <w:bookmarkEnd w:id="87"/>
    </w:p>
    <w:p w14:paraId="704307A8" w14:textId="7F3F9C44" w:rsidR="00A641DF" w:rsidRDefault="00A641DF" w:rsidP="00A641DF">
      <w:pPr>
        <w:pStyle w:val="Caption"/>
        <w:keepNext/>
      </w:pPr>
      <w:bookmarkStart w:id="88" w:name="_Toc1229474"/>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2</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1</w:t>
      </w:r>
      <w:r w:rsidR="00A979BD">
        <w:rPr>
          <w:noProof/>
        </w:rPr>
        <w:fldChar w:fldCharType="end"/>
      </w:r>
      <w:r>
        <w:t>: Related work comparison</w:t>
      </w:r>
      <w:bookmarkEnd w:id="88"/>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706EF9" w:rsidRPr="008C408C" w14:paraId="3C8946EA" w14:textId="77777777" w:rsidTr="000A5937">
        <w:tc>
          <w:tcPr>
            <w:tcW w:w="990" w:type="dxa"/>
            <w:vMerge w:val="restart"/>
          </w:tcPr>
          <w:p w14:paraId="3C98FB27" w14:textId="77777777" w:rsidR="00706EF9" w:rsidRPr="000C3B79" w:rsidRDefault="00706EF9" w:rsidP="00A66A17">
            <w:pPr>
              <w:spacing w:line="276" w:lineRule="auto"/>
              <w:jc w:val="center"/>
              <w:rPr>
                <w:rFonts w:cstheme="minorHAnsi"/>
                <w:b/>
                <w:bCs/>
              </w:rPr>
            </w:pPr>
            <w:r w:rsidRPr="000C3B79">
              <w:rPr>
                <w:rFonts w:cstheme="minorHAnsi"/>
                <w:b/>
                <w:bCs/>
              </w:rPr>
              <w:t>Paper</w:t>
            </w:r>
          </w:p>
        </w:tc>
        <w:tc>
          <w:tcPr>
            <w:tcW w:w="3870" w:type="dxa"/>
            <w:gridSpan w:val="3"/>
          </w:tcPr>
          <w:p w14:paraId="53E7D850" w14:textId="77777777" w:rsidR="00706EF9" w:rsidRPr="000C3B79" w:rsidRDefault="00706EF9" w:rsidP="00A66A17">
            <w:pPr>
              <w:spacing w:line="276" w:lineRule="auto"/>
              <w:jc w:val="center"/>
              <w:rPr>
                <w:rFonts w:cstheme="minorHAnsi"/>
                <w:b/>
                <w:bCs/>
              </w:rPr>
            </w:pPr>
            <w:r w:rsidRPr="000C3B79">
              <w:rPr>
                <w:rFonts w:cstheme="minorHAnsi"/>
                <w:b/>
                <w:bCs/>
              </w:rPr>
              <w:t>Hardware Used</w:t>
            </w:r>
          </w:p>
        </w:tc>
        <w:tc>
          <w:tcPr>
            <w:tcW w:w="3690" w:type="dxa"/>
            <w:gridSpan w:val="3"/>
          </w:tcPr>
          <w:p w14:paraId="00626A68" w14:textId="77777777" w:rsidR="00706EF9" w:rsidRPr="000C3B79" w:rsidRDefault="00706EF9" w:rsidP="00A66A17">
            <w:pPr>
              <w:spacing w:line="276" w:lineRule="auto"/>
              <w:jc w:val="center"/>
              <w:rPr>
                <w:rFonts w:cstheme="minorHAnsi"/>
                <w:b/>
                <w:bCs/>
              </w:rPr>
            </w:pPr>
            <w:r w:rsidRPr="000C3B79">
              <w:rPr>
                <w:rFonts w:cstheme="minorHAnsi"/>
                <w:b/>
                <w:bCs/>
              </w:rPr>
              <w:t xml:space="preserve">Service </w:t>
            </w:r>
          </w:p>
        </w:tc>
        <w:tc>
          <w:tcPr>
            <w:tcW w:w="1260" w:type="dxa"/>
            <w:vMerge w:val="restart"/>
          </w:tcPr>
          <w:p w14:paraId="5A98B620" w14:textId="77777777" w:rsidR="00706EF9" w:rsidRPr="000C3B79" w:rsidRDefault="00706EF9" w:rsidP="00A66A17">
            <w:pPr>
              <w:spacing w:line="276" w:lineRule="auto"/>
              <w:jc w:val="center"/>
              <w:rPr>
                <w:rFonts w:cstheme="minorHAnsi"/>
                <w:b/>
                <w:bCs/>
              </w:rPr>
            </w:pPr>
            <w:r w:rsidRPr="000C3B79">
              <w:rPr>
                <w:rFonts w:cstheme="minorHAnsi"/>
                <w:b/>
                <w:bCs/>
              </w:rPr>
              <w:t>User Interface Through</w:t>
            </w:r>
          </w:p>
        </w:tc>
        <w:tc>
          <w:tcPr>
            <w:tcW w:w="1260" w:type="dxa"/>
            <w:vMerge w:val="restart"/>
          </w:tcPr>
          <w:p w14:paraId="2F8FD91F" w14:textId="77777777" w:rsidR="00706EF9" w:rsidRPr="000C3B79" w:rsidRDefault="00706EF9" w:rsidP="00A66A17">
            <w:pPr>
              <w:spacing w:line="276" w:lineRule="auto"/>
              <w:jc w:val="center"/>
              <w:rPr>
                <w:rFonts w:cstheme="minorHAnsi"/>
                <w:b/>
                <w:bCs/>
              </w:rPr>
            </w:pPr>
            <w:r w:rsidRPr="000C3B79">
              <w:rPr>
                <w:rFonts w:cstheme="minorHAnsi"/>
                <w:b/>
                <w:bCs/>
              </w:rPr>
              <w:t xml:space="preserve">Connection </w:t>
            </w:r>
          </w:p>
        </w:tc>
      </w:tr>
      <w:tr w:rsidR="00706EF9" w:rsidRPr="008C408C" w14:paraId="57445D3B" w14:textId="77777777" w:rsidTr="000C3B79">
        <w:tc>
          <w:tcPr>
            <w:tcW w:w="990" w:type="dxa"/>
            <w:vMerge/>
          </w:tcPr>
          <w:p w14:paraId="797251E0" w14:textId="77777777" w:rsidR="00706EF9" w:rsidRPr="000C3B79" w:rsidRDefault="00706EF9" w:rsidP="00A66A17">
            <w:pPr>
              <w:spacing w:line="276" w:lineRule="auto"/>
              <w:jc w:val="center"/>
              <w:rPr>
                <w:rFonts w:cstheme="minorHAnsi"/>
                <w:b/>
                <w:bCs/>
              </w:rPr>
            </w:pPr>
          </w:p>
        </w:tc>
        <w:tc>
          <w:tcPr>
            <w:tcW w:w="1687" w:type="dxa"/>
          </w:tcPr>
          <w:p w14:paraId="31BBFA88" w14:textId="77777777" w:rsidR="00706EF9" w:rsidRPr="000C3B79" w:rsidRDefault="00706EF9" w:rsidP="00A66A17">
            <w:pPr>
              <w:spacing w:line="276" w:lineRule="auto"/>
              <w:jc w:val="center"/>
              <w:rPr>
                <w:rFonts w:cstheme="minorHAnsi"/>
                <w:b/>
                <w:bCs/>
              </w:rPr>
            </w:pPr>
            <w:r w:rsidRPr="000C3B79">
              <w:rPr>
                <w:rFonts w:cstheme="minorHAnsi"/>
                <w:b/>
                <w:bCs/>
              </w:rPr>
              <w:t>Microcontroller</w:t>
            </w:r>
          </w:p>
        </w:tc>
        <w:tc>
          <w:tcPr>
            <w:tcW w:w="1170" w:type="dxa"/>
          </w:tcPr>
          <w:p w14:paraId="13870C80" w14:textId="77777777" w:rsidR="00706EF9" w:rsidRPr="000C3B79" w:rsidRDefault="00706EF9" w:rsidP="00A66A17">
            <w:pPr>
              <w:spacing w:line="276" w:lineRule="auto"/>
              <w:jc w:val="center"/>
              <w:rPr>
                <w:rFonts w:cstheme="minorHAnsi"/>
                <w:b/>
                <w:bCs/>
              </w:rPr>
            </w:pPr>
            <w:r w:rsidRPr="000C3B79">
              <w:rPr>
                <w:rFonts w:cstheme="minorHAnsi"/>
                <w:b/>
                <w:bCs/>
              </w:rPr>
              <w:t>Sensors</w:t>
            </w:r>
          </w:p>
        </w:tc>
        <w:tc>
          <w:tcPr>
            <w:tcW w:w="1013" w:type="dxa"/>
          </w:tcPr>
          <w:p w14:paraId="3EF73CDA" w14:textId="77777777" w:rsidR="00706EF9" w:rsidRPr="000C3B79" w:rsidRDefault="00706EF9" w:rsidP="00A66A17">
            <w:pPr>
              <w:spacing w:line="276" w:lineRule="auto"/>
              <w:jc w:val="center"/>
              <w:rPr>
                <w:rFonts w:cstheme="minorHAnsi"/>
                <w:b/>
                <w:bCs/>
              </w:rPr>
            </w:pPr>
            <w:r w:rsidRPr="000C3B79">
              <w:rPr>
                <w:rFonts w:cstheme="minorHAnsi"/>
                <w:b/>
                <w:bCs/>
              </w:rPr>
              <w:t>Others</w:t>
            </w:r>
          </w:p>
        </w:tc>
        <w:tc>
          <w:tcPr>
            <w:tcW w:w="1350" w:type="dxa"/>
          </w:tcPr>
          <w:p w14:paraId="2DE6536F" w14:textId="77777777" w:rsidR="00706EF9" w:rsidRPr="000C3B79" w:rsidRDefault="00706EF9" w:rsidP="00A66A17">
            <w:pPr>
              <w:spacing w:line="276" w:lineRule="auto"/>
              <w:jc w:val="center"/>
              <w:rPr>
                <w:rFonts w:cstheme="minorHAnsi"/>
                <w:b/>
                <w:bCs/>
              </w:rPr>
            </w:pPr>
            <w:r w:rsidRPr="000C3B79">
              <w:rPr>
                <w:rFonts w:cstheme="minorHAnsi"/>
                <w:b/>
                <w:bCs/>
              </w:rPr>
              <w:t xml:space="preserve">Reservation </w:t>
            </w:r>
          </w:p>
        </w:tc>
        <w:tc>
          <w:tcPr>
            <w:tcW w:w="1260" w:type="dxa"/>
          </w:tcPr>
          <w:p w14:paraId="781B93CD" w14:textId="77777777" w:rsidR="00706EF9" w:rsidRPr="000C3B79" w:rsidRDefault="00706EF9" w:rsidP="00A66A17">
            <w:pPr>
              <w:spacing w:line="276" w:lineRule="auto"/>
              <w:jc w:val="center"/>
              <w:rPr>
                <w:rFonts w:cstheme="minorHAnsi"/>
                <w:b/>
                <w:bCs/>
              </w:rPr>
            </w:pPr>
            <w:r w:rsidRPr="000C3B79">
              <w:rPr>
                <w:rFonts w:cstheme="minorHAnsi"/>
                <w:b/>
                <w:bCs/>
              </w:rPr>
              <w:t xml:space="preserve">Availability checking </w:t>
            </w:r>
          </w:p>
        </w:tc>
        <w:tc>
          <w:tcPr>
            <w:tcW w:w="1080" w:type="dxa"/>
          </w:tcPr>
          <w:p w14:paraId="55020E71" w14:textId="77777777" w:rsidR="00706EF9" w:rsidRPr="000C3B79" w:rsidRDefault="00706EF9" w:rsidP="00A66A17">
            <w:pPr>
              <w:spacing w:line="276" w:lineRule="auto"/>
              <w:jc w:val="center"/>
              <w:rPr>
                <w:rFonts w:cstheme="minorHAnsi"/>
                <w:b/>
                <w:bCs/>
              </w:rPr>
            </w:pPr>
            <w:r w:rsidRPr="000C3B79">
              <w:rPr>
                <w:rFonts w:cstheme="minorHAnsi"/>
                <w:b/>
                <w:bCs/>
              </w:rPr>
              <w:t xml:space="preserve">Payment </w:t>
            </w:r>
          </w:p>
        </w:tc>
        <w:tc>
          <w:tcPr>
            <w:tcW w:w="1260" w:type="dxa"/>
            <w:vMerge/>
          </w:tcPr>
          <w:p w14:paraId="4AF0DF57" w14:textId="77777777" w:rsidR="00706EF9" w:rsidRPr="008C408C" w:rsidRDefault="00706EF9" w:rsidP="00A66A17">
            <w:pPr>
              <w:spacing w:line="276" w:lineRule="auto"/>
              <w:jc w:val="center"/>
              <w:rPr>
                <w:rFonts w:cstheme="minorHAnsi"/>
              </w:rPr>
            </w:pPr>
          </w:p>
        </w:tc>
        <w:tc>
          <w:tcPr>
            <w:tcW w:w="1260" w:type="dxa"/>
            <w:vMerge/>
          </w:tcPr>
          <w:p w14:paraId="15B4E1BA" w14:textId="77777777" w:rsidR="00706EF9" w:rsidRPr="008C408C" w:rsidRDefault="00706EF9" w:rsidP="00A66A17">
            <w:pPr>
              <w:spacing w:line="276" w:lineRule="auto"/>
              <w:jc w:val="center"/>
              <w:rPr>
                <w:rFonts w:cstheme="minorHAnsi"/>
              </w:rPr>
            </w:pPr>
          </w:p>
        </w:tc>
      </w:tr>
      <w:tr w:rsidR="00706EF9" w:rsidRPr="008C408C" w14:paraId="3694A152" w14:textId="77777777" w:rsidTr="000C3B79">
        <w:tc>
          <w:tcPr>
            <w:tcW w:w="990" w:type="dxa"/>
          </w:tcPr>
          <w:p w14:paraId="74B99744" w14:textId="06218FB7" w:rsidR="00706EF9" w:rsidRPr="000C3B79" w:rsidRDefault="00706EF9" w:rsidP="00A66A17">
            <w:pPr>
              <w:spacing w:line="276" w:lineRule="auto"/>
              <w:jc w:val="center"/>
              <w:rPr>
                <w:rFonts w:cstheme="minorHAnsi"/>
                <w:b/>
                <w:bCs/>
              </w:rPr>
            </w:pPr>
            <w:r w:rsidRPr="000C3B79">
              <w:rPr>
                <w:rFonts w:cstheme="minorHAnsi"/>
                <w:b/>
                <w:bCs/>
              </w:rPr>
              <w:t>[1</w:t>
            </w:r>
            <w:r w:rsidR="003952A2" w:rsidRPr="000C3B79">
              <w:rPr>
                <w:rFonts w:cstheme="minorHAnsi"/>
                <w:b/>
                <w:bCs/>
              </w:rPr>
              <w:t>1</w:t>
            </w:r>
            <w:r w:rsidRPr="000C3B79">
              <w:rPr>
                <w:rFonts w:cstheme="minorHAnsi"/>
                <w:b/>
                <w:bCs/>
              </w:rPr>
              <w:t>]</w:t>
            </w:r>
          </w:p>
        </w:tc>
        <w:tc>
          <w:tcPr>
            <w:tcW w:w="1687" w:type="dxa"/>
          </w:tcPr>
          <w:p w14:paraId="0EED0F0E" w14:textId="77777777" w:rsidR="00706EF9" w:rsidRPr="008C408C" w:rsidRDefault="00706EF9" w:rsidP="00A66A17">
            <w:pPr>
              <w:spacing w:line="276" w:lineRule="auto"/>
              <w:jc w:val="center"/>
              <w:rPr>
                <w:rFonts w:cstheme="minorHAnsi"/>
              </w:rPr>
            </w:pPr>
            <w:r w:rsidRPr="008C408C">
              <w:rPr>
                <w:rFonts w:cstheme="minorHAnsi"/>
              </w:rPr>
              <w:t>Pic Microcontroller</w:t>
            </w:r>
          </w:p>
        </w:tc>
        <w:tc>
          <w:tcPr>
            <w:tcW w:w="1170" w:type="dxa"/>
          </w:tcPr>
          <w:p w14:paraId="37674F99" w14:textId="77777777" w:rsidR="00706EF9" w:rsidRPr="008C408C" w:rsidRDefault="00706EF9" w:rsidP="00A66A17">
            <w:pPr>
              <w:spacing w:line="276" w:lineRule="auto"/>
              <w:jc w:val="center"/>
              <w:rPr>
                <w:rFonts w:cstheme="minorHAnsi"/>
              </w:rPr>
            </w:pPr>
          </w:p>
        </w:tc>
        <w:tc>
          <w:tcPr>
            <w:tcW w:w="1013" w:type="dxa"/>
          </w:tcPr>
          <w:p w14:paraId="11656D50" w14:textId="77777777" w:rsidR="00706EF9" w:rsidRPr="008C408C" w:rsidRDefault="00706EF9" w:rsidP="00A66A17">
            <w:pPr>
              <w:spacing w:line="276" w:lineRule="auto"/>
              <w:rPr>
                <w:rFonts w:cstheme="minorHAnsi"/>
              </w:rPr>
            </w:pPr>
            <w:r w:rsidRPr="008C408C">
              <w:rPr>
                <w:rFonts w:cstheme="minorHAnsi"/>
              </w:rPr>
              <w:t>LCD,</w:t>
            </w:r>
          </w:p>
          <w:p w14:paraId="7B1F4989" w14:textId="77777777" w:rsidR="00706EF9" w:rsidRPr="008C408C" w:rsidRDefault="00706EF9" w:rsidP="00A66A17">
            <w:pPr>
              <w:spacing w:line="276" w:lineRule="auto"/>
              <w:rPr>
                <w:rFonts w:cstheme="minorHAnsi"/>
              </w:rPr>
            </w:pPr>
            <w:r w:rsidRPr="008C408C">
              <w:rPr>
                <w:rFonts w:cstheme="minorHAnsi"/>
              </w:rPr>
              <w:t>Motor driver</w:t>
            </w:r>
          </w:p>
          <w:p w14:paraId="7A5504CD" w14:textId="77777777" w:rsidR="00706EF9" w:rsidRPr="008C408C" w:rsidRDefault="00706EF9" w:rsidP="00A66A17">
            <w:pPr>
              <w:spacing w:line="276" w:lineRule="auto"/>
              <w:jc w:val="center"/>
              <w:rPr>
                <w:rFonts w:cstheme="minorHAnsi"/>
              </w:rPr>
            </w:pPr>
          </w:p>
          <w:p w14:paraId="2AA62C60" w14:textId="77777777" w:rsidR="00706EF9" w:rsidRPr="008C408C" w:rsidRDefault="00706EF9" w:rsidP="00A66A17">
            <w:pPr>
              <w:spacing w:line="276" w:lineRule="auto"/>
              <w:jc w:val="center"/>
              <w:rPr>
                <w:rFonts w:cstheme="minorHAnsi"/>
              </w:rPr>
            </w:pPr>
          </w:p>
        </w:tc>
        <w:tc>
          <w:tcPr>
            <w:tcW w:w="1350" w:type="dxa"/>
          </w:tcPr>
          <w:p w14:paraId="44013B1D" w14:textId="77777777" w:rsidR="00706EF9" w:rsidRPr="008C408C" w:rsidRDefault="00706EF9" w:rsidP="00245817">
            <w:pPr>
              <w:pStyle w:val="ListParagraph"/>
              <w:numPr>
                <w:ilvl w:val="0"/>
                <w:numId w:val="4"/>
              </w:numPr>
              <w:spacing w:line="276" w:lineRule="auto"/>
              <w:ind w:left="924"/>
              <w:rPr>
                <w:rFonts w:cstheme="minorHAnsi"/>
              </w:rPr>
            </w:pPr>
          </w:p>
        </w:tc>
        <w:tc>
          <w:tcPr>
            <w:tcW w:w="1260" w:type="dxa"/>
          </w:tcPr>
          <w:p w14:paraId="7E459203" w14:textId="77777777" w:rsidR="00706EF9" w:rsidRPr="008C408C" w:rsidRDefault="00706EF9" w:rsidP="00A66A17">
            <w:pPr>
              <w:spacing w:line="276" w:lineRule="auto"/>
              <w:jc w:val="center"/>
              <w:rPr>
                <w:rFonts w:cstheme="minorHAnsi"/>
              </w:rPr>
            </w:pPr>
          </w:p>
        </w:tc>
        <w:tc>
          <w:tcPr>
            <w:tcW w:w="1080" w:type="dxa"/>
          </w:tcPr>
          <w:p w14:paraId="4DFF6C0F" w14:textId="77777777" w:rsidR="00706EF9" w:rsidRPr="008C408C" w:rsidRDefault="00706EF9" w:rsidP="00A66A17">
            <w:pPr>
              <w:spacing w:line="276" w:lineRule="auto"/>
              <w:jc w:val="center"/>
              <w:rPr>
                <w:rFonts w:cstheme="minorHAnsi"/>
              </w:rPr>
            </w:pPr>
          </w:p>
        </w:tc>
        <w:tc>
          <w:tcPr>
            <w:tcW w:w="1260" w:type="dxa"/>
          </w:tcPr>
          <w:p w14:paraId="5AE155BD" w14:textId="77777777" w:rsidR="00706EF9" w:rsidRPr="008C408C" w:rsidRDefault="00706EF9" w:rsidP="00A66A17">
            <w:pPr>
              <w:spacing w:line="276" w:lineRule="auto"/>
              <w:jc w:val="center"/>
              <w:rPr>
                <w:rFonts w:cstheme="minorHAnsi"/>
              </w:rPr>
            </w:pPr>
            <w:r w:rsidRPr="008C408C">
              <w:rPr>
                <w:rFonts w:cstheme="minorHAnsi"/>
              </w:rPr>
              <w:t xml:space="preserve">Visual Basic Application </w:t>
            </w:r>
          </w:p>
        </w:tc>
        <w:tc>
          <w:tcPr>
            <w:tcW w:w="1260" w:type="dxa"/>
          </w:tcPr>
          <w:p w14:paraId="11A308C8" w14:textId="77777777" w:rsidR="00706EF9" w:rsidRPr="008C408C" w:rsidRDefault="00706EF9" w:rsidP="00A66A17">
            <w:pPr>
              <w:spacing w:line="276" w:lineRule="auto"/>
              <w:jc w:val="center"/>
              <w:rPr>
                <w:rFonts w:cstheme="minorHAnsi"/>
              </w:rPr>
            </w:pPr>
            <w:r w:rsidRPr="008C408C">
              <w:rPr>
                <w:rFonts w:cstheme="minorHAnsi"/>
              </w:rPr>
              <w:t>GSM</w:t>
            </w:r>
          </w:p>
        </w:tc>
      </w:tr>
      <w:tr w:rsidR="00706EF9" w:rsidRPr="008C408C" w14:paraId="48BD30C9" w14:textId="77777777" w:rsidTr="000C3B79">
        <w:tc>
          <w:tcPr>
            <w:tcW w:w="990" w:type="dxa"/>
          </w:tcPr>
          <w:p w14:paraId="7EFD9742" w14:textId="3328EB40" w:rsidR="00706EF9" w:rsidRPr="000C3B79" w:rsidRDefault="00706EF9" w:rsidP="00A66A17">
            <w:pPr>
              <w:spacing w:line="276" w:lineRule="auto"/>
              <w:jc w:val="center"/>
              <w:rPr>
                <w:rFonts w:cstheme="minorHAnsi"/>
                <w:b/>
                <w:bCs/>
              </w:rPr>
            </w:pPr>
            <w:r w:rsidRPr="000C3B79">
              <w:rPr>
                <w:rFonts w:cstheme="minorHAnsi"/>
                <w:b/>
                <w:bCs/>
              </w:rPr>
              <w:t>[1</w:t>
            </w:r>
            <w:r w:rsidR="003952A2" w:rsidRPr="000C3B79">
              <w:rPr>
                <w:rFonts w:cstheme="minorHAnsi"/>
                <w:b/>
                <w:bCs/>
              </w:rPr>
              <w:t>3</w:t>
            </w:r>
            <w:r w:rsidRPr="000C3B79">
              <w:rPr>
                <w:rFonts w:cstheme="minorHAnsi"/>
                <w:b/>
                <w:bCs/>
              </w:rPr>
              <w:t>]</w:t>
            </w:r>
          </w:p>
        </w:tc>
        <w:tc>
          <w:tcPr>
            <w:tcW w:w="1687" w:type="dxa"/>
          </w:tcPr>
          <w:p w14:paraId="61A0C253" w14:textId="77777777" w:rsidR="00706EF9" w:rsidRPr="008C408C" w:rsidRDefault="00706EF9" w:rsidP="00A66A17">
            <w:pPr>
              <w:spacing w:line="276" w:lineRule="auto"/>
              <w:jc w:val="center"/>
              <w:rPr>
                <w:rFonts w:cstheme="minorHAnsi"/>
              </w:rPr>
            </w:pPr>
          </w:p>
        </w:tc>
        <w:tc>
          <w:tcPr>
            <w:tcW w:w="1170" w:type="dxa"/>
          </w:tcPr>
          <w:p w14:paraId="6F4BD406" w14:textId="77777777" w:rsidR="00706EF9" w:rsidRPr="008C408C" w:rsidRDefault="00706EF9" w:rsidP="00A66A17">
            <w:pPr>
              <w:spacing w:line="276" w:lineRule="auto"/>
              <w:jc w:val="center"/>
              <w:rPr>
                <w:rFonts w:cstheme="minorHAnsi"/>
              </w:rPr>
            </w:pPr>
          </w:p>
        </w:tc>
        <w:tc>
          <w:tcPr>
            <w:tcW w:w="1013" w:type="dxa"/>
          </w:tcPr>
          <w:p w14:paraId="4B11DD45" w14:textId="77777777" w:rsidR="00706EF9" w:rsidRPr="008C408C" w:rsidRDefault="00706EF9" w:rsidP="00A66A17">
            <w:pPr>
              <w:spacing w:line="276" w:lineRule="auto"/>
              <w:jc w:val="center"/>
              <w:rPr>
                <w:rFonts w:cstheme="minorHAnsi"/>
              </w:rPr>
            </w:pPr>
            <w:r w:rsidRPr="008C408C">
              <w:rPr>
                <w:rFonts w:cstheme="minorHAnsi"/>
              </w:rPr>
              <w:t>Camera</w:t>
            </w:r>
          </w:p>
        </w:tc>
        <w:tc>
          <w:tcPr>
            <w:tcW w:w="1350" w:type="dxa"/>
          </w:tcPr>
          <w:p w14:paraId="076279E9" w14:textId="77777777" w:rsidR="00706EF9" w:rsidRPr="008C408C" w:rsidRDefault="00706EF9" w:rsidP="00A66A17">
            <w:pPr>
              <w:spacing w:line="276" w:lineRule="auto"/>
              <w:jc w:val="center"/>
              <w:rPr>
                <w:rFonts w:cstheme="minorHAnsi"/>
              </w:rPr>
            </w:pPr>
          </w:p>
        </w:tc>
        <w:tc>
          <w:tcPr>
            <w:tcW w:w="1260" w:type="dxa"/>
          </w:tcPr>
          <w:p w14:paraId="67EB8AF3" w14:textId="77777777" w:rsidR="00706EF9" w:rsidRPr="008C408C" w:rsidRDefault="00706EF9" w:rsidP="00245817">
            <w:pPr>
              <w:pStyle w:val="ListParagraph"/>
              <w:numPr>
                <w:ilvl w:val="0"/>
                <w:numId w:val="4"/>
              </w:numPr>
              <w:spacing w:line="276" w:lineRule="auto"/>
              <w:ind w:left="924"/>
              <w:jc w:val="center"/>
              <w:rPr>
                <w:rFonts w:cstheme="minorHAnsi"/>
              </w:rPr>
            </w:pPr>
          </w:p>
        </w:tc>
        <w:tc>
          <w:tcPr>
            <w:tcW w:w="1080" w:type="dxa"/>
          </w:tcPr>
          <w:p w14:paraId="523E8C07" w14:textId="77777777" w:rsidR="00706EF9" w:rsidRPr="008C408C" w:rsidRDefault="00706EF9" w:rsidP="00A66A17">
            <w:pPr>
              <w:spacing w:line="276" w:lineRule="auto"/>
              <w:jc w:val="center"/>
              <w:rPr>
                <w:rFonts w:cstheme="minorHAnsi"/>
              </w:rPr>
            </w:pPr>
          </w:p>
        </w:tc>
        <w:tc>
          <w:tcPr>
            <w:tcW w:w="1260" w:type="dxa"/>
          </w:tcPr>
          <w:p w14:paraId="448EDD22" w14:textId="77777777" w:rsidR="00706EF9" w:rsidRPr="008C408C" w:rsidRDefault="00706EF9" w:rsidP="00A66A17">
            <w:pPr>
              <w:spacing w:line="276" w:lineRule="auto"/>
              <w:jc w:val="center"/>
              <w:rPr>
                <w:rFonts w:cstheme="minorHAnsi"/>
              </w:rPr>
            </w:pPr>
          </w:p>
        </w:tc>
        <w:tc>
          <w:tcPr>
            <w:tcW w:w="1260" w:type="dxa"/>
          </w:tcPr>
          <w:p w14:paraId="37C62D1B" w14:textId="77777777" w:rsidR="00706EF9" w:rsidRPr="008C408C" w:rsidRDefault="00706EF9" w:rsidP="00A66A17">
            <w:pPr>
              <w:spacing w:line="276" w:lineRule="auto"/>
              <w:jc w:val="center"/>
              <w:rPr>
                <w:rFonts w:cstheme="minorHAnsi"/>
              </w:rPr>
            </w:pPr>
          </w:p>
        </w:tc>
      </w:tr>
      <w:tr w:rsidR="00F80451" w:rsidRPr="008C408C" w14:paraId="2C633773" w14:textId="77777777" w:rsidTr="000C3B79">
        <w:tc>
          <w:tcPr>
            <w:tcW w:w="990" w:type="dxa"/>
          </w:tcPr>
          <w:p w14:paraId="1CEE7C93" w14:textId="277363C6" w:rsidR="00F80451" w:rsidRPr="000C3B79" w:rsidRDefault="00F80451" w:rsidP="00A66A17">
            <w:pPr>
              <w:spacing w:line="276" w:lineRule="auto"/>
              <w:jc w:val="center"/>
              <w:rPr>
                <w:rFonts w:cstheme="minorHAnsi"/>
                <w:b/>
                <w:bCs/>
              </w:rPr>
            </w:pPr>
            <w:r w:rsidRPr="000C3B79">
              <w:rPr>
                <w:rFonts w:cstheme="minorHAnsi"/>
                <w:b/>
                <w:bCs/>
              </w:rPr>
              <w:t>[1</w:t>
            </w:r>
            <w:r w:rsidR="00983B4B" w:rsidRPr="000C3B79">
              <w:rPr>
                <w:rFonts w:cstheme="minorHAnsi"/>
                <w:b/>
                <w:bCs/>
              </w:rPr>
              <w:t>4</w:t>
            </w:r>
            <w:r w:rsidRPr="000C3B79">
              <w:rPr>
                <w:rFonts w:cstheme="minorHAnsi"/>
                <w:b/>
                <w:bCs/>
              </w:rPr>
              <w:t>]</w:t>
            </w:r>
          </w:p>
        </w:tc>
        <w:tc>
          <w:tcPr>
            <w:tcW w:w="1687" w:type="dxa"/>
          </w:tcPr>
          <w:p w14:paraId="042DD0C6" w14:textId="77777777" w:rsidR="00F80451" w:rsidRPr="008C408C" w:rsidRDefault="00F80451" w:rsidP="00A66A17">
            <w:pPr>
              <w:spacing w:line="276" w:lineRule="auto"/>
              <w:jc w:val="center"/>
              <w:rPr>
                <w:rFonts w:cstheme="minorHAnsi"/>
              </w:rPr>
            </w:pPr>
            <w:r w:rsidRPr="008C408C">
              <w:rPr>
                <w:rFonts w:cstheme="minorHAnsi"/>
              </w:rPr>
              <w:t>Pic Microcontroller</w:t>
            </w:r>
          </w:p>
        </w:tc>
        <w:tc>
          <w:tcPr>
            <w:tcW w:w="1170" w:type="dxa"/>
          </w:tcPr>
          <w:p w14:paraId="6CAEE656" w14:textId="77777777" w:rsidR="00F80451" w:rsidRPr="008C408C" w:rsidRDefault="00F80451" w:rsidP="00A66A17">
            <w:pPr>
              <w:spacing w:line="276" w:lineRule="auto"/>
              <w:jc w:val="center"/>
              <w:rPr>
                <w:rFonts w:cstheme="minorHAnsi"/>
              </w:rPr>
            </w:pPr>
            <w:r w:rsidRPr="008C408C">
              <w:rPr>
                <w:rFonts w:cstheme="minorHAnsi"/>
              </w:rPr>
              <w:t>Infrared Sensor</w:t>
            </w:r>
          </w:p>
        </w:tc>
        <w:tc>
          <w:tcPr>
            <w:tcW w:w="1013" w:type="dxa"/>
          </w:tcPr>
          <w:p w14:paraId="0CC76A1B" w14:textId="77777777" w:rsidR="00F80451" w:rsidRPr="008C408C" w:rsidRDefault="00F80451" w:rsidP="00A66A17">
            <w:pPr>
              <w:spacing w:line="276" w:lineRule="auto"/>
              <w:rPr>
                <w:rFonts w:cstheme="minorHAnsi"/>
              </w:rPr>
            </w:pPr>
            <w:r w:rsidRPr="008C408C">
              <w:rPr>
                <w:rFonts w:cstheme="minorHAnsi"/>
              </w:rPr>
              <w:t>Zigbee- module</w:t>
            </w:r>
          </w:p>
          <w:p w14:paraId="593E40D5" w14:textId="77777777" w:rsidR="00F80451" w:rsidRPr="008C408C" w:rsidRDefault="00F80451" w:rsidP="00A66A17">
            <w:pPr>
              <w:spacing w:line="276" w:lineRule="auto"/>
              <w:rPr>
                <w:rFonts w:cstheme="minorHAnsi"/>
              </w:rPr>
            </w:pPr>
            <w:r w:rsidRPr="008C408C">
              <w:rPr>
                <w:rFonts w:cstheme="minorHAnsi"/>
              </w:rPr>
              <w:t>LCD</w:t>
            </w:r>
          </w:p>
        </w:tc>
        <w:tc>
          <w:tcPr>
            <w:tcW w:w="1350" w:type="dxa"/>
          </w:tcPr>
          <w:p w14:paraId="444A1FF8" w14:textId="77777777" w:rsidR="00F80451" w:rsidRPr="008C408C" w:rsidRDefault="00F80451" w:rsidP="00A66A17">
            <w:pPr>
              <w:spacing w:line="276" w:lineRule="auto"/>
              <w:ind w:left="564"/>
              <w:rPr>
                <w:rFonts w:cstheme="minorHAnsi"/>
              </w:rPr>
            </w:pPr>
          </w:p>
        </w:tc>
        <w:tc>
          <w:tcPr>
            <w:tcW w:w="1260" w:type="dxa"/>
          </w:tcPr>
          <w:p w14:paraId="6AB938D8" w14:textId="77777777" w:rsidR="00F80451" w:rsidRPr="008C408C" w:rsidRDefault="00F80451" w:rsidP="00245817">
            <w:pPr>
              <w:pStyle w:val="ListParagraph"/>
              <w:numPr>
                <w:ilvl w:val="0"/>
                <w:numId w:val="4"/>
              </w:numPr>
              <w:spacing w:line="276" w:lineRule="auto"/>
              <w:ind w:left="924"/>
              <w:jc w:val="center"/>
              <w:rPr>
                <w:rFonts w:cstheme="minorHAnsi"/>
              </w:rPr>
            </w:pPr>
          </w:p>
        </w:tc>
        <w:tc>
          <w:tcPr>
            <w:tcW w:w="1080" w:type="dxa"/>
          </w:tcPr>
          <w:p w14:paraId="5EC6A8CF" w14:textId="77777777" w:rsidR="00F80451" w:rsidRPr="008C408C" w:rsidRDefault="00F80451" w:rsidP="00A66A17">
            <w:pPr>
              <w:spacing w:line="276" w:lineRule="auto"/>
              <w:ind w:left="564"/>
              <w:rPr>
                <w:rFonts w:cstheme="minorHAnsi"/>
              </w:rPr>
            </w:pPr>
          </w:p>
        </w:tc>
        <w:tc>
          <w:tcPr>
            <w:tcW w:w="1260" w:type="dxa"/>
          </w:tcPr>
          <w:p w14:paraId="0646EE16" w14:textId="77777777" w:rsidR="00F80451" w:rsidRPr="008C408C" w:rsidRDefault="00F80451" w:rsidP="00A66A17">
            <w:pPr>
              <w:spacing w:line="276" w:lineRule="auto"/>
              <w:jc w:val="center"/>
              <w:rPr>
                <w:rFonts w:cstheme="minorHAnsi"/>
              </w:rPr>
            </w:pPr>
            <w:r w:rsidRPr="008C408C">
              <w:rPr>
                <w:rFonts w:cstheme="minorHAnsi"/>
              </w:rPr>
              <w:t>GUI displayed on PC or laptop</w:t>
            </w:r>
          </w:p>
        </w:tc>
        <w:tc>
          <w:tcPr>
            <w:tcW w:w="1260" w:type="dxa"/>
          </w:tcPr>
          <w:p w14:paraId="6A287025" w14:textId="77777777" w:rsidR="00F80451" w:rsidRPr="008C408C" w:rsidRDefault="00F80451" w:rsidP="00A66A17">
            <w:pPr>
              <w:spacing w:line="276" w:lineRule="auto"/>
              <w:jc w:val="center"/>
              <w:rPr>
                <w:rFonts w:cstheme="minorHAnsi"/>
              </w:rPr>
            </w:pPr>
            <w:r w:rsidRPr="008C408C">
              <w:rPr>
                <w:rFonts w:cstheme="minorHAnsi"/>
              </w:rPr>
              <w:t>Wireless</w:t>
            </w:r>
          </w:p>
        </w:tc>
      </w:tr>
      <w:tr w:rsidR="00F80451" w:rsidRPr="008C408C" w14:paraId="76C38B83" w14:textId="77777777" w:rsidTr="000C3B79">
        <w:tc>
          <w:tcPr>
            <w:tcW w:w="990" w:type="dxa"/>
          </w:tcPr>
          <w:p w14:paraId="755301DA" w14:textId="4FCB2615" w:rsidR="00F80451" w:rsidRPr="000C3B79" w:rsidRDefault="00F80451" w:rsidP="00A66A17">
            <w:pPr>
              <w:spacing w:line="276" w:lineRule="auto"/>
              <w:jc w:val="center"/>
              <w:rPr>
                <w:rFonts w:cstheme="minorHAnsi"/>
                <w:b/>
                <w:bCs/>
              </w:rPr>
            </w:pPr>
            <w:r w:rsidRPr="000C3B79">
              <w:rPr>
                <w:rFonts w:cstheme="minorHAnsi"/>
                <w:b/>
                <w:bCs/>
              </w:rPr>
              <w:t>[</w:t>
            </w:r>
            <w:r w:rsidR="00381D37" w:rsidRPr="000C3B79">
              <w:rPr>
                <w:rFonts w:cstheme="minorHAnsi"/>
                <w:b/>
                <w:bCs/>
              </w:rPr>
              <w:t>1</w:t>
            </w:r>
            <w:r w:rsidR="00983B4B" w:rsidRPr="000C3B79">
              <w:rPr>
                <w:rFonts w:cstheme="minorHAnsi"/>
                <w:b/>
                <w:bCs/>
              </w:rPr>
              <w:t>5</w:t>
            </w:r>
            <w:r w:rsidRPr="000C3B79">
              <w:rPr>
                <w:rFonts w:cstheme="minorHAnsi"/>
                <w:b/>
                <w:bCs/>
              </w:rPr>
              <w:t>]</w:t>
            </w:r>
          </w:p>
        </w:tc>
        <w:tc>
          <w:tcPr>
            <w:tcW w:w="1687" w:type="dxa"/>
          </w:tcPr>
          <w:p w14:paraId="0C7B088D" w14:textId="77777777" w:rsidR="00F80451" w:rsidRPr="008C408C" w:rsidRDefault="00F80451" w:rsidP="00A66A17">
            <w:pPr>
              <w:spacing w:line="276" w:lineRule="auto"/>
              <w:jc w:val="center"/>
              <w:rPr>
                <w:rFonts w:cstheme="minorHAnsi"/>
              </w:rPr>
            </w:pPr>
          </w:p>
        </w:tc>
        <w:tc>
          <w:tcPr>
            <w:tcW w:w="1170" w:type="dxa"/>
          </w:tcPr>
          <w:p w14:paraId="6703C28A" w14:textId="77777777" w:rsidR="00F80451" w:rsidRPr="008C408C" w:rsidRDefault="00F80451" w:rsidP="00A66A17">
            <w:pPr>
              <w:spacing w:line="276" w:lineRule="auto"/>
              <w:jc w:val="center"/>
              <w:rPr>
                <w:rFonts w:cstheme="minorHAnsi"/>
              </w:rPr>
            </w:pPr>
            <w:r w:rsidRPr="008C408C">
              <w:rPr>
                <w:rFonts w:cstheme="minorHAnsi"/>
              </w:rPr>
              <w:t>Ultrasonic Sensor</w:t>
            </w:r>
          </w:p>
        </w:tc>
        <w:tc>
          <w:tcPr>
            <w:tcW w:w="1013" w:type="dxa"/>
          </w:tcPr>
          <w:p w14:paraId="164B269D" w14:textId="77777777" w:rsidR="00F80451" w:rsidRPr="008C408C" w:rsidRDefault="00F80451" w:rsidP="00A66A17">
            <w:pPr>
              <w:spacing w:line="276" w:lineRule="auto"/>
              <w:rPr>
                <w:rFonts w:cstheme="minorHAnsi"/>
              </w:rPr>
            </w:pPr>
            <w:r w:rsidRPr="008C408C">
              <w:rPr>
                <w:rFonts w:cstheme="minorHAnsi"/>
              </w:rPr>
              <w:t>Display</w:t>
            </w:r>
          </w:p>
          <w:p w14:paraId="5C151FE3" w14:textId="77777777" w:rsidR="00F80451" w:rsidRPr="008C408C" w:rsidRDefault="00F80451" w:rsidP="00A66A17">
            <w:pPr>
              <w:spacing w:line="276" w:lineRule="auto"/>
              <w:rPr>
                <w:rFonts w:cstheme="minorHAnsi"/>
              </w:rPr>
            </w:pPr>
            <w:r w:rsidRPr="008C408C">
              <w:rPr>
                <w:rFonts w:cstheme="minorHAnsi"/>
              </w:rPr>
              <w:t>Boards,</w:t>
            </w:r>
          </w:p>
          <w:p w14:paraId="317532EA" w14:textId="77777777" w:rsidR="00F80451" w:rsidRPr="008C408C" w:rsidRDefault="00F80451" w:rsidP="00A66A17">
            <w:pPr>
              <w:spacing w:line="276" w:lineRule="auto"/>
              <w:rPr>
                <w:rFonts w:cstheme="minorHAnsi"/>
              </w:rPr>
            </w:pPr>
            <w:r w:rsidRPr="008C408C">
              <w:rPr>
                <w:rFonts w:cstheme="minorHAnsi"/>
              </w:rPr>
              <w:t>LEDs,</w:t>
            </w:r>
          </w:p>
          <w:p w14:paraId="782F009D" w14:textId="48F49FA3" w:rsidR="00F80451" w:rsidRPr="008C408C" w:rsidRDefault="00F83048" w:rsidP="00A66A17">
            <w:pPr>
              <w:spacing w:line="276" w:lineRule="auto"/>
              <w:rPr>
                <w:rFonts w:cstheme="minorHAnsi"/>
              </w:rPr>
            </w:pPr>
            <w:r w:rsidRPr="008C408C">
              <w:rPr>
                <w:rFonts w:cstheme="minorHAnsi"/>
              </w:rPr>
              <w:t>Network Switch</w:t>
            </w:r>
          </w:p>
        </w:tc>
        <w:tc>
          <w:tcPr>
            <w:tcW w:w="1350" w:type="dxa"/>
          </w:tcPr>
          <w:p w14:paraId="3E377D6C" w14:textId="77777777" w:rsidR="00F80451" w:rsidRPr="008C408C" w:rsidRDefault="00F80451" w:rsidP="00A66A17">
            <w:pPr>
              <w:spacing w:line="276" w:lineRule="auto"/>
              <w:ind w:left="564"/>
              <w:rPr>
                <w:rFonts w:cstheme="minorHAnsi"/>
              </w:rPr>
            </w:pPr>
          </w:p>
        </w:tc>
        <w:tc>
          <w:tcPr>
            <w:tcW w:w="1260" w:type="dxa"/>
          </w:tcPr>
          <w:p w14:paraId="71D371C5" w14:textId="77777777" w:rsidR="00F80451" w:rsidRPr="008C408C" w:rsidRDefault="00F80451" w:rsidP="00245817">
            <w:pPr>
              <w:pStyle w:val="ListParagraph"/>
              <w:numPr>
                <w:ilvl w:val="0"/>
                <w:numId w:val="4"/>
              </w:numPr>
              <w:spacing w:line="276" w:lineRule="auto"/>
              <w:ind w:left="924"/>
              <w:jc w:val="center"/>
              <w:rPr>
                <w:rFonts w:cstheme="minorHAnsi"/>
              </w:rPr>
            </w:pPr>
          </w:p>
        </w:tc>
        <w:tc>
          <w:tcPr>
            <w:tcW w:w="1080" w:type="dxa"/>
          </w:tcPr>
          <w:p w14:paraId="57C09517" w14:textId="77777777" w:rsidR="00F80451" w:rsidRPr="008C408C" w:rsidRDefault="00F80451" w:rsidP="00A66A17">
            <w:pPr>
              <w:spacing w:line="276" w:lineRule="auto"/>
              <w:ind w:left="564"/>
              <w:rPr>
                <w:rFonts w:cstheme="minorHAnsi"/>
              </w:rPr>
            </w:pPr>
          </w:p>
        </w:tc>
        <w:tc>
          <w:tcPr>
            <w:tcW w:w="1260" w:type="dxa"/>
          </w:tcPr>
          <w:p w14:paraId="12247D62" w14:textId="77777777" w:rsidR="00F80451" w:rsidRPr="008C408C" w:rsidRDefault="00F80451" w:rsidP="00A66A17">
            <w:pPr>
              <w:spacing w:line="276" w:lineRule="auto"/>
              <w:jc w:val="center"/>
              <w:rPr>
                <w:rFonts w:cstheme="minorHAnsi"/>
              </w:rPr>
            </w:pPr>
          </w:p>
        </w:tc>
        <w:tc>
          <w:tcPr>
            <w:tcW w:w="1260" w:type="dxa"/>
          </w:tcPr>
          <w:p w14:paraId="1CEACCE7" w14:textId="77777777" w:rsidR="00F80451" w:rsidRPr="008C408C" w:rsidRDefault="00F80451" w:rsidP="00A66A17">
            <w:pPr>
              <w:spacing w:line="276" w:lineRule="auto"/>
              <w:jc w:val="center"/>
              <w:rPr>
                <w:rFonts w:cstheme="minorHAnsi"/>
              </w:rPr>
            </w:pPr>
            <w:r w:rsidRPr="008C408C">
              <w:rPr>
                <w:rFonts w:cstheme="minorHAnsi"/>
              </w:rPr>
              <w:t>Telephone cables, LAN connection</w:t>
            </w:r>
          </w:p>
        </w:tc>
      </w:tr>
      <w:tr w:rsidR="00983B4B" w:rsidRPr="008C408C" w14:paraId="662BA650" w14:textId="77777777" w:rsidTr="000C3B79">
        <w:tc>
          <w:tcPr>
            <w:tcW w:w="990" w:type="dxa"/>
          </w:tcPr>
          <w:p w14:paraId="0D596529" w14:textId="31B35915" w:rsidR="00983B4B" w:rsidRPr="000C3B79" w:rsidRDefault="00983B4B" w:rsidP="00983B4B">
            <w:pPr>
              <w:jc w:val="center"/>
              <w:rPr>
                <w:rFonts w:cstheme="minorHAnsi"/>
                <w:b/>
                <w:bCs/>
              </w:rPr>
            </w:pPr>
            <w:r w:rsidRPr="000C3B79">
              <w:rPr>
                <w:rFonts w:cstheme="minorHAnsi"/>
                <w:b/>
                <w:bCs/>
              </w:rPr>
              <w:t>[1</w:t>
            </w:r>
            <w:r w:rsidR="000C3B79">
              <w:rPr>
                <w:rFonts w:cstheme="minorHAnsi"/>
                <w:b/>
                <w:bCs/>
              </w:rPr>
              <w:t>6</w:t>
            </w:r>
            <w:r w:rsidRPr="000C3B79">
              <w:rPr>
                <w:rFonts w:cstheme="minorHAnsi"/>
                <w:b/>
                <w:bCs/>
              </w:rPr>
              <w:t>]</w:t>
            </w:r>
          </w:p>
        </w:tc>
        <w:tc>
          <w:tcPr>
            <w:tcW w:w="1687" w:type="dxa"/>
          </w:tcPr>
          <w:p w14:paraId="398A9AD4" w14:textId="77777777" w:rsidR="00983B4B" w:rsidRPr="008C408C" w:rsidRDefault="00983B4B" w:rsidP="00983B4B">
            <w:pPr>
              <w:jc w:val="center"/>
              <w:rPr>
                <w:rFonts w:cstheme="minorHAnsi"/>
              </w:rPr>
            </w:pPr>
          </w:p>
        </w:tc>
        <w:tc>
          <w:tcPr>
            <w:tcW w:w="1170" w:type="dxa"/>
          </w:tcPr>
          <w:p w14:paraId="1562950E" w14:textId="31713C7B" w:rsidR="00983B4B" w:rsidRPr="008C408C" w:rsidRDefault="00983B4B" w:rsidP="00983B4B">
            <w:pPr>
              <w:jc w:val="center"/>
              <w:rPr>
                <w:rFonts w:cstheme="minorHAnsi"/>
              </w:rPr>
            </w:pPr>
            <w:r w:rsidRPr="008C408C">
              <w:rPr>
                <w:rFonts w:cstheme="minorHAnsi"/>
              </w:rPr>
              <w:t>Ultrasonic sensors</w:t>
            </w:r>
          </w:p>
        </w:tc>
        <w:tc>
          <w:tcPr>
            <w:tcW w:w="1013" w:type="dxa"/>
          </w:tcPr>
          <w:p w14:paraId="01FCEBFE" w14:textId="602A15DF" w:rsidR="00983B4B" w:rsidRPr="008C408C" w:rsidRDefault="00983B4B" w:rsidP="00983B4B">
            <w:pPr>
              <w:rPr>
                <w:rFonts w:cstheme="minorHAnsi"/>
              </w:rPr>
            </w:pPr>
            <w:r w:rsidRPr="008C408C">
              <w:rPr>
                <w:rFonts w:cstheme="minorHAnsi"/>
              </w:rPr>
              <w:t>Camera</w:t>
            </w:r>
          </w:p>
        </w:tc>
        <w:tc>
          <w:tcPr>
            <w:tcW w:w="1350" w:type="dxa"/>
          </w:tcPr>
          <w:p w14:paraId="4995E806" w14:textId="77777777" w:rsidR="00983B4B" w:rsidRPr="008C408C" w:rsidRDefault="00983B4B" w:rsidP="00983B4B">
            <w:pPr>
              <w:pStyle w:val="ListParagraph"/>
              <w:numPr>
                <w:ilvl w:val="0"/>
                <w:numId w:val="4"/>
              </w:numPr>
              <w:spacing w:line="276" w:lineRule="auto"/>
              <w:ind w:left="924"/>
              <w:rPr>
                <w:rFonts w:cstheme="minorHAnsi"/>
              </w:rPr>
            </w:pPr>
          </w:p>
          <w:p w14:paraId="5EF621B3" w14:textId="77777777" w:rsidR="00983B4B" w:rsidRPr="008C408C" w:rsidRDefault="00983B4B" w:rsidP="00983B4B">
            <w:pPr>
              <w:ind w:left="564"/>
              <w:rPr>
                <w:rFonts w:cstheme="minorHAnsi"/>
              </w:rPr>
            </w:pPr>
          </w:p>
        </w:tc>
        <w:tc>
          <w:tcPr>
            <w:tcW w:w="1260" w:type="dxa"/>
          </w:tcPr>
          <w:p w14:paraId="2377B33D" w14:textId="77777777" w:rsidR="00983B4B" w:rsidRPr="008C408C" w:rsidRDefault="00983B4B" w:rsidP="00983B4B">
            <w:pPr>
              <w:pStyle w:val="ListParagraph"/>
              <w:numPr>
                <w:ilvl w:val="0"/>
                <w:numId w:val="4"/>
              </w:numPr>
              <w:ind w:left="924"/>
              <w:jc w:val="center"/>
              <w:rPr>
                <w:rFonts w:cstheme="minorHAnsi"/>
              </w:rPr>
            </w:pPr>
          </w:p>
        </w:tc>
        <w:tc>
          <w:tcPr>
            <w:tcW w:w="1080" w:type="dxa"/>
          </w:tcPr>
          <w:p w14:paraId="16F30A1F" w14:textId="77777777" w:rsidR="00983B4B" w:rsidRPr="008C408C" w:rsidRDefault="00983B4B" w:rsidP="00983B4B">
            <w:pPr>
              <w:pStyle w:val="ListParagraph"/>
              <w:numPr>
                <w:ilvl w:val="0"/>
                <w:numId w:val="4"/>
              </w:numPr>
              <w:spacing w:line="276" w:lineRule="auto"/>
              <w:ind w:left="924"/>
              <w:rPr>
                <w:rFonts w:cstheme="minorHAnsi"/>
              </w:rPr>
            </w:pPr>
          </w:p>
          <w:p w14:paraId="4223E228" w14:textId="04D7F5DF" w:rsidR="00983B4B" w:rsidRPr="008C408C" w:rsidRDefault="00983B4B" w:rsidP="00983B4B">
            <w:pPr>
              <w:ind w:left="564"/>
              <w:rPr>
                <w:rFonts w:cstheme="minorHAnsi"/>
              </w:rPr>
            </w:pPr>
            <w:r w:rsidRPr="008C408C">
              <w:rPr>
                <w:rFonts w:cstheme="minorHAnsi"/>
              </w:rPr>
              <w:tab/>
            </w:r>
          </w:p>
        </w:tc>
        <w:tc>
          <w:tcPr>
            <w:tcW w:w="1260" w:type="dxa"/>
          </w:tcPr>
          <w:p w14:paraId="75A7FECE" w14:textId="6C001EBC" w:rsidR="00983B4B" w:rsidRPr="008C408C" w:rsidRDefault="00983B4B" w:rsidP="00983B4B">
            <w:pPr>
              <w:jc w:val="center"/>
              <w:rPr>
                <w:rFonts w:cstheme="minorHAnsi"/>
              </w:rPr>
            </w:pPr>
            <w:r w:rsidRPr="008C408C">
              <w:rPr>
                <w:rFonts w:cstheme="minorHAnsi"/>
              </w:rPr>
              <w:t>Android Mobile Application</w:t>
            </w:r>
          </w:p>
        </w:tc>
        <w:tc>
          <w:tcPr>
            <w:tcW w:w="1260" w:type="dxa"/>
          </w:tcPr>
          <w:p w14:paraId="48E722B7" w14:textId="77777777" w:rsidR="00983B4B" w:rsidRPr="008C408C" w:rsidRDefault="00983B4B" w:rsidP="00983B4B">
            <w:pPr>
              <w:jc w:val="center"/>
              <w:rPr>
                <w:rFonts w:cstheme="minorHAnsi"/>
              </w:rPr>
            </w:pPr>
          </w:p>
        </w:tc>
      </w:tr>
      <w:tr w:rsidR="00983B4B" w:rsidRPr="008C408C" w14:paraId="335E2C5B" w14:textId="77777777" w:rsidTr="000C3B79">
        <w:tc>
          <w:tcPr>
            <w:tcW w:w="990" w:type="dxa"/>
            <w:shd w:val="clear" w:color="auto" w:fill="DBE5F1" w:themeFill="accent1" w:themeFillTint="33"/>
          </w:tcPr>
          <w:p w14:paraId="46CC1960" w14:textId="77777777" w:rsidR="00983B4B" w:rsidRPr="000C3B79" w:rsidRDefault="00983B4B" w:rsidP="00983B4B">
            <w:pPr>
              <w:spacing w:line="276" w:lineRule="auto"/>
              <w:jc w:val="center"/>
              <w:rPr>
                <w:rFonts w:cstheme="minorHAnsi"/>
                <w:b/>
                <w:bCs/>
              </w:rPr>
            </w:pPr>
            <w:r w:rsidRPr="000C3B79">
              <w:rPr>
                <w:rFonts w:cstheme="minorHAnsi"/>
                <w:b/>
                <w:bCs/>
              </w:rPr>
              <w:t xml:space="preserve">Our Method </w:t>
            </w:r>
          </w:p>
        </w:tc>
        <w:tc>
          <w:tcPr>
            <w:tcW w:w="1687" w:type="dxa"/>
            <w:shd w:val="clear" w:color="auto" w:fill="DBE5F1" w:themeFill="accent1" w:themeFillTint="33"/>
          </w:tcPr>
          <w:p w14:paraId="1EF64A39" w14:textId="77777777" w:rsidR="00983B4B" w:rsidRPr="008C408C" w:rsidRDefault="00983B4B" w:rsidP="00983B4B">
            <w:pPr>
              <w:spacing w:line="276" w:lineRule="auto"/>
              <w:jc w:val="center"/>
              <w:rPr>
                <w:rFonts w:eastAsia="Times New Roman" w:cstheme="minorHAnsi"/>
                <w:color w:val="000000"/>
              </w:rPr>
            </w:pPr>
            <w:r w:rsidRPr="008C408C">
              <w:rPr>
                <w:rFonts w:eastAsia="Times New Roman" w:cstheme="minorHAnsi"/>
                <w:color w:val="000000"/>
              </w:rPr>
              <w:t>Arduino Uno</w:t>
            </w:r>
          </w:p>
          <w:p w14:paraId="698A3815" w14:textId="77777777" w:rsidR="00983B4B" w:rsidRPr="008C408C" w:rsidRDefault="00983B4B" w:rsidP="00983B4B">
            <w:pPr>
              <w:spacing w:line="276" w:lineRule="auto"/>
              <w:jc w:val="center"/>
              <w:rPr>
                <w:rFonts w:cstheme="minorHAnsi"/>
              </w:rPr>
            </w:pPr>
          </w:p>
        </w:tc>
        <w:tc>
          <w:tcPr>
            <w:tcW w:w="1170" w:type="dxa"/>
            <w:shd w:val="clear" w:color="auto" w:fill="DBE5F1" w:themeFill="accent1" w:themeFillTint="33"/>
          </w:tcPr>
          <w:p w14:paraId="7696737D" w14:textId="77777777" w:rsidR="00983B4B" w:rsidRPr="008C408C" w:rsidRDefault="00983B4B" w:rsidP="00983B4B">
            <w:pPr>
              <w:spacing w:line="276" w:lineRule="auto"/>
              <w:jc w:val="center"/>
              <w:rPr>
                <w:rFonts w:cstheme="minorHAnsi"/>
              </w:rPr>
            </w:pPr>
            <w:r w:rsidRPr="008C408C">
              <w:rPr>
                <w:rFonts w:cstheme="minorHAnsi"/>
              </w:rPr>
              <w:t xml:space="preserve">Ultrasonic </w:t>
            </w:r>
          </w:p>
          <w:p w14:paraId="04D977E7" w14:textId="77777777" w:rsidR="00983B4B" w:rsidRPr="008C408C" w:rsidRDefault="00983B4B" w:rsidP="00983B4B">
            <w:pPr>
              <w:spacing w:line="276" w:lineRule="auto"/>
              <w:jc w:val="center"/>
              <w:rPr>
                <w:rFonts w:cstheme="minorHAnsi"/>
              </w:rPr>
            </w:pPr>
            <w:r w:rsidRPr="008C408C">
              <w:rPr>
                <w:rFonts w:cstheme="minorHAnsi"/>
              </w:rPr>
              <w:t>RFID</w:t>
            </w:r>
          </w:p>
        </w:tc>
        <w:tc>
          <w:tcPr>
            <w:tcW w:w="1013" w:type="dxa"/>
            <w:shd w:val="clear" w:color="auto" w:fill="DBE5F1" w:themeFill="accent1" w:themeFillTint="33"/>
          </w:tcPr>
          <w:p w14:paraId="25D98534" w14:textId="77777777" w:rsidR="00983B4B" w:rsidRPr="008C408C" w:rsidRDefault="00983B4B" w:rsidP="00983B4B">
            <w:pPr>
              <w:spacing w:line="276" w:lineRule="auto"/>
              <w:jc w:val="center"/>
              <w:rPr>
                <w:rFonts w:cstheme="minorHAnsi"/>
              </w:rPr>
            </w:pPr>
            <w:r w:rsidRPr="008C408C">
              <w:rPr>
                <w:rFonts w:cstheme="minorHAnsi"/>
              </w:rPr>
              <w:t>Servo</w:t>
            </w:r>
          </w:p>
          <w:p w14:paraId="24D7DCC8" w14:textId="77777777" w:rsidR="00983B4B" w:rsidRPr="008C408C" w:rsidRDefault="00983B4B" w:rsidP="00983B4B">
            <w:pPr>
              <w:spacing w:line="276" w:lineRule="auto"/>
              <w:jc w:val="center"/>
              <w:rPr>
                <w:rFonts w:cstheme="minorHAnsi"/>
              </w:rPr>
            </w:pPr>
            <w:r w:rsidRPr="008C408C">
              <w:rPr>
                <w:rFonts w:cstheme="minorHAnsi"/>
              </w:rPr>
              <w:t>motor,</w:t>
            </w:r>
          </w:p>
          <w:p w14:paraId="083DA3AD" w14:textId="77777777" w:rsidR="00983B4B" w:rsidRPr="008C408C" w:rsidRDefault="00983B4B" w:rsidP="00983B4B">
            <w:pPr>
              <w:spacing w:line="276" w:lineRule="auto"/>
              <w:jc w:val="center"/>
              <w:rPr>
                <w:rFonts w:cstheme="minorHAnsi"/>
              </w:rPr>
            </w:pPr>
            <w:r w:rsidRPr="008C408C">
              <w:rPr>
                <w:rFonts w:cstheme="minorHAnsi"/>
              </w:rPr>
              <w:t>LEDs</w:t>
            </w:r>
          </w:p>
        </w:tc>
        <w:tc>
          <w:tcPr>
            <w:tcW w:w="1350" w:type="dxa"/>
            <w:shd w:val="clear" w:color="auto" w:fill="DBE5F1" w:themeFill="accent1" w:themeFillTint="33"/>
          </w:tcPr>
          <w:p w14:paraId="3FBCCE1C" w14:textId="77777777" w:rsidR="00983B4B" w:rsidRPr="008C408C" w:rsidRDefault="00983B4B" w:rsidP="00983B4B">
            <w:pPr>
              <w:pStyle w:val="ListParagraph"/>
              <w:numPr>
                <w:ilvl w:val="0"/>
                <w:numId w:val="4"/>
              </w:numPr>
              <w:spacing w:line="276" w:lineRule="auto"/>
              <w:ind w:left="924"/>
              <w:jc w:val="center"/>
              <w:rPr>
                <w:rFonts w:cstheme="minorHAnsi"/>
              </w:rPr>
            </w:pPr>
          </w:p>
        </w:tc>
        <w:tc>
          <w:tcPr>
            <w:tcW w:w="1260" w:type="dxa"/>
            <w:shd w:val="clear" w:color="auto" w:fill="DBE5F1" w:themeFill="accent1" w:themeFillTint="33"/>
          </w:tcPr>
          <w:p w14:paraId="493BCCBB" w14:textId="77777777" w:rsidR="00983B4B" w:rsidRPr="008C408C" w:rsidRDefault="00983B4B" w:rsidP="00983B4B">
            <w:pPr>
              <w:pStyle w:val="ListParagraph"/>
              <w:numPr>
                <w:ilvl w:val="0"/>
                <w:numId w:val="4"/>
              </w:numPr>
              <w:spacing w:line="276" w:lineRule="auto"/>
              <w:ind w:left="924"/>
              <w:rPr>
                <w:rFonts w:cstheme="minorHAnsi"/>
              </w:rPr>
            </w:pPr>
          </w:p>
        </w:tc>
        <w:tc>
          <w:tcPr>
            <w:tcW w:w="1080" w:type="dxa"/>
            <w:shd w:val="clear" w:color="auto" w:fill="DBE5F1" w:themeFill="accent1" w:themeFillTint="33"/>
          </w:tcPr>
          <w:p w14:paraId="162A037E" w14:textId="77777777" w:rsidR="00983B4B" w:rsidRPr="008C408C" w:rsidRDefault="00983B4B" w:rsidP="00983B4B">
            <w:pPr>
              <w:pStyle w:val="ListParagraph"/>
              <w:numPr>
                <w:ilvl w:val="0"/>
                <w:numId w:val="4"/>
              </w:numPr>
              <w:spacing w:line="276" w:lineRule="auto"/>
              <w:ind w:left="924"/>
              <w:jc w:val="center"/>
              <w:rPr>
                <w:rFonts w:cstheme="minorHAnsi"/>
              </w:rPr>
            </w:pPr>
          </w:p>
        </w:tc>
        <w:tc>
          <w:tcPr>
            <w:tcW w:w="1260" w:type="dxa"/>
            <w:shd w:val="clear" w:color="auto" w:fill="DBE5F1" w:themeFill="accent1" w:themeFillTint="33"/>
          </w:tcPr>
          <w:p w14:paraId="64D4BF47" w14:textId="77777777" w:rsidR="00983B4B" w:rsidRPr="008C408C" w:rsidRDefault="00983B4B" w:rsidP="00983B4B">
            <w:pPr>
              <w:spacing w:line="276" w:lineRule="auto"/>
              <w:jc w:val="center"/>
              <w:rPr>
                <w:rFonts w:cstheme="minorHAnsi"/>
              </w:rPr>
            </w:pPr>
            <w:r w:rsidRPr="008C408C">
              <w:rPr>
                <w:rFonts w:cstheme="minorHAnsi"/>
              </w:rPr>
              <w:t xml:space="preserve">Mobile- Application </w:t>
            </w:r>
          </w:p>
          <w:p w14:paraId="50BB0413" w14:textId="77777777" w:rsidR="00983B4B" w:rsidRPr="008C408C" w:rsidRDefault="00983B4B" w:rsidP="00983B4B">
            <w:pPr>
              <w:spacing w:line="276" w:lineRule="auto"/>
              <w:jc w:val="center"/>
              <w:rPr>
                <w:rFonts w:cstheme="minorHAnsi"/>
              </w:rPr>
            </w:pPr>
            <w:r w:rsidRPr="008C408C">
              <w:rPr>
                <w:rFonts w:cstheme="minorHAnsi"/>
              </w:rPr>
              <w:t xml:space="preserve">Website </w:t>
            </w:r>
          </w:p>
        </w:tc>
        <w:tc>
          <w:tcPr>
            <w:tcW w:w="1260" w:type="dxa"/>
            <w:shd w:val="clear" w:color="auto" w:fill="DBE5F1" w:themeFill="accent1" w:themeFillTint="33"/>
          </w:tcPr>
          <w:p w14:paraId="31981B5A" w14:textId="62AB4FD8" w:rsidR="00983B4B" w:rsidRPr="008C408C" w:rsidRDefault="00983B4B" w:rsidP="00983B4B">
            <w:pPr>
              <w:spacing w:line="276" w:lineRule="auto"/>
              <w:jc w:val="center"/>
              <w:rPr>
                <w:rFonts w:cstheme="minorHAnsi"/>
              </w:rPr>
            </w:pPr>
            <w:r w:rsidRPr="008C408C">
              <w:rPr>
                <w:rFonts w:cstheme="minorHAnsi"/>
              </w:rPr>
              <w:t>W</w:t>
            </w:r>
            <w:r w:rsidR="00D21400">
              <w:rPr>
                <w:rFonts w:cstheme="minorHAnsi"/>
              </w:rPr>
              <w:t>ireless</w:t>
            </w:r>
          </w:p>
        </w:tc>
      </w:tr>
    </w:tbl>
    <w:p w14:paraId="61A0BCB8" w14:textId="77777777" w:rsidR="00DB6107" w:rsidRDefault="00DB6107" w:rsidP="00DB6107">
      <w:pPr>
        <w:pStyle w:val="BodyText"/>
        <w:spacing w:line="240" w:lineRule="auto"/>
        <w:jc w:val="both"/>
      </w:pPr>
    </w:p>
    <w:p w14:paraId="7341C8B4" w14:textId="77777777" w:rsidR="001F4740" w:rsidRDefault="001F4740" w:rsidP="001F4740">
      <w:r>
        <w:t xml:space="preserve">Table 2-1 compares the existing solutions to </w:t>
      </w:r>
      <w:proofErr w:type="spellStart"/>
      <w:r>
        <w:t>ParQU</w:t>
      </w:r>
      <w:proofErr w:type="spellEnd"/>
      <w:r>
        <w:t>.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6D56051A" w14:textId="4209585D" w:rsidR="001430FF" w:rsidRDefault="00412909" w:rsidP="00F91AF1">
      <w:pPr>
        <w:pStyle w:val="Heading1"/>
        <w:numPr>
          <w:ilvl w:val="0"/>
          <w:numId w:val="1"/>
        </w:numPr>
        <w:spacing w:after="240"/>
      </w:pPr>
      <w:bookmarkStart w:id="89" w:name="_Toc1230683"/>
      <w:r w:rsidRPr="00C01B29">
        <w:t>Requirements analysis</w:t>
      </w:r>
      <w:bookmarkEnd w:id="11"/>
      <w:bookmarkEnd w:id="89"/>
    </w:p>
    <w:p w14:paraId="7B8FAF90" w14:textId="33812BD3" w:rsidR="00F91AF1" w:rsidRDefault="00F91AF1" w:rsidP="0042015F">
      <w:pPr>
        <w:spacing w:after="0"/>
      </w:pPr>
      <w:r w:rsidRPr="00BD05E6">
        <w:t>In this section, the software development process used in this project is defined. The functional and nonfunctional requirements of the system are addressed</w:t>
      </w:r>
      <w:r w:rsidR="0042015F">
        <w:t>.</w:t>
      </w:r>
      <w:r w:rsidRPr="00BD05E6">
        <w:t xml:space="preserve"> </w:t>
      </w:r>
    </w:p>
    <w:p w14:paraId="7D7AFDDD" w14:textId="7269FAAC" w:rsidR="00B43C75" w:rsidRDefault="00B43C75" w:rsidP="0042015F">
      <w:pPr>
        <w:spacing w:after="0"/>
      </w:pPr>
    </w:p>
    <w:p w14:paraId="66C28E32" w14:textId="18DE448B" w:rsidR="00B43C75" w:rsidRDefault="00B43C75" w:rsidP="0042015F">
      <w:pPr>
        <w:spacing w:after="0"/>
      </w:pPr>
    </w:p>
    <w:p w14:paraId="21F84EEE" w14:textId="77777777" w:rsidR="00B43C75" w:rsidRPr="00F91AF1" w:rsidRDefault="00B43C75" w:rsidP="0042015F">
      <w:pPr>
        <w:spacing w:after="0"/>
      </w:pPr>
    </w:p>
    <w:p w14:paraId="1368B8AB" w14:textId="5222AEDF" w:rsidR="00B43C75" w:rsidRPr="00B43C75" w:rsidRDefault="69B12D6F" w:rsidP="00B43C75">
      <w:pPr>
        <w:pStyle w:val="Heading2"/>
        <w:numPr>
          <w:ilvl w:val="1"/>
          <w:numId w:val="1"/>
        </w:numPr>
        <w:spacing w:before="240" w:after="240"/>
        <w:ind w:left="540" w:hanging="540"/>
        <w:rPr>
          <w:color w:val="365F91" w:themeColor="accent1" w:themeShade="BF"/>
        </w:rPr>
      </w:pPr>
      <w:bookmarkStart w:id="90" w:name="_Toc1230684"/>
      <w:r w:rsidRPr="00B44C0B">
        <w:rPr>
          <w:color w:val="365F91" w:themeColor="accent1" w:themeShade="BF"/>
        </w:rPr>
        <w:lastRenderedPageBreak/>
        <w:t>Software development process</w:t>
      </w:r>
      <w:bookmarkEnd w:id="90"/>
    </w:p>
    <w:p w14:paraId="41C2E149" w14:textId="2E975540" w:rsidR="00640270" w:rsidRPr="00640270" w:rsidRDefault="00640270" w:rsidP="0020429D">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w:t>
      </w:r>
      <w:r w:rsidR="001A025B">
        <w:rPr>
          <w:rFonts w:eastAsia="Times New Roman"/>
        </w:rPr>
        <w:t xml:space="preserve"> work inspection [17]. Figure 3.</w:t>
      </w:r>
      <w:r w:rsidRPr="007D6D52">
        <w:rPr>
          <w:rFonts w:eastAsia="Times New Roman"/>
        </w:rPr>
        <w:t>1 shows the Scrum process overview.</w:t>
      </w:r>
    </w:p>
    <w:p w14:paraId="54F2DA64" w14:textId="6BCD0105" w:rsidR="0031442F" w:rsidRPr="007E4ED8" w:rsidRDefault="00AB4993" w:rsidP="00AB4993">
      <w:r>
        <w:rPr>
          <w:noProof/>
        </w:rPr>
        <mc:AlternateContent>
          <mc:Choice Requires="wps">
            <w:drawing>
              <wp:anchor distT="0" distB="0" distL="114300" distR="114300" simplePos="0" relativeHeight="251789312" behindDoc="0" locked="0" layoutInCell="1" allowOverlap="1" wp14:anchorId="4BC2504A" wp14:editId="38785A5C">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360AB700" w14:textId="7FDAF62C" w:rsidR="00484648" w:rsidRPr="00A36BC5" w:rsidRDefault="00484648" w:rsidP="0031442F">
                            <w:pPr>
                              <w:pStyle w:val="Caption"/>
                              <w:jc w:val="center"/>
                              <w:rPr>
                                <w:noProof/>
                              </w:rPr>
                            </w:pPr>
                            <w:bookmarkStart w:id="91" w:name="_Toc531732116"/>
                            <w:bookmarkStart w:id="92" w:name="_Toc1153361"/>
                            <w:bookmarkStart w:id="93" w:name="_Toc122947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3</w:t>
                            </w:r>
                            <w:r>
                              <w:rPr>
                                <w:noProof/>
                              </w:rPr>
                              <w:fldChar w:fldCharType="end"/>
                            </w:r>
                            <w:r w:rsidR="001A025B">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Scrum process overview</w:t>
                            </w:r>
                            <w:bookmarkEnd w:id="91"/>
                            <w:bookmarkEnd w:id="92"/>
                            <w:bookmarkEnd w:id="93"/>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4BC2504A" id="Text Box 21" o:spid="_x0000_s1046" type="#_x0000_t202" style="position:absolute;margin-left:0;margin-top:263.15pt;width:417.05pt;height:21pt;z-index:251789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" stroked="f">
                <v:textbox style="mso-fit-shape-to-text:t" inset="0,0,0,0">
                  <w:txbxContent>
                    <w:p w14:paraId="360AB700" w14:textId="7FDAF62C" w:rsidR="00484648" w:rsidRPr="00A36BC5" w:rsidRDefault="00484648" w:rsidP="0031442F">
                      <w:pPr>
                        <w:pStyle w:val="Caption"/>
                        <w:jc w:val="center"/>
                        <w:rPr>
                          <w:noProof/>
                        </w:rPr>
                      </w:pPr>
                      <w:bookmarkStart w:id="137" w:name="_Toc531732116"/>
                      <w:bookmarkStart w:id="138" w:name="_Toc1153361"/>
                      <w:bookmarkStart w:id="139" w:name="_Toc122947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3</w:t>
                      </w:r>
                      <w:r>
                        <w:rPr>
                          <w:noProof/>
                        </w:rPr>
                        <w:fldChar w:fldCharType="end"/>
                      </w:r>
                      <w:r w:rsidR="001A025B">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Scrum process overview</w:t>
                      </w:r>
                      <w:bookmarkEnd w:id="137"/>
                      <w:bookmarkEnd w:id="138"/>
                      <w:bookmarkEnd w:id="139"/>
                      <w:r>
                        <w:t xml:space="preserve"> </w:t>
                      </w:r>
                    </w:p>
                  </w:txbxContent>
                </v:textbox>
                <w10:wrap type="square" anchorx="margin"/>
              </v:shape>
            </w:pict>
          </mc:Fallback>
        </mc:AlternateContent>
      </w:r>
      <w:r w:rsidR="0031442F">
        <w:rPr>
          <w:noProof/>
        </w:rPr>
        <w:drawing>
          <wp:anchor distT="0" distB="0" distL="114300" distR="114300" simplePos="0" relativeHeight="251788288" behindDoc="0" locked="0" layoutInCell="1" allowOverlap="1" wp14:anchorId="1FF937F1" wp14:editId="65EC86A1">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428368" w14:textId="72C0DDFD" w:rsidR="0031442F" w:rsidRPr="00640270" w:rsidRDefault="00640270" w:rsidP="0020429D">
      <w:pPr>
        <w:rPr>
          <w:rFonts w:eastAsia="Times New Roman"/>
        </w:rPr>
      </w:pPr>
      <w:r w:rsidRPr="007D6D52">
        <w:rPr>
          <w:rFonts w:eastAsia="Times New Roman"/>
        </w:rPr>
        <w:t xml:space="preserve">The central part of the Scrum cycle is the Sprint. Each Sprint is time restricted to one week and has </w:t>
      </w:r>
      <w:r w:rsidR="001A025B">
        <w:rPr>
          <w:rFonts w:eastAsia="Times New Roman"/>
        </w:rPr>
        <w:t>four steps as shown in Figure 3.</w:t>
      </w:r>
      <w:r w:rsidRPr="007D6D52">
        <w:rPr>
          <w:rFonts w:eastAsia="Times New Roman"/>
        </w:rPr>
        <w:t xml:space="preserve">2. </w:t>
      </w:r>
    </w:p>
    <w:p w14:paraId="24B7F0F8" w14:textId="77777777" w:rsidR="0031442F" w:rsidRDefault="0031442F" w:rsidP="0031442F">
      <w:pPr>
        <w:keepNext/>
      </w:pPr>
      <w:r>
        <w:rPr>
          <w:noProof/>
        </w:rPr>
        <w:drawing>
          <wp:inline distT="0" distB="0" distL="0" distR="0" wp14:anchorId="60EB029A" wp14:editId="32CFC65B">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210FEC2B" w14:textId="67565A26" w:rsidR="0042015F" w:rsidRPr="00CE38EE" w:rsidRDefault="0031442F" w:rsidP="00640270">
      <w:pPr>
        <w:pStyle w:val="Caption"/>
        <w:jc w:val="center"/>
      </w:pPr>
      <w:bookmarkStart w:id="94" w:name="_Toc531732117"/>
      <w:bookmarkStart w:id="95" w:name="_Toc1153362"/>
      <w:bookmarkStart w:id="96" w:name="_Toc1229472"/>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3</w:t>
      </w:r>
      <w:r w:rsidR="00E635BD">
        <w:rPr>
          <w:noProof/>
        </w:rPr>
        <w:fldChar w:fldCharType="end"/>
      </w:r>
      <w:r w:rsidR="001A025B">
        <w:t>.</w:t>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2</w:t>
      </w:r>
      <w:r w:rsidR="00E635BD">
        <w:rPr>
          <w:noProof/>
        </w:rPr>
        <w:fldChar w:fldCharType="end"/>
      </w:r>
      <w:r w:rsidR="00AB4993">
        <w:t xml:space="preserve">: </w:t>
      </w:r>
      <w:r>
        <w:t>Scrum cycle</w:t>
      </w:r>
      <w:bookmarkEnd w:id="94"/>
      <w:bookmarkEnd w:id="95"/>
      <w:bookmarkEnd w:id="96"/>
    </w:p>
    <w:p w14:paraId="444C599A" w14:textId="77777777" w:rsidR="00B43C75" w:rsidRDefault="00B43C75" w:rsidP="00640270">
      <w:pPr>
        <w:rPr>
          <w:b/>
          <w:bCs/>
          <w:u w:val="single"/>
        </w:rPr>
      </w:pPr>
    </w:p>
    <w:p w14:paraId="6010BED8" w14:textId="012A069D" w:rsidR="00640270" w:rsidRDefault="0031442F" w:rsidP="00640270">
      <w:pPr>
        <w:rPr>
          <w:b/>
          <w:bCs/>
          <w:u w:val="single"/>
        </w:rPr>
      </w:pPr>
      <w:r>
        <w:rPr>
          <w:b/>
          <w:bCs/>
          <w:u w:val="single"/>
        </w:rPr>
        <w:t xml:space="preserve">1. </w:t>
      </w:r>
      <w:r w:rsidRPr="0093281A">
        <w:rPr>
          <w:b/>
          <w:bCs/>
          <w:u w:val="single"/>
        </w:rPr>
        <w:t>Sprint Planning</w:t>
      </w:r>
    </w:p>
    <w:p w14:paraId="35088DDE" w14:textId="25FD568F" w:rsidR="0031442F" w:rsidRPr="00640270" w:rsidRDefault="00640270" w:rsidP="0020429D">
      <w:pPr>
        <w:rPr>
          <w:b/>
          <w:bCs/>
          <w:u w:val="single"/>
        </w:rPr>
      </w:pPr>
      <w:r w:rsidRPr="007D6D52">
        <w:rPr>
          <w:rFonts w:eastAsia="Times New Roman"/>
        </w:rPr>
        <w:t xml:space="preserve">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w:t>
      </w:r>
      <w:r w:rsidRPr="007D6D52">
        <w:rPr>
          <w:rFonts w:eastAsia="Times New Roman"/>
        </w:rPr>
        <w:lastRenderedPageBreak/>
        <w:t>and created a Sprint Backlog. The Sprint Backlog contained the tasks that we could complete during the Sprint which in our case was one week.</w:t>
      </w:r>
    </w:p>
    <w:p w14:paraId="1735A76F" w14:textId="77777777" w:rsidR="0031442F" w:rsidRDefault="0031442F" w:rsidP="0031442F">
      <w:pPr>
        <w:rPr>
          <w:b/>
          <w:bCs/>
          <w:u w:val="single"/>
        </w:rPr>
      </w:pPr>
      <w:r>
        <w:rPr>
          <w:b/>
          <w:bCs/>
          <w:u w:val="single"/>
        </w:rPr>
        <w:t xml:space="preserve">2. </w:t>
      </w:r>
      <w:r w:rsidRPr="00C3223A">
        <w:rPr>
          <w:b/>
          <w:bCs/>
          <w:u w:val="single"/>
        </w:rPr>
        <w:t>Sprint</w:t>
      </w:r>
    </w:p>
    <w:p w14:paraId="11E31B54" w14:textId="77777777" w:rsidR="00640270" w:rsidRPr="007D6D52" w:rsidRDefault="00640270" w:rsidP="0020429D">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6DCF7553" w14:textId="77777777" w:rsidR="0031442F" w:rsidRDefault="0031442F" w:rsidP="0031442F">
      <w:pPr>
        <w:rPr>
          <w:b/>
          <w:bCs/>
          <w:u w:val="single"/>
        </w:rPr>
      </w:pPr>
      <w:r>
        <w:rPr>
          <w:b/>
          <w:bCs/>
          <w:u w:val="single"/>
        </w:rPr>
        <w:t xml:space="preserve">3. </w:t>
      </w:r>
      <w:r w:rsidRPr="0093281A">
        <w:rPr>
          <w:b/>
          <w:bCs/>
          <w:u w:val="single"/>
        </w:rPr>
        <w:t>Sprint Review</w:t>
      </w:r>
    </w:p>
    <w:p w14:paraId="0D349036" w14:textId="77777777" w:rsidR="00640270" w:rsidRPr="007D6D52" w:rsidRDefault="00640270" w:rsidP="0020429D">
      <w:pPr>
        <w:rPr>
          <w:rFonts w:eastAsia="Times New Roman"/>
        </w:rPr>
      </w:pPr>
      <w:r w:rsidRPr="007D6D52">
        <w:rPr>
          <w:rFonts w:eastAsia="Times New Roman"/>
        </w:rPr>
        <w:t>At the end of a Sprint, a meeting is held with the ScrumMaster (supervisor) to demonstrate our work. The ScrumMaster suggested solutions to the issues we faced during the Sprint.</w:t>
      </w:r>
    </w:p>
    <w:p w14:paraId="027EBA8E" w14:textId="12A63464" w:rsidR="0031442F" w:rsidRDefault="0031442F" w:rsidP="0031442F">
      <w:pPr>
        <w:rPr>
          <w:b/>
          <w:bCs/>
          <w:u w:val="single"/>
        </w:rPr>
      </w:pPr>
      <w:r>
        <w:rPr>
          <w:b/>
          <w:bCs/>
          <w:u w:val="single"/>
        </w:rPr>
        <w:t>Sprint Retrospective</w:t>
      </w:r>
    </w:p>
    <w:p w14:paraId="4DF05B10" w14:textId="179B898A" w:rsidR="00640270" w:rsidRDefault="00640270" w:rsidP="00B43C75">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44F83585" w14:textId="77777777" w:rsidR="00B43C75" w:rsidRPr="00B43C75" w:rsidRDefault="00B43C75" w:rsidP="00B43C75">
      <w:pPr>
        <w:rPr>
          <w:rFonts w:eastAsia="Times New Roman"/>
        </w:rPr>
      </w:pPr>
    </w:p>
    <w:p w14:paraId="2707A07F" w14:textId="176E5DB3" w:rsidR="000A5937" w:rsidRPr="008C73D8" w:rsidRDefault="00412909" w:rsidP="0042015F">
      <w:pPr>
        <w:pStyle w:val="Heading2"/>
        <w:numPr>
          <w:ilvl w:val="1"/>
          <w:numId w:val="1"/>
        </w:numPr>
        <w:spacing w:before="240" w:after="240"/>
        <w:ind w:left="540" w:hanging="540"/>
        <w:rPr>
          <w:color w:val="365F91" w:themeColor="accent1" w:themeShade="BF"/>
        </w:rPr>
      </w:pPr>
      <w:bookmarkStart w:id="97" w:name="_Toc274166451"/>
      <w:bookmarkStart w:id="98" w:name="_Toc1230685"/>
      <w:r w:rsidRPr="00C01B29">
        <w:rPr>
          <w:color w:val="365F91" w:themeColor="accent1" w:themeShade="BF"/>
        </w:rPr>
        <w:t xml:space="preserve">Functional </w:t>
      </w:r>
      <w:r w:rsidR="002A4E83" w:rsidRPr="00C01B29">
        <w:rPr>
          <w:color w:val="365F91" w:themeColor="accent1" w:themeShade="BF"/>
        </w:rPr>
        <w:t>r</w:t>
      </w:r>
      <w:r w:rsidRPr="00C01B29">
        <w:rPr>
          <w:color w:val="365F91" w:themeColor="accent1" w:themeShade="BF"/>
        </w:rPr>
        <w:t>equirements</w:t>
      </w:r>
      <w:bookmarkEnd w:id="97"/>
      <w:bookmarkEnd w:id="98"/>
    </w:p>
    <w:p w14:paraId="1C9DAA66"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bookmarkStart w:id="99" w:name="_Hlk530420108"/>
      <w:r w:rsidRPr="00640270">
        <w:rPr>
          <w:rFonts w:ascii="Calibri" w:eastAsia="Times New Roman" w:hAnsi="Calibri" w:cs="Calibri"/>
          <w:color w:val="000000"/>
        </w:rPr>
        <w:t>An RFID reader should be installed and kept operational at the gate of the parking facility.</w:t>
      </w:r>
    </w:p>
    <w:p w14:paraId="679ECA5E"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1C664A5"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430FE861"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5452B44B"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03DB8009"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16CB8422"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1898BBEF" w14:textId="353667D1" w:rsidR="00640270" w:rsidRPr="00640270" w:rsidRDefault="00640270" w:rsidP="00A41A67">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user should be a </w:t>
      </w:r>
      <w:r w:rsidR="00A41A67">
        <w:rPr>
          <w:rFonts w:ascii="Calibri" w:eastAsia="Times New Roman" w:hAnsi="Calibri" w:cs="Calibri"/>
          <w:color w:val="000000"/>
        </w:rPr>
        <w:t>U</w:t>
      </w:r>
      <w:r w:rsidRPr="00640270">
        <w:rPr>
          <w:rFonts w:ascii="Calibri" w:eastAsia="Times New Roman" w:hAnsi="Calibri" w:cs="Calibri"/>
          <w:color w:val="000000"/>
        </w:rPr>
        <w:t>niversity member or visitor.</w:t>
      </w:r>
    </w:p>
    <w:p w14:paraId="73E8EE4A" w14:textId="77777777" w:rsidR="000A5937" w:rsidRPr="000A5937" w:rsidRDefault="000A5937" w:rsidP="000A5937">
      <w:pPr>
        <w:shd w:val="clear" w:color="auto" w:fill="FFFFFF"/>
        <w:spacing w:after="0" w:line="240" w:lineRule="auto"/>
        <w:rPr>
          <w:rFonts w:eastAsia="Times New Roman" w:cs="Calibri"/>
          <w:color w:val="000000"/>
          <w:highlight w:val="yellow"/>
        </w:rPr>
      </w:pPr>
    </w:p>
    <w:p w14:paraId="59E54AB2" w14:textId="14F14328" w:rsidR="000A5937" w:rsidRDefault="00710DE8" w:rsidP="000A5937">
      <w:pPr>
        <w:pStyle w:val="ListParagraph"/>
        <w:shd w:val="clear" w:color="auto" w:fill="FFFFFF"/>
        <w:spacing w:after="0" w:line="240" w:lineRule="auto"/>
        <w:ind w:left="360"/>
        <w:rPr>
          <w:b/>
          <w:bCs/>
        </w:rPr>
      </w:pPr>
      <w:r w:rsidRPr="00710DE8">
        <w:rPr>
          <w:b/>
          <w:bCs/>
          <w:highlight w:val="yellow"/>
        </w:rPr>
        <w:t>(New functional requirements should be added)</w:t>
      </w:r>
      <w:bookmarkStart w:id="100" w:name="_GoBack"/>
      <w:bookmarkEnd w:id="100"/>
    </w:p>
    <w:p w14:paraId="6E601F5D" w14:textId="71B7F4E2" w:rsidR="000A5937" w:rsidRDefault="007307A6" w:rsidP="000A5937">
      <w:pPr>
        <w:pStyle w:val="ListParagraph"/>
        <w:keepNext/>
        <w:shd w:val="clear" w:color="auto" w:fill="FFFFFF"/>
        <w:spacing w:after="0" w:line="240" w:lineRule="auto"/>
        <w:ind w:left="360"/>
      </w:pPr>
      <w:r>
        <w:rPr>
          <w:noProof/>
        </w:rPr>
        <w:lastRenderedPageBreak/>
        <w:drawing>
          <wp:inline distT="0" distB="0" distL="0" distR="0" wp14:anchorId="393A69A7" wp14:editId="4143849D">
            <wp:extent cx="5731510" cy="416203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31510" cy="4162038"/>
                    </a:xfrm>
                    <a:prstGeom prst="rect">
                      <a:avLst/>
                    </a:prstGeom>
                    <a:noFill/>
                    <a:ln>
                      <a:noFill/>
                    </a:ln>
                  </pic:spPr>
                </pic:pic>
              </a:graphicData>
            </a:graphic>
          </wp:inline>
        </w:drawing>
      </w:r>
    </w:p>
    <w:p w14:paraId="10994488" w14:textId="3B6F2CDB" w:rsidR="008C73D8" w:rsidRDefault="000A5937" w:rsidP="0063571F">
      <w:pPr>
        <w:pStyle w:val="Caption"/>
        <w:jc w:val="center"/>
      </w:pPr>
      <w:bookmarkStart w:id="101" w:name="_Toc531732118"/>
      <w:bookmarkStart w:id="102" w:name="_Toc1153363"/>
      <w:bookmarkStart w:id="103" w:name="_Toc1229473"/>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3</w:t>
      </w:r>
      <w:r w:rsidR="00E635BD">
        <w:rPr>
          <w:noProof/>
        </w:rPr>
        <w:fldChar w:fldCharType="end"/>
      </w:r>
      <w:r w:rsidR="001A025B">
        <w:t>.</w:t>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3</w:t>
      </w:r>
      <w:r w:rsidR="00E635BD">
        <w:rPr>
          <w:noProof/>
        </w:rPr>
        <w:fldChar w:fldCharType="end"/>
      </w:r>
      <w:r w:rsidR="00802B63">
        <w:t>:</w:t>
      </w:r>
      <w:r w:rsidRPr="000A5937">
        <w:t xml:space="preserve"> </w:t>
      </w:r>
      <w:r>
        <w:t>Use case diagram</w:t>
      </w:r>
      <w:bookmarkEnd w:id="101"/>
      <w:bookmarkEnd w:id="102"/>
      <w:bookmarkEnd w:id="103"/>
    </w:p>
    <w:p w14:paraId="30EA2FDC" w14:textId="74235033" w:rsidR="007307A6" w:rsidRDefault="007307A6" w:rsidP="001C16A4">
      <w:pPr>
        <w:pStyle w:val="Caption"/>
        <w:keepNext/>
      </w:pPr>
      <w:bookmarkStart w:id="104" w:name="_Toc1229475"/>
      <w:r w:rsidRPr="007307A6">
        <w:rPr>
          <w:highlight w:val="yellow"/>
        </w:rPr>
        <w:t>(Write sub titles for each table)</w:t>
      </w:r>
    </w:p>
    <w:p w14:paraId="676296D4" w14:textId="4058FCE2" w:rsidR="001C16A4" w:rsidRDefault="001C16A4" w:rsidP="001C16A4">
      <w:pPr>
        <w:pStyle w:val="Caption"/>
        <w:keepNext/>
      </w:pPr>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1</w:t>
      </w:r>
      <w:r w:rsidR="00A979BD">
        <w:rPr>
          <w:noProof/>
        </w:rPr>
        <w:fldChar w:fldCharType="end"/>
      </w:r>
      <w:r>
        <w:t xml:space="preserve">: </w:t>
      </w:r>
      <w:r w:rsidRPr="00F22D0B">
        <w:t>Actor type and descriptions</w:t>
      </w:r>
      <w:bookmarkEnd w:id="104"/>
    </w:p>
    <w:tbl>
      <w:tblPr>
        <w:tblStyle w:val="LightGrid-Accent11"/>
        <w:tblW w:w="0" w:type="auto"/>
        <w:tblLook w:val="04A0" w:firstRow="1" w:lastRow="0" w:firstColumn="1" w:lastColumn="0" w:noHBand="0" w:noVBand="1"/>
      </w:tblPr>
      <w:tblGrid>
        <w:gridCol w:w="2153"/>
        <w:gridCol w:w="6853"/>
      </w:tblGrid>
      <w:tr w:rsidR="00640270" w:rsidRPr="003A0653" w14:paraId="44537390"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3F59FC90" w14:textId="77777777" w:rsidR="00640270" w:rsidRPr="003A0653" w:rsidRDefault="00640270" w:rsidP="00640270">
            <w:pPr>
              <w:spacing w:line="276" w:lineRule="auto"/>
              <w:rPr>
                <w:rFonts w:ascii="Calibri" w:hAnsi="Calibri" w:cs="Calibri"/>
              </w:rPr>
            </w:pPr>
            <w:r w:rsidRPr="003A0653">
              <w:rPr>
                <w:rFonts w:ascii="Calibri" w:hAnsi="Calibri" w:cs="Calibri"/>
              </w:rPr>
              <w:t xml:space="preserve">Actor types </w:t>
            </w:r>
          </w:p>
        </w:tc>
        <w:tc>
          <w:tcPr>
            <w:tcW w:w="6853" w:type="dxa"/>
          </w:tcPr>
          <w:p w14:paraId="7A3AFEF2" w14:textId="77777777" w:rsidR="00640270" w:rsidRPr="003A0653" w:rsidRDefault="00640270" w:rsidP="00640270">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2A42E4F0"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08539A6" w14:textId="77777777" w:rsidR="00640270" w:rsidRPr="003A0653" w:rsidRDefault="00640270" w:rsidP="00640270">
            <w:pPr>
              <w:spacing w:line="276" w:lineRule="auto"/>
              <w:rPr>
                <w:rFonts w:ascii="Calibri" w:hAnsi="Calibri" w:cs="Calibri"/>
              </w:rPr>
            </w:pPr>
            <w:r w:rsidRPr="003A0653">
              <w:rPr>
                <w:rFonts w:ascii="Calibri" w:hAnsi="Calibri" w:cs="Calibri"/>
              </w:rPr>
              <w:t>VIP User</w:t>
            </w:r>
          </w:p>
        </w:tc>
        <w:tc>
          <w:tcPr>
            <w:tcW w:w="6853" w:type="dxa"/>
          </w:tcPr>
          <w:p w14:paraId="22016315"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40270" w:rsidRPr="003A0653" w14:paraId="3B307C7F"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63558987" w14:textId="77777777" w:rsidR="00640270" w:rsidRPr="003A0653" w:rsidRDefault="00640270" w:rsidP="00640270">
            <w:pPr>
              <w:spacing w:line="276" w:lineRule="auto"/>
              <w:rPr>
                <w:rFonts w:ascii="Calibri" w:hAnsi="Calibri" w:cs="Calibri"/>
              </w:rPr>
            </w:pPr>
            <w:r w:rsidRPr="003A0653">
              <w:rPr>
                <w:rFonts w:ascii="Calibri" w:hAnsi="Calibri" w:cs="Calibri"/>
              </w:rPr>
              <w:t>Normal User</w:t>
            </w:r>
          </w:p>
        </w:tc>
        <w:tc>
          <w:tcPr>
            <w:tcW w:w="6853" w:type="dxa"/>
          </w:tcPr>
          <w:p w14:paraId="6389DEAD"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3BB0E2D5" w14:textId="09C8BC87" w:rsidR="008C73D8" w:rsidRDefault="008C73D8" w:rsidP="008C73D8">
      <w:pPr>
        <w:pStyle w:val="Caption"/>
        <w:keepNext/>
      </w:pPr>
    </w:p>
    <w:p w14:paraId="74F52E3A" w14:textId="0738572B" w:rsidR="007307A6" w:rsidRPr="007307A6" w:rsidRDefault="007307A6" w:rsidP="007307A6">
      <w:r w:rsidRPr="007307A6">
        <w:rPr>
          <w:highlight w:val="yellow"/>
        </w:rPr>
        <w:t>(Need to put new use cases)</w:t>
      </w:r>
    </w:p>
    <w:p w14:paraId="2CBED0EF" w14:textId="23B6F982" w:rsidR="001C16A4" w:rsidRDefault="001C16A4" w:rsidP="001C16A4">
      <w:pPr>
        <w:pStyle w:val="Caption"/>
        <w:keepNext/>
      </w:pPr>
      <w:bookmarkStart w:id="105" w:name="_Toc1229476"/>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2</w:t>
      </w:r>
      <w:r w:rsidR="00A979BD">
        <w:rPr>
          <w:noProof/>
        </w:rPr>
        <w:fldChar w:fldCharType="end"/>
      </w:r>
      <w:r>
        <w:t xml:space="preserve">: </w:t>
      </w:r>
      <w:r w:rsidRPr="00E91A05">
        <w:t>Use cases and descriptions</w:t>
      </w:r>
      <w:bookmarkEnd w:id="105"/>
    </w:p>
    <w:tbl>
      <w:tblPr>
        <w:tblStyle w:val="LightGrid-Accent11"/>
        <w:tblW w:w="0" w:type="auto"/>
        <w:jc w:val="center"/>
        <w:tblLook w:val="04A0" w:firstRow="1" w:lastRow="0" w:firstColumn="1" w:lastColumn="0" w:noHBand="0" w:noVBand="1"/>
      </w:tblPr>
      <w:tblGrid>
        <w:gridCol w:w="2728"/>
        <w:gridCol w:w="6278"/>
      </w:tblGrid>
      <w:tr w:rsidR="00640270" w:rsidRPr="003A0653" w14:paraId="7E2E8C45" w14:textId="77777777" w:rsidTr="0064027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99"/>
          <w:p w14:paraId="38907B3A" w14:textId="77777777" w:rsidR="00640270" w:rsidRPr="003A0653" w:rsidRDefault="00640270" w:rsidP="00640270">
            <w:pPr>
              <w:spacing w:line="276" w:lineRule="auto"/>
              <w:rPr>
                <w:rFonts w:ascii="Calibri" w:hAnsi="Calibri"/>
              </w:rPr>
            </w:pPr>
            <w:r w:rsidRPr="003A0653">
              <w:rPr>
                <w:rFonts w:ascii="Calibri" w:hAnsi="Calibri"/>
              </w:rPr>
              <w:t>Use case</w:t>
            </w:r>
          </w:p>
        </w:tc>
        <w:tc>
          <w:tcPr>
            <w:tcW w:w="6278" w:type="dxa"/>
          </w:tcPr>
          <w:p w14:paraId="19D43CD6" w14:textId="77777777" w:rsidR="00640270" w:rsidRPr="003A0653" w:rsidRDefault="00640270" w:rsidP="00640270">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40270" w:rsidRPr="003A0653" w14:paraId="26052450"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AC82B8D" w14:textId="77777777" w:rsidR="00640270" w:rsidRPr="003A0653" w:rsidRDefault="00640270" w:rsidP="00640270">
            <w:pPr>
              <w:spacing w:line="276" w:lineRule="auto"/>
              <w:rPr>
                <w:rFonts w:ascii="Calibri" w:hAnsi="Calibri"/>
              </w:rPr>
            </w:pPr>
            <w:r w:rsidRPr="003A0653">
              <w:rPr>
                <w:rFonts w:ascii="Calibri" w:hAnsi="Calibri"/>
              </w:rPr>
              <w:t>Sign Up</w:t>
            </w:r>
          </w:p>
        </w:tc>
        <w:tc>
          <w:tcPr>
            <w:tcW w:w="6278" w:type="dxa"/>
          </w:tcPr>
          <w:p w14:paraId="4C3B9D0F"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40270" w:rsidRPr="003A0653" w14:paraId="2B1B2C86" w14:textId="77777777" w:rsidTr="0064027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E4EDF10" w14:textId="77777777" w:rsidR="00640270" w:rsidRPr="003A0653" w:rsidRDefault="00640270" w:rsidP="00640270">
            <w:pPr>
              <w:spacing w:line="276" w:lineRule="auto"/>
              <w:rPr>
                <w:rFonts w:ascii="Calibri" w:hAnsi="Calibri"/>
              </w:rPr>
            </w:pPr>
            <w:r w:rsidRPr="003A0653">
              <w:rPr>
                <w:rFonts w:ascii="Calibri" w:hAnsi="Calibri"/>
              </w:rPr>
              <w:t xml:space="preserve">Sign In </w:t>
            </w:r>
          </w:p>
        </w:tc>
        <w:tc>
          <w:tcPr>
            <w:tcW w:w="6278" w:type="dxa"/>
          </w:tcPr>
          <w:p w14:paraId="22D04607"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40270" w:rsidRPr="003A0653" w14:paraId="51D1C5A4" w14:textId="77777777" w:rsidTr="00640270">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4C87CA13" w14:textId="77777777" w:rsidR="00640270" w:rsidRPr="003A0653" w:rsidRDefault="00640270" w:rsidP="00640270">
            <w:pPr>
              <w:spacing w:line="276" w:lineRule="auto"/>
              <w:rPr>
                <w:rFonts w:ascii="Calibri" w:hAnsi="Calibri"/>
              </w:rPr>
            </w:pPr>
            <w:r w:rsidRPr="003A0653">
              <w:rPr>
                <w:rFonts w:ascii="Calibri" w:hAnsi="Calibri"/>
              </w:rPr>
              <w:t xml:space="preserve">Reserve Parking </w:t>
            </w:r>
          </w:p>
        </w:tc>
        <w:tc>
          <w:tcPr>
            <w:tcW w:w="6278" w:type="dxa"/>
          </w:tcPr>
          <w:p w14:paraId="106019FD"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40270" w:rsidRPr="003A0653" w14:paraId="3DD893CC" w14:textId="77777777" w:rsidTr="00640270">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7981066" w14:textId="77777777" w:rsidR="00640270" w:rsidRPr="003A0653" w:rsidRDefault="00640270" w:rsidP="00640270">
            <w:r w:rsidRPr="003A0653">
              <w:rPr>
                <w:rFonts w:ascii="Calibri" w:hAnsi="Calibri"/>
              </w:rPr>
              <w:t xml:space="preserve">View Reservation </w:t>
            </w:r>
          </w:p>
        </w:tc>
        <w:tc>
          <w:tcPr>
            <w:tcW w:w="6278" w:type="dxa"/>
          </w:tcPr>
          <w:p w14:paraId="1FBA0182" w14:textId="77777777" w:rsidR="00640270" w:rsidRPr="003A0653" w:rsidRDefault="00640270" w:rsidP="00640270">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40270" w:rsidRPr="003A0653" w14:paraId="321A6C04"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8AABC19" w14:textId="77777777" w:rsidR="00640270" w:rsidRPr="003A0653" w:rsidRDefault="00640270" w:rsidP="00640270">
            <w:pPr>
              <w:spacing w:line="276" w:lineRule="auto"/>
              <w:rPr>
                <w:rFonts w:ascii="Calibri" w:hAnsi="Calibri"/>
              </w:rPr>
            </w:pPr>
            <w:r w:rsidRPr="003A0653">
              <w:rPr>
                <w:rFonts w:ascii="Calibri" w:hAnsi="Calibri"/>
              </w:rPr>
              <w:t xml:space="preserve">Extend Reservation </w:t>
            </w:r>
          </w:p>
        </w:tc>
        <w:tc>
          <w:tcPr>
            <w:tcW w:w="6278" w:type="dxa"/>
          </w:tcPr>
          <w:p w14:paraId="08FECD66"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40270" w:rsidRPr="003A0653" w14:paraId="18BFFD82" w14:textId="77777777" w:rsidTr="0064027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3AAEA481" w14:textId="77777777" w:rsidR="00640270" w:rsidRPr="003A0653" w:rsidRDefault="00640270" w:rsidP="00640270">
            <w:pPr>
              <w:spacing w:line="276" w:lineRule="auto"/>
              <w:rPr>
                <w:rFonts w:ascii="Calibri" w:hAnsi="Calibri"/>
              </w:rPr>
            </w:pPr>
            <w:r w:rsidRPr="003A0653">
              <w:rPr>
                <w:rFonts w:ascii="Calibri" w:hAnsi="Calibri"/>
              </w:rPr>
              <w:t xml:space="preserve">Cancel Reservation </w:t>
            </w:r>
          </w:p>
        </w:tc>
        <w:tc>
          <w:tcPr>
            <w:tcW w:w="6278" w:type="dxa"/>
          </w:tcPr>
          <w:p w14:paraId="58E9B48A"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40270" w:rsidRPr="003A0653" w14:paraId="7043AEE8"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186D22DF" w14:textId="77777777" w:rsidR="00640270" w:rsidRPr="003A0653" w:rsidRDefault="00640270" w:rsidP="00640270">
            <w:pPr>
              <w:spacing w:line="276" w:lineRule="auto"/>
              <w:rPr>
                <w:rFonts w:ascii="Calibri" w:hAnsi="Calibri"/>
              </w:rPr>
            </w:pPr>
            <w:r w:rsidRPr="003A0653">
              <w:rPr>
                <w:rFonts w:ascii="Calibri" w:hAnsi="Calibri"/>
              </w:rPr>
              <w:t>Check In</w:t>
            </w:r>
          </w:p>
        </w:tc>
        <w:tc>
          <w:tcPr>
            <w:tcW w:w="6278" w:type="dxa"/>
          </w:tcPr>
          <w:p w14:paraId="2DDF72CB"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40270" w:rsidRPr="003A0653" w14:paraId="0BA2E7A7" w14:textId="77777777" w:rsidTr="0064027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F9A0053" w14:textId="77777777" w:rsidR="00640270" w:rsidRPr="003A0653" w:rsidRDefault="00640270" w:rsidP="00640270">
            <w:pPr>
              <w:spacing w:line="276" w:lineRule="auto"/>
              <w:rPr>
                <w:rFonts w:ascii="Calibri" w:hAnsi="Calibri"/>
              </w:rPr>
            </w:pPr>
            <w:r w:rsidRPr="003A0653">
              <w:rPr>
                <w:rFonts w:ascii="Calibri" w:hAnsi="Calibri"/>
              </w:rPr>
              <w:lastRenderedPageBreak/>
              <w:t>Check Out</w:t>
            </w:r>
          </w:p>
        </w:tc>
        <w:tc>
          <w:tcPr>
            <w:tcW w:w="6278" w:type="dxa"/>
          </w:tcPr>
          <w:p w14:paraId="020B6EB6"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40270" w:rsidRPr="003A0653" w14:paraId="1BAB9064"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039DB99B" w14:textId="77777777" w:rsidR="00640270" w:rsidRPr="003A0653" w:rsidRDefault="00640270" w:rsidP="00640270">
            <w:pPr>
              <w:spacing w:line="276" w:lineRule="auto"/>
              <w:rPr>
                <w:rFonts w:ascii="Calibri" w:hAnsi="Calibri"/>
              </w:rPr>
            </w:pPr>
            <w:r w:rsidRPr="003A0653">
              <w:rPr>
                <w:rFonts w:ascii="Calibri" w:hAnsi="Calibri"/>
              </w:rPr>
              <w:t>View Parking</w:t>
            </w:r>
          </w:p>
        </w:tc>
        <w:tc>
          <w:tcPr>
            <w:tcW w:w="6278" w:type="dxa"/>
          </w:tcPr>
          <w:p w14:paraId="54E621CD"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The user views a map with the current status of parking spots.</w:t>
            </w:r>
          </w:p>
        </w:tc>
      </w:tr>
      <w:tr w:rsidR="00640270" w:rsidRPr="003A0653" w14:paraId="749F5650" w14:textId="77777777" w:rsidTr="0064027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1FCF13E3" w14:textId="77777777" w:rsidR="00640270" w:rsidRPr="003A0653" w:rsidRDefault="00640270" w:rsidP="00640270">
            <w:pPr>
              <w:spacing w:line="276" w:lineRule="auto"/>
              <w:rPr>
                <w:rFonts w:ascii="Calibri" w:hAnsi="Calibri"/>
              </w:rPr>
            </w:pPr>
            <w:r w:rsidRPr="003A0653">
              <w:rPr>
                <w:rFonts w:ascii="Calibri" w:hAnsi="Calibri"/>
              </w:rPr>
              <w:t xml:space="preserve">Update Parking Availability </w:t>
            </w:r>
          </w:p>
        </w:tc>
        <w:tc>
          <w:tcPr>
            <w:tcW w:w="6278" w:type="dxa"/>
          </w:tcPr>
          <w:p w14:paraId="663AB0D9"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40270" w:rsidRPr="003A0653" w14:paraId="4AEC19A4"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1FBF20F8" w14:textId="77777777" w:rsidR="00640270" w:rsidRPr="003A0653" w:rsidRDefault="00640270" w:rsidP="00640270">
            <w:pPr>
              <w:spacing w:line="276" w:lineRule="auto"/>
              <w:rPr>
                <w:rFonts w:ascii="Calibri" w:hAnsi="Calibri"/>
              </w:rPr>
            </w:pPr>
            <w:r w:rsidRPr="003A0653">
              <w:rPr>
                <w:rFonts w:ascii="Calibri" w:hAnsi="Calibri"/>
              </w:rPr>
              <w:t>Request Car Care</w:t>
            </w:r>
          </w:p>
        </w:tc>
        <w:tc>
          <w:tcPr>
            <w:tcW w:w="6278" w:type="dxa"/>
          </w:tcPr>
          <w:p w14:paraId="02607EC6"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display contact numbers of car care company. </w:t>
            </w:r>
          </w:p>
        </w:tc>
      </w:tr>
    </w:tbl>
    <w:p w14:paraId="7452F911" w14:textId="77777777" w:rsidR="000A5937" w:rsidRPr="000A5937" w:rsidRDefault="000A5937" w:rsidP="000A5937"/>
    <w:p w14:paraId="2912AA92" w14:textId="565C54EF" w:rsidR="008C73D8" w:rsidRDefault="00216908" w:rsidP="00AA5A0B">
      <w:pPr>
        <w:pStyle w:val="Heading2"/>
        <w:numPr>
          <w:ilvl w:val="1"/>
          <w:numId w:val="1"/>
        </w:numPr>
        <w:spacing w:before="240" w:after="240"/>
        <w:ind w:left="540" w:hanging="540"/>
        <w:rPr>
          <w:color w:val="365F91" w:themeColor="accent1" w:themeShade="BF"/>
        </w:rPr>
      </w:pPr>
      <w:bookmarkStart w:id="106" w:name="_Toc525507472"/>
      <w:bookmarkStart w:id="107" w:name="_Toc525554835"/>
      <w:bookmarkStart w:id="108" w:name="_Toc525554958"/>
      <w:bookmarkStart w:id="109" w:name="_Toc525583586"/>
      <w:bookmarkStart w:id="110" w:name="_Toc525507475"/>
      <w:bookmarkStart w:id="111" w:name="_Toc525554838"/>
      <w:bookmarkStart w:id="112" w:name="_Toc525554961"/>
      <w:bookmarkStart w:id="113" w:name="_Toc525583589"/>
      <w:bookmarkStart w:id="114" w:name="_Toc1230686"/>
      <w:bookmarkStart w:id="115" w:name="_Toc274166453"/>
      <w:bookmarkEnd w:id="106"/>
      <w:bookmarkEnd w:id="107"/>
      <w:bookmarkEnd w:id="108"/>
      <w:bookmarkEnd w:id="109"/>
      <w:bookmarkEnd w:id="110"/>
      <w:bookmarkEnd w:id="111"/>
      <w:bookmarkEnd w:id="112"/>
      <w:bookmarkEnd w:id="113"/>
      <w:r>
        <w:rPr>
          <w:color w:val="365F91" w:themeColor="accent1" w:themeShade="BF"/>
        </w:rPr>
        <w:t>Non-functional requirements</w:t>
      </w:r>
      <w:bookmarkEnd w:id="114"/>
    </w:p>
    <w:p w14:paraId="50FD0F55" w14:textId="44B45700" w:rsidR="00AB4993" w:rsidRPr="00C738B7" w:rsidRDefault="002A59DF" w:rsidP="00C738B7">
      <w:pPr>
        <w:rPr>
          <w:b/>
          <w:bCs/>
          <w:u w:val="single"/>
        </w:rPr>
      </w:pPr>
      <w:bookmarkStart w:id="116" w:name="_Toc368128758"/>
      <w:r w:rsidRPr="00C738B7">
        <w:rPr>
          <w:b/>
          <w:bCs/>
          <w:u w:val="single"/>
        </w:rPr>
        <w:t>Design constraints</w:t>
      </w:r>
      <w:bookmarkEnd w:id="116"/>
    </w:p>
    <w:p w14:paraId="3AFA6ED3" w14:textId="72BC6419" w:rsidR="007307A6" w:rsidRDefault="007307A6" w:rsidP="001C16A4">
      <w:pPr>
        <w:pStyle w:val="Caption"/>
        <w:keepNext/>
      </w:pPr>
      <w:bookmarkStart w:id="117" w:name="_Toc1229477"/>
      <w:r w:rsidRPr="007307A6">
        <w:rPr>
          <w:highlight w:val="yellow"/>
        </w:rPr>
        <w:t>(Write Sub title with technical and practical constraints)</w:t>
      </w:r>
    </w:p>
    <w:p w14:paraId="11BFE051" w14:textId="290B8BAF" w:rsidR="001C16A4" w:rsidRDefault="001C16A4" w:rsidP="001C16A4">
      <w:pPr>
        <w:pStyle w:val="Caption"/>
        <w:keepNext/>
      </w:pPr>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3</w:t>
      </w:r>
      <w:r w:rsidR="00A979BD">
        <w:rPr>
          <w:noProof/>
        </w:rPr>
        <w:fldChar w:fldCharType="end"/>
      </w:r>
      <w:r>
        <w:t xml:space="preserve">: </w:t>
      </w:r>
      <w:r w:rsidRPr="001A6888">
        <w:t>Technical design constraints</w:t>
      </w:r>
      <w:bookmarkEnd w:id="117"/>
    </w:p>
    <w:tbl>
      <w:tblPr>
        <w:tblStyle w:val="LightGrid-Accent12"/>
        <w:tblW w:w="8990" w:type="dxa"/>
        <w:tblLook w:val="04A0" w:firstRow="1" w:lastRow="0" w:firstColumn="1" w:lastColumn="0" w:noHBand="0" w:noVBand="1"/>
      </w:tblPr>
      <w:tblGrid>
        <w:gridCol w:w="1582"/>
        <w:gridCol w:w="7408"/>
      </w:tblGrid>
      <w:tr w:rsidR="00640270" w:rsidRPr="003A0653" w14:paraId="3FF64DA4"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B11334A" w14:textId="77777777" w:rsidR="00640270" w:rsidRPr="003A0653" w:rsidRDefault="00640270" w:rsidP="00640270">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DE9733A" w14:textId="77777777" w:rsidR="00640270" w:rsidRPr="003A0653" w:rsidRDefault="00640270" w:rsidP="00640270">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39080198"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670D50B0"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04DD4E0D" w14:textId="77777777" w:rsidR="00640270" w:rsidRPr="003A0653" w:rsidRDefault="00640270" w:rsidP="00640270">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Data is saved at all times on the Firebase database, so no data will be lost.</w:t>
            </w:r>
          </w:p>
        </w:tc>
      </w:tr>
      <w:tr w:rsidR="00640270" w:rsidRPr="003A0653" w14:paraId="5FDC8F32"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331F8E4"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2F26000C"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40270" w:rsidRPr="003A0653" w14:paraId="414A20C8"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B6E62E8"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Connectivity</w:t>
            </w:r>
          </w:p>
        </w:tc>
        <w:tc>
          <w:tcPr>
            <w:tcW w:w="7408" w:type="dxa"/>
          </w:tcPr>
          <w:p w14:paraId="44D52DC8" w14:textId="77777777" w:rsidR="00640270" w:rsidRPr="003A0653" w:rsidRDefault="00640270" w:rsidP="00640270">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40270" w:rsidRPr="003A0653" w14:paraId="04A78017"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3D86B4D"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Availability</w:t>
            </w:r>
          </w:p>
        </w:tc>
        <w:tc>
          <w:tcPr>
            <w:tcW w:w="7408" w:type="dxa"/>
          </w:tcPr>
          <w:p w14:paraId="3099503A" w14:textId="77777777" w:rsidR="00640270" w:rsidRPr="003A0653" w:rsidRDefault="00640270" w:rsidP="00640270">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40270" w:rsidRPr="003A0653" w14:paraId="5BCC218F"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8E99C9E" w14:textId="77777777" w:rsidR="00640270" w:rsidRPr="003A0653" w:rsidRDefault="00640270" w:rsidP="00640270">
            <w:pPr>
              <w:spacing w:line="276" w:lineRule="auto"/>
              <w:rPr>
                <w:rFonts w:ascii="Calibri" w:hAnsi="Calibri" w:cs="Calibri"/>
              </w:rPr>
            </w:pPr>
            <w:r w:rsidRPr="003A0653">
              <w:rPr>
                <w:rFonts w:ascii="Calibri" w:hAnsi="Calibri" w:cs="Calibri"/>
              </w:rPr>
              <w:t>Mobility</w:t>
            </w:r>
          </w:p>
        </w:tc>
        <w:tc>
          <w:tcPr>
            <w:tcW w:w="7408" w:type="dxa"/>
          </w:tcPr>
          <w:p w14:paraId="252A1DF6" w14:textId="427B419C"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different platforms</w:t>
            </w:r>
            <w:r w:rsidR="00BA6715">
              <w:rPr>
                <w:rFonts w:ascii="Calibri" w:hAnsi="Calibri" w:cs="Calibri"/>
              </w:rPr>
              <w:t xml:space="preserve"> through</w:t>
            </w:r>
            <w:r w:rsidRPr="003A0653">
              <w:rPr>
                <w:rFonts w:ascii="Calibri" w:hAnsi="Calibri" w:cs="Calibri"/>
              </w:rPr>
              <w:t xml:space="preserve"> an Android application and a website</w:t>
            </w:r>
          </w:p>
        </w:tc>
      </w:tr>
      <w:tr w:rsidR="00640270" w:rsidRPr="003A0653" w14:paraId="7898C823"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13057D2" w14:textId="77777777" w:rsidR="00640270" w:rsidRPr="003A0653" w:rsidRDefault="00640270" w:rsidP="00640270">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76A5EA34" w14:textId="6A51144C" w:rsidR="00640270"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438492D5" w14:textId="30A47292" w:rsidR="002A6975" w:rsidRPr="003A0653" w:rsidRDefault="002A6975"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RFID Reader: 3.3V</w:t>
            </w:r>
          </w:p>
          <w:p w14:paraId="4211F720" w14:textId="03E50C6C" w:rsidR="00640270" w:rsidRDefault="002A6975"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 xml:space="preserve">Ultrasonic </w:t>
            </w:r>
            <w:r w:rsidR="00640270" w:rsidRPr="003A0653">
              <w:rPr>
                <w:rFonts w:ascii="Calibri" w:hAnsi="Calibri" w:cs="Calibri"/>
                <w:color w:val="000000"/>
              </w:rPr>
              <w:t>Sensor: 5V</w:t>
            </w:r>
          </w:p>
          <w:p w14:paraId="051A4502" w14:textId="3F5D542B" w:rsidR="002A6975" w:rsidRPr="003A0653" w:rsidRDefault="002A6975"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proofErr w:type="spellStart"/>
            <w:r>
              <w:rPr>
                <w:rFonts w:ascii="Calibri" w:hAnsi="Calibri" w:cs="Calibri"/>
                <w:color w:val="000000"/>
              </w:rPr>
              <w:t>NodeMCU</w:t>
            </w:r>
            <w:proofErr w:type="spellEnd"/>
            <w:r>
              <w:rPr>
                <w:rFonts w:ascii="Calibri" w:hAnsi="Calibri" w:cs="Calibri"/>
                <w:color w:val="000000"/>
              </w:rPr>
              <w:t>: 7-12V</w:t>
            </w:r>
          </w:p>
          <w:p w14:paraId="46424D35"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2D837B5A" w14:textId="700A1E22" w:rsidR="002A59DF" w:rsidRDefault="002A59DF" w:rsidP="002A59DF">
      <w:pPr>
        <w:pStyle w:val="Caption"/>
        <w:keepNext/>
      </w:pPr>
    </w:p>
    <w:p w14:paraId="6E7CB54E" w14:textId="40581746" w:rsidR="001C16A4" w:rsidRDefault="001C16A4" w:rsidP="001C16A4">
      <w:pPr>
        <w:pStyle w:val="Caption"/>
        <w:keepNext/>
      </w:pPr>
      <w:bookmarkStart w:id="118" w:name="_Toc1229478"/>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4</w:t>
      </w:r>
      <w:r w:rsidR="00A979BD">
        <w:rPr>
          <w:noProof/>
        </w:rPr>
        <w:fldChar w:fldCharType="end"/>
      </w:r>
      <w:r>
        <w:t xml:space="preserve">: </w:t>
      </w:r>
      <w:r w:rsidRPr="0074610C">
        <w:t>Practical design constraints</w:t>
      </w:r>
      <w:bookmarkEnd w:id="118"/>
    </w:p>
    <w:tbl>
      <w:tblPr>
        <w:tblStyle w:val="LightGrid-Accent12"/>
        <w:tblW w:w="0" w:type="auto"/>
        <w:tblLook w:val="04A0" w:firstRow="1" w:lastRow="0" w:firstColumn="1" w:lastColumn="0" w:noHBand="0" w:noVBand="1"/>
      </w:tblPr>
      <w:tblGrid>
        <w:gridCol w:w="1722"/>
        <w:gridCol w:w="1445"/>
        <w:gridCol w:w="5839"/>
      </w:tblGrid>
      <w:tr w:rsidR="00640270" w:rsidRPr="003A0653" w14:paraId="5AFE20EE"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572948A9" w14:textId="77777777" w:rsidR="00640270" w:rsidRPr="003A0653" w:rsidRDefault="00640270" w:rsidP="00640270">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65D54E6A" w14:textId="77777777" w:rsidR="00640270" w:rsidRPr="003A0653" w:rsidRDefault="00640270" w:rsidP="00640270">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432E1C3D" w14:textId="77777777" w:rsidR="00640270" w:rsidRPr="003A0653" w:rsidRDefault="00640270" w:rsidP="00640270">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152B3754" w14:textId="77777777" w:rsidTr="00640270">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62424352" w14:textId="77777777" w:rsidR="00640270" w:rsidRPr="003A0653" w:rsidRDefault="00640270" w:rsidP="00640270">
            <w:pPr>
              <w:spacing w:line="276" w:lineRule="auto"/>
              <w:rPr>
                <w:rFonts w:ascii="Calibri" w:hAnsi="Calibri" w:cs="Calibri"/>
              </w:rPr>
            </w:pPr>
            <w:r w:rsidRPr="003A0653">
              <w:rPr>
                <w:rFonts w:ascii="Calibri" w:hAnsi="Calibri" w:cs="Calibri"/>
                <w:color w:val="000000"/>
              </w:rPr>
              <w:t>Economics</w:t>
            </w:r>
          </w:p>
        </w:tc>
        <w:tc>
          <w:tcPr>
            <w:tcW w:w="1445" w:type="dxa"/>
          </w:tcPr>
          <w:p w14:paraId="231D7A1B"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3CE22511"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 xml:space="preserve">The prototype for availability module which consists of 4 parking spots should cost </w:t>
            </w:r>
            <w:r w:rsidRPr="0006231B">
              <w:rPr>
                <w:rFonts w:ascii="Calibri" w:hAnsi="Calibri" w:cs="Calibri"/>
                <w:color w:val="000000"/>
                <w:highlight w:val="yellow"/>
              </w:rPr>
              <w:t>270</w:t>
            </w:r>
            <w:r w:rsidRPr="003A0653">
              <w:rPr>
                <w:rFonts w:ascii="Calibri" w:hAnsi="Calibri" w:cs="Calibri"/>
                <w:color w:val="000000"/>
              </w:rPr>
              <w:t xml:space="preserve"> QR on average.</w:t>
            </w:r>
          </w:p>
          <w:p w14:paraId="4AB4CD0D"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 xml:space="preserve">should cost </w:t>
            </w:r>
            <w:r w:rsidRPr="0006231B">
              <w:rPr>
                <w:rFonts w:ascii="Calibri" w:hAnsi="Calibri" w:cs="Calibri"/>
                <w:color w:val="000000"/>
                <w:highlight w:val="yellow"/>
              </w:rPr>
              <w:t>260</w:t>
            </w:r>
            <w:r w:rsidRPr="003A0653">
              <w:rPr>
                <w:rFonts w:ascii="Calibri" w:hAnsi="Calibri" w:cs="Calibri"/>
                <w:color w:val="000000"/>
              </w:rPr>
              <w:t xml:space="preserve"> QR on average.</w:t>
            </w:r>
          </w:p>
        </w:tc>
      </w:tr>
      <w:tr w:rsidR="00640270" w:rsidRPr="003A0653" w14:paraId="60453126" w14:textId="77777777" w:rsidTr="00640270">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35F64F8F" w14:textId="77777777" w:rsidR="00640270" w:rsidRPr="003A0653" w:rsidRDefault="00640270" w:rsidP="00640270">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4556E3B6"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16A90E3"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40270" w:rsidRPr="003A0653" w14:paraId="4B10768D" w14:textId="77777777" w:rsidTr="00640270">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597B7318" w14:textId="77777777" w:rsidR="00640270" w:rsidRPr="003A0653" w:rsidRDefault="00640270" w:rsidP="00640270">
            <w:pPr>
              <w:spacing w:line="276" w:lineRule="auto"/>
              <w:jc w:val="both"/>
              <w:rPr>
                <w:rFonts w:ascii="Calibri" w:hAnsi="Calibri" w:cs="Calibri"/>
              </w:rPr>
            </w:pPr>
            <w:r w:rsidRPr="003A0653">
              <w:rPr>
                <w:rFonts w:ascii="Calibri" w:hAnsi="Calibri" w:cs="Calibri"/>
                <w:color w:val="000000"/>
              </w:rPr>
              <w:lastRenderedPageBreak/>
              <w:t>Sustainability</w:t>
            </w:r>
          </w:p>
        </w:tc>
        <w:tc>
          <w:tcPr>
            <w:tcW w:w="1445" w:type="dxa"/>
          </w:tcPr>
          <w:p w14:paraId="6FFB35F5" w14:textId="77777777" w:rsidR="00640270" w:rsidRPr="003A0653" w:rsidRDefault="00640270" w:rsidP="00640270">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351FAD5" w14:textId="77777777" w:rsidR="00640270" w:rsidRPr="003A0653" w:rsidRDefault="00640270" w:rsidP="00640270">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40270" w:rsidRPr="003A0653" w14:paraId="0EC87E8A"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51A0C967" w14:textId="77777777" w:rsidR="00640270" w:rsidRPr="003A0653" w:rsidRDefault="00640270" w:rsidP="00640270">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205B4784"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68D35749"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3C807FFA" w14:textId="3001F0CA" w:rsidR="002A59DF" w:rsidRDefault="002A59DF" w:rsidP="002A59DF"/>
    <w:p w14:paraId="67F99045" w14:textId="04976231" w:rsidR="002A59DF" w:rsidRPr="001C16A4" w:rsidRDefault="002A59DF" w:rsidP="00C738B7">
      <w:pPr>
        <w:rPr>
          <w:b/>
          <w:bCs/>
          <w:u w:val="single"/>
        </w:rPr>
      </w:pPr>
      <w:r w:rsidRPr="00A36D65">
        <w:rPr>
          <w:b/>
          <w:bCs/>
          <w:u w:val="single"/>
        </w:rPr>
        <w:t xml:space="preserve">Design standards </w:t>
      </w:r>
    </w:p>
    <w:p w14:paraId="26019475" w14:textId="3F673430" w:rsidR="001C16A4" w:rsidRDefault="001C16A4" w:rsidP="001C16A4">
      <w:pPr>
        <w:pStyle w:val="Caption"/>
        <w:keepNext/>
      </w:pPr>
      <w:bookmarkStart w:id="119" w:name="_Toc1229479"/>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5</w:t>
      </w:r>
      <w:r w:rsidR="00A979BD">
        <w:rPr>
          <w:noProof/>
        </w:rPr>
        <w:fldChar w:fldCharType="end"/>
      </w:r>
      <w:r>
        <w:t xml:space="preserve">: </w:t>
      </w:r>
      <w:r w:rsidRPr="005E1476">
        <w:t>Standard types and descriptions</w:t>
      </w:r>
      <w:bookmarkEnd w:id="119"/>
    </w:p>
    <w:tbl>
      <w:tblPr>
        <w:tblStyle w:val="LightGrid-Accent11"/>
        <w:tblW w:w="0" w:type="auto"/>
        <w:tblLook w:val="04A0" w:firstRow="1" w:lastRow="0" w:firstColumn="1" w:lastColumn="0" w:noHBand="0" w:noVBand="1"/>
      </w:tblPr>
      <w:tblGrid>
        <w:gridCol w:w="4566"/>
        <w:gridCol w:w="4440"/>
      </w:tblGrid>
      <w:tr w:rsidR="00640270" w:rsidRPr="003A0653" w14:paraId="20971DF4"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51042438" w14:textId="77777777" w:rsidR="00640270" w:rsidRPr="003A0653" w:rsidRDefault="00640270" w:rsidP="00640270">
            <w:pPr>
              <w:spacing w:line="276" w:lineRule="auto"/>
              <w:rPr>
                <w:rFonts w:ascii="Calibri" w:hAnsi="Calibri" w:cs="Calibri"/>
              </w:rPr>
            </w:pPr>
            <w:r w:rsidRPr="003A0653">
              <w:rPr>
                <w:rFonts w:ascii="Calibri" w:hAnsi="Calibri" w:cs="Calibri"/>
              </w:rPr>
              <w:t xml:space="preserve">Standard Types  </w:t>
            </w:r>
          </w:p>
        </w:tc>
        <w:tc>
          <w:tcPr>
            <w:tcW w:w="4440" w:type="dxa"/>
          </w:tcPr>
          <w:p w14:paraId="26EE5748" w14:textId="77777777" w:rsidR="00640270" w:rsidRPr="003A0653" w:rsidRDefault="00640270" w:rsidP="00640270">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540F8529"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064E757" w14:textId="77777777" w:rsidR="00640270" w:rsidRPr="003A0653" w:rsidRDefault="00640270" w:rsidP="00640270">
            <w:pPr>
              <w:spacing w:line="276" w:lineRule="auto"/>
              <w:rPr>
                <w:rFonts w:ascii="Calibri" w:hAnsi="Calibri" w:cs="Calibri"/>
              </w:rPr>
            </w:pPr>
            <w:r w:rsidRPr="003A0653">
              <w:rPr>
                <w:rFonts w:ascii="Calibri" w:hAnsi="Calibri" w:cs="Calibri"/>
              </w:rPr>
              <w:t xml:space="preserve">Networking Standard </w:t>
            </w:r>
          </w:p>
        </w:tc>
        <w:tc>
          <w:tcPr>
            <w:tcW w:w="4440" w:type="dxa"/>
          </w:tcPr>
          <w:p w14:paraId="1A0BDC4F"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40270" w:rsidRPr="003A0653" w14:paraId="25835B1C"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72745427" w14:textId="77777777" w:rsidR="00640270" w:rsidRPr="003A0653" w:rsidRDefault="00640270" w:rsidP="00640270">
            <w:pPr>
              <w:spacing w:line="276" w:lineRule="auto"/>
              <w:rPr>
                <w:rFonts w:ascii="Calibri" w:hAnsi="Calibri" w:cs="Calibri"/>
              </w:rPr>
            </w:pPr>
            <w:r w:rsidRPr="003A0653">
              <w:rPr>
                <w:rFonts w:ascii="Calibri" w:hAnsi="Calibri" w:cs="Calibri"/>
              </w:rPr>
              <w:t>Security Standard</w:t>
            </w:r>
          </w:p>
        </w:tc>
        <w:tc>
          <w:tcPr>
            <w:tcW w:w="4440" w:type="dxa"/>
          </w:tcPr>
          <w:p w14:paraId="73CD4956"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OpenID Connect (used for delegated authentication) </w:t>
            </w:r>
          </w:p>
        </w:tc>
      </w:tr>
      <w:tr w:rsidR="00640270" w:rsidRPr="003A0653" w14:paraId="4C83FBA0"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3B4B062E" w14:textId="77777777" w:rsidR="00640270" w:rsidRPr="003A0653" w:rsidRDefault="00640270" w:rsidP="00640270">
            <w:pPr>
              <w:spacing w:line="276" w:lineRule="auto"/>
              <w:rPr>
                <w:rFonts w:ascii="Calibri" w:hAnsi="Calibri" w:cs="Calibri"/>
              </w:rPr>
            </w:pPr>
            <w:r w:rsidRPr="003A0653">
              <w:rPr>
                <w:rFonts w:ascii="Calibri" w:hAnsi="Calibri" w:cs="Calibri"/>
              </w:rPr>
              <w:t>Wireless Standard</w:t>
            </w:r>
          </w:p>
        </w:tc>
        <w:tc>
          <w:tcPr>
            <w:tcW w:w="4440" w:type="dxa"/>
          </w:tcPr>
          <w:p w14:paraId="4838F7B7"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40270" w:rsidRPr="003A0653" w14:paraId="69B782DD"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7E590249" w14:textId="77777777" w:rsidR="00640270" w:rsidRPr="003A0653" w:rsidRDefault="00640270" w:rsidP="00640270">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37B9B091" w14:textId="77777777" w:rsidR="00640270" w:rsidRPr="003A0653" w:rsidRDefault="00640270" w:rsidP="00640270">
            <w:pPr>
              <w:autoSpaceDE w:val="0"/>
              <w:autoSpaceDN w:val="0"/>
              <w:adjustRightInd w:val="0"/>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32973943" w14:textId="77777777" w:rsidR="002A59DF" w:rsidRPr="008C73D8" w:rsidRDefault="002A59DF" w:rsidP="008C73D8"/>
    <w:p w14:paraId="7C06B40A" w14:textId="77777777" w:rsidR="003F3F50" w:rsidRPr="00D177E6" w:rsidRDefault="003F3F50" w:rsidP="006D381A">
      <w:pPr>
        <w:pStyle w:val="Heading2"/>
        <w:numPr>
          <w:ilvl w:val="1"/>
          <w:numId w:val="1"/>
        </w:numPr>
        <w:spacing w:before="240" w:after="240"/>
        <w:ind w:left="540" w:hanging="540"/>
        <w:rPr>
          <w:color w:val="365F91" w:themeColor="accent1" w:themeShade="BF"/>
        </w:rPr>
      </w:pPr>
      <w:bookmarkStart w:id="120" w:name="_Toc1230687"/>
      <w:r w:rsidRPr="00D177E6">
        <w:rPr>
          <w:color w:val="365F91" w:themeColor="accent1" w:themeShade="BF"/>
        </w:rPr>
        <w:t>Assumptions</w:t>
      </w:r>
      <w:bookmarkEnd w:id="120"/>
    </w:p>
    <w:p w14:paraId="7805BB2F" w14:textId="0C0A2BE1" w:rsidR="00800F35" w:rsidRPr="003A0653" w:rsidRDefault="00800F35" w:rsidP="00800F35">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0EEAFFAD"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rduino is always connected to the sensors.</w:t>
      </w:r>
    </w:p>
    <w:p w14:paraId="685F3E3A"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28E3219F"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rduino always has a Wi-Fi connection.</w:t>
      </w:r>
    </w:p>
    <w:p w14:paraId="2C8D8F7A"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Firebase can always store data without limits.</w:t>
      </w:r>
    </w:p>
    <w:p w14:paraId="4DC6166F"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4357755E"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0D3E7736"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VIP user always has an RFID tag.</w:t>
      </w:r>
    </w:p>
    <w:p w14:paraId="307000D9" w14:textId="77777777" w:rsidR="00800F35" w:rsidRPr="003A0653" w:rsidRDefault="00800F35" w:rsidP="00800F35">
      <w:pPr>
        <w:autoSpaceDE w:val="0"/>
        <w:autoSpaceDN w:val="0"/>
        <w:adjustRightInd w:val="0"/>
        <w:jc w:val="both"/>
        <w:rPr>
          <w:rFonts w:ascii="Calibri" w:eastAsia="Times New Roman" w:hAnsi="Calibri" w:cs="Arial"/>
        </w:rPr>
      </w:pPr>
    </w:p>
    <w:p w14:paraId="1E6660F4" w14:textId="61EE5B91" w:rsidR="00C363E5" w:rsidRPr="001C16A4" w:rsidRDefault="00113FEC" w:rsidP="00AA5A0B">
      <w:pPr>
        <w:pStyle w:val="Heading2"/>
        <w:numPr>
          <w:ilvl w:val="1"/>
          <w:numId w:val="1"/>
        </w:numPr>
        <w:spacing w:before="240" w:after="240"/>
        <w:ind w:left="540" w:hanging="540"/>
        <w:rPr>
          <w:color w:val="365F91" w:themeColor="accent1" w:themeShade="BF"/>
        </w:rPr>
      </w:pPr>
      <w:bookmarkStart w:id="121" w:name="_Toc1230688"/>
      <w:r>
        <w:rPr>
          <w:color w:val="365F91" w:themeColor="accent1" w:themeShade="BF"/>
        </w:rPr>
        <w:t>Ethics</w:t>
      </w:r>
      <w:bookmarkStart w:id="122" w:name="_Toc525507479"/>
      <w:bookmarkStart w:id="123" w:name="_Toc525554842"/>
      <w:bookmarkStart w:id="124" w:name="_Toc525554965"/>
      <w:bookmarkEnd w:id="121"/>
      <w:bookmarkEnd w:id="122"/>
      <w:bookmarkEnd w:id="123"/>
      <w:bookmarkEnd w:id="124"/>
    </w:p>
    <w:p w14:paraId="4C710A25" w14:textId="01D47792" w:rsidR="001C16A4" w:rsidRDefault="001C16A4" w:rsidP="001C16A4">
      <w:pPr>
        <w:pStyle w:val="Caption"/>
        <w:keepNext/>
      </w:pPr>
      <w:bookmarkStart w:id="125" w:name="_Toc1229480"/>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6</w:t>
      </w:r>
      <w:r w:rsidR="00A979BD">
        <w:rPr>
          <w:noProof/>
        </w:rPr>
        <w:fldChar w:fldCharType="end"/>
      </w:r>
      <w:r>
        <w:t xml:space="preserve">: </w:t>
      </w:r>
      <w:r w:rsidRPr="00456D1A">
        <w:t>IEEE and ACM code of ethics</w:t>
      </w:r>
      <w:bookmarkEnd w:id="125"/>
    </w:p>
    <w:tbl>
      <w:tblPr>
        <w:tblStyle w:val="LightGrid-Accent11"/>
        <w:tblW w:w="9355" w:type="dxa"/>
        <w:tblLayout w:type="fixed"/>
        <w:tblLook w:val="04A0" w:firstRow="1" w:lastRow="0" w:firstColumn="1" w:lastColumn="0" w:noHBand="0" w:noVBand="1"/>
      </w:tblPr>
      <w:tblGrid>
        <w:gridCol w:w="4765"/>
        <w:gridCol w:w="4590"/>
      </w:tblGrid>
      <w:tr w:rsidR="002A59DF" w:rsidRPr="00631332" w14:paraId="703D80E2" w14:textId="77777777" w:rsidTr="001E27AE">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48313371" w14:textId="77777777" w:rsidR="002A59DF" w:rsidRPr="00631332" w:rsidRDefault="002A59DF" w:rsidP="00A66A17">
            <w:pPr>
              <w:pStyle w:val="Body"/>
              <w:spacing w:line="276" w:lineRule="auto"/>
              <w:rPr>
                <w:rFonts w:asciiTheme="minorHAnsi" w:hAnsiTheme="minorHAnsi" w:cstheme="minorHAnsi"/>
              </w:rPr>
            </w:pPr>
            <w:r w:rsidRPr="00631332">
              <w:rPr>
                <w:rFonts w:asciiTheme="minorHAnsi" w:hAnsiTheme="minorHAnsi" w:cstheme="minorHAnsi"/>
              </w:rPr>
              <w:t xml:space="preserve">Code </w:t>
            </w:r>
          </w:p>
        </w:tc>
        <w:tc>
          <w:tcPr>
            <w:tcW w:w="4590" w:type="dxa"/>
          </w:tcPr>
          <w:p w14:paraId="228F585C" w14:textId="77777777" w:rsidR="002A59DF" w:rsidRPr="00631332" w:rsidRDefault="002A59DF" w:rsidP="00A66A17">
            <w:pPr>
              <w:pStyle w:val="Body"/>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2A59DF" w:rsidRPr="00631332" w14:paraId="070596B0" w14:textId="77777777" w:rsidTr="001E27AE">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0286588A"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6FF521D"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3BFE1447"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1D5CCE5F" w14:textId="77777777" w:rsidR="002A59DF" w:rsidRDefault="002A59DF" w:rsidP="00A66A17">
            <w:pPr>
              <w:pStyle w:val="Body"/>
              <w:spacing w:line="276" w:lineRule="auto"/>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0C65DF8B" w14:textId="10CBDEAA"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sidR="008C40D6">
              <w:rPr>
                <w:rFonts w:asciiTheme="minorHAnsi" w:hAnsiTheme="minorHAnsi" w:cstheme="minorHAnsi"/>
                <w:b w:val="0"/>
                <w:bCs w:val="0"/>
              </w:rPr>
              <w:t>.</w:t>
            </w:r>
          </w:p>
        </w:tc>
        <w:tc>
          <w:tcPr>
            <w:tcW w:w="4590" w:type="dxa"/>
          </w:tcPr>
          <w:p w14:paraId="3B3D807C" w14:textId="77777777" w:rsidR="002A59DF" w:rsidRPr="001C16A4" w:rsidRDefault="002A59DF" w:rsidP="00A66A17">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4176D63C" w14:textId="77777777" w:rsidR="002A59DF" w:rsidRPr="00631332" w:rsidRDefault="002A59DF" w:rsidP="00A66A17">
            <w:pPr>
              <w:pStyle w:val="Body"/>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2A59DF" w:rsidRPr="00631332" w14:paraId="4516A745" w14:textId="77777777" w:rsidTr="001E27AE">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C729E13"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lastRenderedPageBreak/>
              <w:t xml:space="preserve">IEEE </w:t>
            </w:r>
          </w:p>
          <w:p w14:paraId="54272B53"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7DB5E2B2"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5C6B4CF"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Be fair and take action not to discriminate</w:t>
            </w:r>
            <w:r>
              <w:rPr>
                <w:rFonts w:asciiTheme="minorHAnsi" w:hAnsiTheme="minorHAnsi" w:cstheme="minorHAnsi"/>
                <w:b w:val="0"/>
                <w:bCs w:val="0"/>
              </w:rPr>
              <w:t>.</w:t>
            </w:r>
          </w:p>
        </w:tc>
        <w:tc>
          <w:tcPr>
            <w:tcW w:w="4590" w:type="dxa"/>
          </w:tcPr>
          <w:p w14:paraId="731343A3" w14:textId="77777777" w:rsidR="002A59DF" w:rsidRPr="00631332" w:rsidRDefault="002A59DF" w:rsidP="00A66A17">
            <w:pPr>
              <w:pStyle w:val="Body"/>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2A59DF" w:rsidRPr="00631332" w14:paraId="41494411" w14:textId="77777777" w:rsidTr="008C40D6">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111BE101"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IEEE</w:t>
            </w:r>
          </w:p>
          <w:p w14:paraId="75939C28" w14:textId="6C03D34E" w:rsidR="00551B15" w:rsidRPr="00551B15" w:rsidRDefault="002A59DF" w:rsidP="00551B15">
            <w:pPr>
              <w:pStyle w:val="Body"/>
              <w:spacing w:line="276" w:lineRule="auto"/>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3ADA9E99" w14:textId="77777777" w:rsidR="002A59DF" w:rsidRPr="001C16A4" w:rsidRDefault="002A59DF" w:rsidP="00A66A17">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00314FE" w14:textId="77777777" w:rsidR="002A59DF" w:rsidRPr="00631332" w:rsidRDefault="002A59DF" w:rsidP="00A66A17">
            <w:pPr>
              <w:pStyle w:val="Body"/>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2A59DF" w:rsidRPr="00631332" w14:paraId="669FB31F" w14:textId="77777777" w:rsidTr="001E27AE">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2C51A51"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4E8F5C9B"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6CE09593"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1DB98571" w14:textId="77777777" w:rsidR="002A59DF" w:rsidRPr="001C16A4" w:rsidRDefault="002A59DF" w:rsidP="00A66A17">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14:paraId="71410668" w14:textId="77777777" w:rsidR="002A59DF" w:rsidRPr="00631332" w:rsidRDefault="002A59DF" w:rsidP="00A66A17">
            <w:pPr>
              <w:pStyle w:val="Body"/>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bookmarkEnd w:id="115"/>
    </w:tbl>
    <w:p w14:paraId="31804E08" w14:textId="7AD585A7" w:rsidR="001E27AE" w:rsidRPr="001E27AE" w:rsidRDefault="001E27AE" w:rsidP="001E27AE">
      <w:pPr>
        <w:rPr>
          <w:rFonts w:cstheme="minorHAnsi"/>
        </w:rPr>
      </w:pPr>
    </w:p>
    <w:p w14:paraId="30AE7EC5" w14:textId="08F79C4F" w:rsidR="00455937" w:rsidRDefault="00455937" w:rsidP="00A13BE9">
      <w:pPr>
        <w:autoSpaceDE w:val="0"/>
        <w:autoSpaceDN w:val="0"/>
        <w:adjustRightInd w:val="0"/>
        <w:spacing w:after="0" w:line="240" w:lineRule="auto"/>
        <w:jc w:val="both"/>
        <w:rPr>
          <w:lang w:bidi="ar-QA"/>
        </w:rPr>
      </w:pPr>
    </w:p>
    <w:p w14:paraId="1E342578" w14:textId="77777777" w:rsidR="001E27AE" w:rsidRDefault="001E27AE" w:rsidP="00A13BE9">
      <w:pPr>
        <w:autoSpaceDE w:val="0"/>
        <w:autoSpaceDN w:val="0"/>
        <w:adjustRightInd w:val="0"/>
        <w:spacing w:after="0" w:line="240" w:lineRule="auto"/>
        <w:jc w:val="both"/>
        <w:rPr>
          <w:lang w:bidi="ar-QA"/>
        </w:rPr>
      </w:pPr>
    </w:p>
    <w:p w14:paraId="5228F260" w14:textId="77777777" w:rsidR="00455937" w:rsidRDefault="00455937" w:rsidP="00A13BE9">
      <w:pPr>
        <w:autoSpaceDE w:val="0"/>
        <w:autoSpaceDN w:val="0"/>
        <w:adjustRightInd w:val="0"/>
        <w:spacing w:after="0" w:line="240" w:lineRule="auto"/>
        <w:jc w:val="both"/>
        <w:rPr>
          <w:lang w:bidi="ar-QA"/>
        </w:rPr>
      </w:pPr>
    </w:p>
    <w:p w14:paraId="254350E6" w14:textId="77777777" w:rsidR="0096479F" w:rsidRDefault="0096479F" w:rsidP="00811C97">
      <w:pPr>
        <w:pStyle w:val="Heading2"/>
        <w:spacing w:before="240" w:after="240"/>
        <w:rPr>
          <w:color w:val="365F91" w:themeColor="accent1" w:themeShade="BF"/>
        </w:rPr>
        <w:sectPr w:rsidR="0096479F" w:rsidSect="00930FC8">
          <w:footerReference w:type="default" r:id="rId59"/>
          <w:pgSz w:w="11906" w:h="16838"/>
          <w:pgMar w:top="1440" w:right="1440" w:bottom="1440" w:left="1440" w:header="708" w:footer="708" w:gutter="0"/>
          <w:cols w:space="708"/>
          <w:docGrid w:linePitch="360"/>
        </w:sectPr>
      </w:pPr>
      <w:bookmarkStart w:id="126" w:name="_Toc274166455"/>
    </w:p>
    <w:p w14:paraId="241429A2" w14:textId="77777777" w:rsidR="006D13F1" w:rsidRDefault="006D13F1" w:rsidP="006D13F1">
      <w:bookmarkStart w:id="127" w:name="_Toc274166461"/>
      <w:bookmarkEnd w:id="126"/>
    </w:p>
    <w:p w14:paraId="4689293A" w14:textId="77777777" w:rsidR="006D13F1" w:rsidRDefault="006D13F1" w:rsidP="006D13F1"/>
    <w:p w14:paraId="28E3921F" w14:textId="500AB9DD" w:rsidR="006D13F1" w:rsidRPr="006D13F1" w:rsidRDefault="006D13F1" w:rsidP="006D13F1">
      <w:pPr>
        <w:sectPr w:rsidR="006D13F1" w:rsidRPr="006D13F1" w:rsidSect="00AB31A4">
          <w:pgSz w:w="16838" w:h="11906" w:orient="landscape"/>
          <w:pgMar w:top="1440" w:right="1440" w:bottom="1440" w:left="1440" w:header="708" w:footer="708" w:gutter="0"/>
          <w:cols w:space="708"/>
          <w:docGrid w:linePitch="360"/>
        </w:sectPr>
      </w:pPr>
    </w:p>
    <w:p w14:paraId="7C06B42D" w14:textId="110EC03A" w:rsidR="00DD03BD" w:rsidRPr="004F4B74" w:rsidRDefault="00DD03BD" w:rsidP="00796232">
      <w:pPr>
        <w:pStyle w:val="Heading1"/>
        <w:spacing w:after="240"/>
        <w:rPr>
          <w:sz w:val="36"/>
          <w:szCs w:val="36"/>
        </w:rPr>
      </w:pPr>
      <w:bookmarkStart w:id="128" w:name="_Toc1230689"/>
      <w:r w:rsidRPr="004F4B74">
        <w:rPr>
          <w:sz w:val="36"/>
          <w:szCs w:val="36"/>
        </w:rPr>
        <w:lastRenderedPageBreak/>
        <w:t>References</w:t>
      </w:r>
      <w:bookmarkEnd w:id="127"/>
      <w:bookmarkEnd w:id="128"/>
    </w:p>
    <w:p w14:paraId="7E2D61F4" w14:textId="6389ED12" w:rsidR="0010195C" w:rsidRDefault="0010195C" w:rsidP="00625352">
      <w:pPr>
        <w:autoSpaceDE w:val="0"/>
        <w:autoSpaceDN w:val="0"/>
        <w:adjustRightInd w:val="0"/>
        <w:spacing w:after="0"/>
        <w:rPr>
          <w:rFonts w:cstheme="minorHAnsi"/>
          <w:shd w:val="clear" w:color="auto" w:fill="FFFFFF"/>
        </w:rPr>
      </w:pPr>
      <w:r w:rsidRPr="0010195C">
        <w:rPr>
          <w:rFonts w:cstheme="minorHAnsi"/>
        </w:rPr>
        <w:t>[1]</w:t>
      </w:r>
      <w:r w:rsidRPr="0010195C">
        <w:rPr>
          <w:rFonts w:cstheme="minorHAnsi"/>
          <w:shd w:val="clear" w:color="auto" w:fill="FFFFFF"/>
        </w:rPr>
        <w:t xml:space="preserve"> </w:t>
      </w:r>
      <w:r>
        <w:rPr>
          <w:rFonts w:cstheme="minorHAnsi"/>
          <w:shd w:val="clear" w:color="auto" w:fill="FFFFFF"/>
        </w:rPr>
        <w:tab/>
      </w:r>
      <w:r w:rsidRPr="0010195C">
        <w:rPr>
          <w:rFonts w:cstheme="minorHAnsi"/>
          <w:shd w:val="clear" w:color="auto" w:fill="FFFFFF"/>
        </w:rPr>
        <w:t xml:space="preserve">“Qatar-Education Statistics, 2013,” </w:t>
      </w:r>
      <w:r w:rsidRPr="0010195C">
        <w:rPr>
          <w:rFonts w:cstheme="minorHAnsi"/>
          <w:i/>
          <w:iCs/>
          <w:shd w:val="clear" w:color="auto" w:fill="FFFFFF"/>
        </w:rPr>
        <w:t>Arab Development Portal</w:t>
      </w:r>
      <w:r w:rsidRPr="0010195C">
        <w:rPr>
          <w:rFonts w:cstheme="minorHAnsi"/>
          <w:shd w:val="clear" w:color="auto" w:fill="FFFFFF"/>
        </w:rPr>
        <w:t>, 23-Aug-2017. [Online]. Available</w:t>
      </w:r>
      <w:r>
        <w:rPr>
          <w:rFonts w:cstheme="minorHAnsi"/>
          <w:shd w:val="clear" w:color="auto" w:fill="FFFFFF"/>
        </w:rPr>
        <w:t>:</w:t>
      </w:r>
      <w:r w:rsidRPr="0010195C">
        <w:rPr>
          <w:rFonts w:cstheme="minorHAnsi"/>
          <w:shd w:val="clear" w:color="auto" w:fill="FFFFFF"/>
        </w:rPr>
        <w:t xml:space="preserve"> http://arabdevelopmentportal.com/publication/qatar-education-statistics-2013. [Accessed: 02-Oct-2018].</w:t>
      </w:r>
    </w:p>
    <w:p w14:paraId="3D58A5C1" w14:textId="77777777" w:rsidR="00625352" w:rsidRPr="0010195C" w:rsidRDefault="00625352" w:rsidP="00625352">
      <w:pPr>
        <w:autoSpaceDE w:val="0"/>
        <w:autoSpaceDN w:val="0"/>
        <w:adjustRightInd w:val="0"/>
        <w:spacing w:after="0"/>
        <w:rPr>
          <w:rFonts w:cstheme="minorHAnsi"/>
          <w:shd w:val="clear" w:color="auto" w:fill="FFFFFF"/>
        </w:rPr>
      </w:pPr>
    </w:p>
    <w:p w14:paraId="5D4481C9" w14:textId="26F1D376" w:rsidR="0010195C" w:rsidRDefault="0010195C" w:rsidP="00625352">
      <w:pPr>
        <w:autoSpaceDE w:val="0"/>
        <w:autoSpaceDN w:val="0"/>
        <w:adjustRightInd w:val="0"/>
        <w:spacing w:after="0"/>
        <w:rPr>
          <w:rFonts w:cstheme="minorHAnsi"/>
          <w:shd w:val="clear" w:color="auto" w:fill="FFFFFF"/>
        </w:rPr>
      </w:pPr>
      <w:r w:rsidRPr="0010195C">
        <w:rPr>
          <w:rFonts w:cstheme="minorHAnsi"/>
          <w:shd w:val="clear" w:color="auto" w:fill="FFFFFF"/>
        </w:rPr>
        <w:t xml:space="preserve">[2] </w:t>
      </w:r>
      <w:r>
        <w:rPr>
          <w:rFonts w:cstheme="minorHAnsi"/>
          <w:shd w:val="clear" w:color="auto" w:fill="FFFFFF"/>
        </w:rPr>
        <w:tab/>
      </w:r>
      <w:r w:rsidRPr="0010195C">
        <w:rPr>
          <w:rFonts w:cstheme="minorHAnsi"/>
          <w:shd w:val="clear" w:color="auto" w:fill="FFFFFF"/>
        </w:rPr>
        <w:t xml:space="preserve">“About”, </w:t>
      </w:r>
      <w:r w:rsidRPr="0010195C">
        <w:rPr>
          <w:rFonts w:cstheme="minorHAnsi"/>
          <w:i/>
          <w:iCs/>
        </w:rPr>
        <w:t>Qatar University</w:t>
      </w:r>
      <w:r w:rsidRPr="0010195C">
        <w:rPr>
          <w:rFonts w:cstheme="minorHAnsi"/>
          <w:shd w:val="clear" w:color="auto" w:fill="FFFFFF"/>
        </w:rPr>
        <w:t>. [Online]. Available: http://www.qu.edu.qa/about. [Accessed: 24-Nov-2018].</w:t>
      </w:r>
    </w:p>
    <w:p w14:paraId="264A2871" w14:textId="77777777" w:rsidR="00625352" w:rsidRPr="0010195C" w:rsidRDefault="00625352" w:rsidP="00625352">
      <w:pPr>
        <w:autoSpaceDE w:val="0"/>
        <w:autoSpaceDN w:val="0"/>
        <w:adjustRightInd w:val="0"/>
        <w:spacing w:after="0"/>
        <w:rPr>
          <w:rFonts w:cstheme="minorHAnsi"/>
          <w:shd w:val="clear" w:color="auto" w:fill="FFFFFF"/>
        </w:rPr>
      </w:pPr>
    </w:p>
    <w:p w14:paraId="2833DC4E" w14:textId="61BB6AB7" w:rsidR="0010195C" w:rsidRPr="0010195C" w:rsidRDefault="0010195C" w:rsidP="0022673B">
      <w:pPr>
        <w:autoSpaceDE w:val="0"/>
        <w:autoSpaceDN w:val="0"/>
        <w:adjustRightInd w:val="0"/>
        <w:spacing w:after="0"/>
        <w:rPr>
          <w:rFonts w:cstheme="minorHAnsi"/>
          <w:shd w:val="clear" w:color="auto" w:fill="FFFFFF"/>
        </w:rPr>
      </w:pPr>
      <w:r w:rsidRPr="0010195C">
        <w:rPr>
          <w:rFonts w:cstheme="minorHAnsi"/>
          <w:shd w:val="clear" w:color="auto" w:fill="FFFFFF"/>
        </w:rPr>
        <w:t>[3]</w:t>
      </w:r>
      <w:r>
        <w:rPr>
          <w:rFonts w:cstheme="minorHAnsi"/>
          <w:shd w:val="clear" w:color="auto" w:fill="FFFFFF"/>
        </w:rPr>
        <w:tab/>
      </w:r>
      <w:r w:rsidRPr="0010195C">
        <w:rPr>
          <w:rFonts w:cstheme="minorHAnsi"/>
          <w:shd w:val="clear" w:color="auto" w:fill="FFFFFF"/>
          <w:rtl/>
        </w:rPr>
        <w:t xml:space="preserve"> </w:t>
      </w:r>
      <w:r w:rsidR="0022673B" w:rsidRPr="0022673B">
        <w:rPr>
          <w:rFonts w:cstheme="minorHAnsi"/>
          <w:shd w:val="clear" w:color="auto" w:fill="FFFFFF"/>
        </w:rPr>
        <w:t>Al-Arab, (2016). [online] Available at: http://www.alarab.qa/story/1010307. [Accessed 17 Sep. 2018</w:t>
      </w:r>
      <w:r w:rsidR="006C18BB">
        <w:rPr>
          <w:rFonts w:cstheme="minorHAnsi"/>
          <w:shd w:val="clear" w:color="auto" w:fill="FFFFFF"/>
        </w:rPr>
        <w:t>].</w:t>
      </w:r>
    </w:p>
    <w:p w14:paraId="68975F78" w14:textId="77777777" w:rsidR="0010195C" w:rsidRPr="0010195C" w:rsidRDefault="0010195C" w:rsidP="00625352">
      <w:pPr>
        <w:autoSpaceDE w:val="0"/>
        <w:autoSpaceDN w:val="0"/>
        <w:adjustRightInd w:val="0"/>
        <w:spacing w:after="0"/>
        <w:rPr>
          <w:rFonts w:cstheme="minorHAnsi"/>
          <w:shd w:val="clear" w:color="auto" w:fill="FFFFFF"/>
        </w:rPr>
      </w:pPr>
    </w:p>
    <w:p w14:paraId="4E3B3A56" w14:textId="15E51345" w:rsidR="0010195C" w:rsidRPr="0010195C" w:rsidRDefault="0010195C" w:rsidP="0022673B">
      <w:pPr>
        <w:autoSpaceDE w:val="0"/>
        <w:autoSpaceDN w:val="0"/>
        <w:adjustRightInd w:val="0"/>
        <w:spacing w:after="0"/>
        <w:rPr>
          <w:rFonts w:cstheme="minorHAnsi"/>
          <w:shd w:val="clear" w:color="auto" w:fill="FFFFFF"/>
        </w:rPr>
      </w:pPr>
      <w:r w:rsidRPr="0010195C">
        <w:rPr>
          <w:rFonts w:cstheme="minorHAnsi"/>
          <w:shd w:val="clear" w:color="auto" w:fill="FFFFFF"/>
        </w:rPr>
        <w:t xml:space="preserve">[4] </w:t>
      </w:r>
      <w:r>
        <w:rPr>
          <w:rFonts w:cstheme="minorHAnsi"/>
          <w:shd w:val="clear" w:color="auto" w:fill="FFFFFF"/>
        </w:rPr>
        <w:tab/>
      </w:r>
      <w:r w:rsidR="0022673B" w:rsidRPr="0022673B">
        <w:rPr>
          <w:rFonts w:cstheme="minorHAnsi"/>
          <w:shd w:val="clear" w:color="auto" w:fill="FFFFFF"/>
        </w:rPr>
        <w:t>Al-</w:t>
      </w:r>
      <w:proofErr w:type="spellStart"/>
      <w:r w:rsidR="0022673B" w:rsidRPr="0022673B">
        <w:rPr>
          <w:rFonts w:cstheme="minorHAnsi"/>
          <w:shd w:val="clear" w:color="auto" w:fill="FFFFFF"/>
        </w:rPr>
        <w:t>Watan</w:t>
      </w:r>
      <w:proofErr w:type="spellEnd"/>
      <w:r w:rsidR="0022673B" w:rsidRPr="0022673B">
        <w:rPr>
          <w:rFonts w:cstheme="minorHAnsi"/>
          <w:shd w:val="clear" w:color="auto" w:fill="FFFFFF"/>
        </w:rPr>
        <w:t>, (2018). [online] Available at: http://www.al-watan.com/news-details/id/156085. [Accessed 12 Oct. 2018</w:t>
      </w:r>
      <w:r w:rsidR="006C18BB">
        <w:rPr>
          <w:rFonts w:cstheme="minorHAnsi"/>
          <w:shd w:val="clear" w:color="auto" w:fill="FFFFFF"/>
        </w:rPr>
        <w:t>]</w:t>
      </w:r>
      <w:r w:rsidRPr="0010195C">
        <w:rPr>
          <w:rFonts w:cstheme="minorHAnsi"/>
          <w:shd w:val="clear" w:color="auto" w:fill="FFFFFF"/>
        </w:rPr>
        <w:t>.</w:t>
      </w:r>
    </w:p>
    <w:p w14:paraId="0DB4BC88" w14:textId="77777777" w:rsidR="0010195C" w:rsidRPr="0010195C" w:rsidRDefault="0010195C" w:rsidP="00625352">
      <w:pPr>
        <w:autoSpaceDE w:val="0"/>
        <w:autoSpaceDN w:val="0"/>
        <w:adjustRightInd w:val="0"/>
        <w:spacing w:after="0"/>
        <w:jc w:val="both"/>
        <w:rPr>
          <w:rFonts w:cstheme="minorHAnsi"/>
          <w:shd w:val="clear" w:color="auto" w:fill="FFFFFF"/>
        </w:rPr>
      </w:pPr>
    </w:p>
    <w:p w14:paraId="3048FBA2" w14:textId="54A5BBAD" w:rsidR="0010195C" w:rsidRPr="0010195C" w:rsidRDefault="0010195C" w:rsidP="0022673B">
      <w:pPr>
        <w:autoSpaceDE w:val="0"/>
        <w:autoSpaceDN w:val="0"/>
        <w:adjustRightInd w:val="0"/>
        <w:spacing w:after="0"/>
        <w:jc w:val="both"/>
        <w:rPr>
          <w:rFonts w:cstheme="minorHAnsi"/>
          <w:shd w:val="clear" w:color="auto" w:fill="FFFFFF"/>
        </w:rPr>
      </w:pPr>
      <w:r w:rsidRPr="0010195C">
        <w:rPr>
          <w:rFonts w:cstheme="minorHAnsi"/>
          <w:shd w:val="clear" w:color="auto" w:fill="FFFFFF"/>
        </w:rPr>
        <w:t xml:space="preserve">[5] </w:t>
      </w:r>
      <w:r>
        <w:rPr>
          <w:rFonts w:cstheme="minorHAnsi"/>
          <w:shd w:val="clear" w:color="auto" w:fill="FFFFFF"/>
        </w:rPr>
        <w:tab/>
      </w:r>
      <w:r w:rsidR="0022673B" w:rsidRPr="0022673B">
        <w:rPr>
          <w:rFonts w:cstheme="minorHAnsi"/>
          <w:shd w:val="clear" w:color="auto" w:fill="FFFFFF"/>
        </w:rPr>
        <w:t>Al-</w:t>
      </w:r>
      <w:proofErr w:type="spellStart"/>
      <w:r w:rsidR="0022673B" w:rsidRPr="0022673B">
        <w:rPr>
          <w:rFonts w:cstheme="minorHAnsi"/>
          <w:shd w:val="clear" w:color="auto" w:fill="FFFFFF"/>
        </w:rPr>
        <w:t>Watan</w:t>
      </w:r>
      <w:proofErr w:type="spellEnd"/>
      <w:r w:rsidR="0022673B" w:rsidRPr="0022673B">
        <w:rPr>
          <w:rFonts w:cstheme="minorHAnsi"/>
          <w:shd w:val="clear" w:color="auto" w:fill="FFFFFF"/>
        </w:rPr>
        <w:t xml:space="preserve"> (2018). [online] Available at: http://www.al-watan.com/news-details/id/129483. [Accessed 12 Oct. 2018]</w:t>
      </w:r>
      <w:r w:rsidRPr="0010195C">
        <w:rPr>
          <w:rFonts w:cstheme="minorHAnsi"/>
          <w:shd w:val="clear" w:color="auto" w:fill="FFFFFF"/>
        </w:rPr>
        <w:t>.</w:t>
      </w:r>
    </w:p>
    <w:p w14:paraId="7AEA3803" w14:textId="77777777" w:rsidR="0010195C" w:rsidRPr="0010195C" w:rsidRDefault="0010195C" w:rsidP="00625352">
      <w:pPr>
        <w:autoSpaceDE w:val="0"/>
        <w:autoSpaceDN w:val="0"/>
        <w:adjustRightInd w:val="0"/>
        <w:spacing w:after="0"/>
        <w:jc w:val="both"/>
        <w:rPr>
          <w:rFonts w:cstheme="minorHAnsi"/>
          <w:shd w:val="clear" w:color="auto" w:fill="FFFFFF"/>
        </w:rPr>
      </w:pPr>
    </w:p>
    <w:p w14:paraId="0673B3D8" w14:textId="5FCC523A" w:rsidR="0010195C" w:rsidRDefault="0010195C" w:rsidP="00625352">
      <w:pPr>
        <w:spacing w:after="0"/>
        <w:jc w:val="both"/>
        <w:rPr>
          <w:rFonts w:cstheme="minorHAnsi"/>
          <w:shd w:val="clear" w:color="auto" w:fill="FFFFFF"/>
        </w:rPr>
      </w:pPr>
      <w:r w:rsidRPr="0010195C">
        <w:rPr>
          <w:rFonts w:cstheme="minorHAnsi"/>
          <w:spacing w:val="8"/>
          <w:shd w:val="clear" w:color="auto" w:fill="FFFFFF"/>
        </w:rPr>
        <w:t xml:space="preserve">[6] </w:t>
      </w:r>
      <w:r>
        <w:rPr>
          <w:rFonts w:cstheme="minorHAnsi"/>
          <w:spacing w:val="8"/>
          <w:shd w:val="clear" w:color="auto" w:fill="FFFFFF"/>
        </w:rPr>
        <w:tab/>
      </w:r>
      <w:r w:rsidRPr="0010195C">
        <w:rPr>
          <w:rFonts w:cstheme="minorHAnsi"/>
          <w:shd w:val="clear" w:color="auto" w:fill="FFFFFF"/>
        </w:rPr>
        <w:t xml:space="preserve">S. A. </w:t>
      </w:r>
      <w:proofErr w:type="spellStart"/>
      <w:r w:rsidRPr="0010195C">
        <w:rPr>
          <w:rFonts w:cstheme="minorHAnsi"/>
          <w:shd w:val="clear" w:color="auto" w:fill="FFFFFF"/>
        </w:rPr>
        <w:t>Shaheen</w:t>
      </w:r>
      <w:proofErr w:type="spellEnd"/>
      <w:r w:rsidRPr="0010195C">
        <w:rPr>
          <w:rFonts w:cstheme="minorHAnsi"/>
          <w:shd w:val="clear" w:color="auto" w:fill="FFFFFF"/>
        </w:rPr>
        <w:t xml:space="preserve"> and C. Kemmerer, “Smart Parking Linked to Transit,” </w:t>
      </w:r>
      <w:r w:rsidRPr="0010195C">
        <w:rPr>
          <w:rFonts w:cstheme="minorHAnsi"/>
          <w:i/>
          <w:iCs/>
        </w:rPr>
        <w:t>Transportation Research Record: Journal of the Transportation Research Board</w:t>
      </w:r>
      <w:r w:rsidRPr="0010195C">
        <w:rPr>
          <w:rFonts w:cstheme="minorHAnsi"/>
          <w:shd w:val="clear" w:color="auto" w:fill="FFFFFF"/>
        </w:rPr>
        <w:t xml:space="preserve">, vol. 2063, no. 1, pp. 73–80, 2008. [online]. Available: </w:t>
      </w:r>
      <w:r w:rsidR="00625352" w:rsidRPr="00625352">
        <w:rPr>
          <w:rFonts w:cstheme="minorHAnsi"/>
          <w:shd w:val="clear" w:color="auto" w:fill="FFFFFF"/>
        </w:rPr>
        <w:t>https://journals.sagepub.com/toc/trra/2063/1</w:t>
      </w:r>
    </w:p>
    <w:p w14:paraId="3376F9B6" w14:textId="77777777" w:rsidR="00B5375A" w:rsidRDefault="00B5375A" w:rsidP="00625352">
      <w:pPr>
        <w:spacing w:after="0"/>
        <w:rPr>
          <w:rFonts w:cstheme="minorHAnsi"/>
          <w:shd w:val="clear" w:color="auto" w:fill="FFFFFF"/>
        </w:rPr>
      </w:pPr>
    </w:p>
    <w:p w14:paraId="1FC7168D" w14:textId="292CB70B" w:rsidR="0010195C" w:rsidRDefault="0010195C" w:rsidP="00625352">
      <w:pPr>
        <w:spacing w:after="0"/>
        <w:rPr>
          <w:rFonts w:cstheme="minorHAnsi"/>
          <w:spacing w:val="8"/>
          <w:shd w:val="clear" w:color="auto" w:fill="FFFFFF"/>
        </w:rPr>
      </w:pPr>
      <w:r w:rsidRPr="00486328">
        <w:rPr>
          <w:rFonts w:cstheme="minorHAnsi"/>
          <w:spacing w:val="8"/>
          <w:shd w:val="clear" w:color="auto" w:fill="FFFFFF"/>
        </w:rPr>
        <w:t xml:space="preserve">[7] </w:t>
      </w:r>
      <w:r w:rsidRPr="00486328">
        <w:rPr>
          <w:rFonts w:cstheme="minorHAnsi"/>
          <w:spacing w:val="8"/>
          <w:shd w:val="clear" w:color="auto" w:fill="FFFFFF"/>
        </w:rPr>
        <w:tab/>
        <w:t xml:space="preserve">J. </w:t>
      </w:r>
      <w:proofErr w:type="spellStart"/>
      <w:r w:rsidRPr="00486328">
        <w:rPr>
          <w:rFonts w:cstheme="minorHAnsi"/>
          <w:spacing w:val="8"/>
          <w:shd w:val="clear" w:color="auto" w:fill="FFFFFF"/>
        </w:rPr>
        <w:t>Chinrungrueng</w:t>
      </w:r>
      <w:proofErr w:type="spellEnd"/>
      <w:r w:rsidRPr="00486328">
        <w:rPr>
          <w:rFonts w:cstheme="minorHAnsi"/>
          <w:spacing w:val="8"/>
          <w:shd w:val="clear" w:color="auto" w:fill="FFFFFF"/>
        </w:rPr>
        <w:t xml:space="preserve">, U. </w:t>
      </w:r>
      <w:proofErr w:type="spellStart"/>
      <w:r w:rsidRPr="00486328">
        <w:rPr>
          <w:rFonts w:cstheme="minorHAnsi"/>
          <w:spacing w:val="8"/>
          <w:shd w:val="clear" w:color="auto" w:fill="FFFFFF"/>
        </w:rPr>
        <w:t>Sunantachaikul</w:t>
      </w:r>
      <w:proofErr w:type="spellEnd"/>
      <w:r w:rsidRPr="00486328">
        <w:rPr>
          <w:rFonts w:cstheme="minorHAnsi"/>
          <w:spacing w:val="8"/>
          <w:shd w:val="clear" w:color="auto" w:fill="FFFFFF"/>
        </w:rPr>
        <w:t xml:space="preserve"> and S. </w:t>
      </w:r>
      <w:proofErr w:type="spellStart"/>
      <w:r w:rsidRPr="00486328">
        <w:rPr>
          <w:rFonts w:cstheme="minorHAnsi"/>
          <w:spacing w:val="8"/>
          <w:shd w:val="clear" w:color="auto" w:fill="FFFFFF"/>
        </w:rPr>
        <w:t>Triamlumlerd</w:t>
      </w:r>
      <w:proofErr w:type="spellEnd"/>
      <w:r w:rsidRPr="00486328">
        <w:rPr>
          <w:rFonts w:cstheme="minorHAnsi"/>
          <w:spacing w:val="8"/>
          <w:shd w:val="clear" w:color="auto" w:fill="FFFFFF"/>
        </w:rPr>
        <w:t xml:space="preserve">, "Smart Parking: An Application of Optical Wireless Sensor Network," </w:t>
      </w:r>
      <w:r w:rsidRPr="00486328">
        <w:rPr>
          <w:rFonts w:cstheme="minorHAnsi"/>
          <w:i/>
          <w:iCs/>
          <w:spacing w:val="8"/>
          <w:shd w:val="clear" w:color="auto" w:fill="FFFFFF"/>
        </w:rPr>
        <w:t>2007 International Symposium on Applications and the Internet Workshops</w:t>
      </w:r>
      <w:r w:rsidRPr="00486328">
        <w:rPr>
          <w:rFonts w:cstheme="minorHAnsi"/>
          <w:spacing w:val="8"/>
          <w:shd w:val="clear" w:color="auto" w:fill="FFFFFF"/>
        </w:rPr>
        <w:t>, Hiroshima, 2007, pp. 66-66.</w:t>
      </w:r>
      <w:r w:rsidR="00625352" w:rsidRPr="00486328">
        <w:rPr>
          <w:rFonts w:cstheme="minorHAnsi"/>
          <w:spacing w:val="8"/>
          <w:shd w:val="clear" w:color="auto" w:fill="FFFFFF"/>
        </w:rPr>
        <w:t xml:space="preserve"> </w:t>
      </w:r>
      <w:proofErr w:type="spellStart"/>
      <w:r w:rsidR="00625352" w:rsidRPr="00486328">
        <w:rPr>
          <w:rFonts w:cstheme="minorHAnsi"/>
          <w:spacing w:val="8"/>
          <w:shd w:val="clear" w:color="auto" w:fill="FFFFFF"/>
        </w:rPr>
        <w:t>doi</w:t>
      </w:r>
      <w:proofErr w:type="spellEnd"/>
      <w:r w:rsidR="00625352" w:rsidRPr="00486328">
        <w:rPr>
          <w:rFonts w:cstheme="minorHAnsi"/>
          <w:spacing w:val="8"/>
          <w:shd w:val="clear" w:color="auto" w:fill="FFFFFF"/>
        </w:rPr>
        <w:t>: 10.1109/SAINT-W.2007.98. available: http://ieeexplore.ieee.org/stamp/stamp.jsp?tp=&amp;arnumber=4090136&amp;isnumber=4090057</w:t>
      </w:r>
    </w:p>
    <w:p w14:paraId="693B59F6" w14:textId="77777777" w:rsidR="00625352" w:rsidRPr="0010195C" w:rsidRDefault="00625352" w:rsidP="00625352">
      <w:pPr>
        <w:spacing w:after="0"/>
        <w:rPr>
          <w:rFonts w:cstheme="minorHAnsi"/>
          <w:spacing w:val="8"/>
          <w:shd w:val="clear" w:color="auto" w:fill="FFFFFF"/>
        </w:rPr>
      </w:pPr>
    </w:p>
    <w:p w14:paraId="200E1E76" w14:textId="368F0E84" w:rsidR="0010195C" w:rsidRDefault="0010195C" w:rsidP="00625352">
      <w:pPr>
        <w:spacing w:after="0"/>
        <w:rPr>
          <w:rFonts w:cstheme="minorHAnsi"/>
          <w:shd w:val="clear" w:color="auto" w:fill="FFFFFF"/>
        </w:rPr>
      </w:pPr>
      <w:r w:rsidRPr="004F4B74">
        <w:rPr>
          <w:rFonts w:cstheme="minorHAnsi"/>
          <w:spacing w:val="8"/>
          <w:shd w:val="clear" w:color="auto" w:fill="FFFFFF"/>
        </w:rPr>
        <w:t xml:space="preserve">[8] </w:t>
      </w:r>
      <w:r w:rsidRPr="004F4B74">
        <w:rPr>
          <w:rFonts w:cstheme="minorHAnsi"/>
          <w:spacing w:val="8"/>
          <w:shd w:val="clear" w:color="auto" w:fill="FFFFFF"/>
        </w:rPr>
        <w:tab/>
      </w:r>
      <w:r w:rsidRPr="004F4B74">
        <w:rPr>
          <w:rFonts w:cstheme="minorHAnsi"/>
          <w:shd w:val="clear" w:color="auto" w:fill="FFFFFF"/>
        </w:rPr>
        <w:t xml:space="preserve">D. </w:t>
      </w:r>
      <w:proofErr w:type="spellStart"/>
      <w:r w:rsidRPr="004F4B74">
        <w:rPr>
          <w:rFonts w:cstheme="minorHAnsi"/>
          <w:shd w:val="clear" w:color="auto" w:fill="FFFFFF"/>
        </w:rPr>
        <w:t>Pojani</w:t>
      </w:r>
      <w:proofErr w:type="spellEnd"/>
      <w:r w:rsidRPr="004F4B74">
        <w:rPr>
          <w:rFonts w:cstheme="minorHAnsi"/>
          <w:shd w:val="clear" w:color="auto" w:fill="FFFFFF"/>
        </w:rPr>
        <w:t>, I. Mateo-</w:t>
      </w:r>
      <w:proofErr w:type="spellStart"/>
      <w:r w:rsidRPr="004F4B74">
        <w:rPr>
          <w:rFonts w:cstheme="minorHAnsi"/>
          <w:shd w:val="clear" w:color="auto" w:fill="FFFFFF"/>
        </w:rPr>
        <w:t>Babiano</w:t>
      </w:r>
      <w:proofErr w:type="spellEnd"/>
      <w:r w:rsidRPr="004F4B74">
        <w:rPr>
          <w:rFonts w:cstheme="minorHAnsi"/>
          <w:shd w:val="clear" w:color="auto" w:fill="FFFFFF"/>
        </w:rPr>
        <w:t xml:space="preserve">, J. Corcoran, and N. </w:t>
      </w:r>
      <w:proofErr w:type="spellStart"/>
      <w:r w:rsidRPr="004F4B74">
        <w:rPr>
          <w:rFonts w:cstheme="minorHAnsi"/>
          <w:shd w:val="clear" w:color="auto" w:fill="FFFFFF"/>
        </w:rPr>
        <w:t>Sipe</w:t>
      </w:r>
      <w:proofErr w:type="spellEnd"/>
      <w:r w:rsidRPr="004F4B74">
        <w:rPr>
          <w:rFonts w:cstheme="minorHAnsi"/>
          <w:shd w:val="clear" w:color="auto" w:fill="FFFFFF"/>
        </w:rPr>
        <w:t>, “Should we get rid of parking spaces to free up land in our cities?” </w:t>
      </w:r>
      <w:r w:rsidRPr="004F4B74">
        <w:rPr>
          <w:rFonts w:cstheme="minorHAnsi"/>
          <w:i/>
          <w:iCs/>
        </w:rPr>
        <w:t>ABC News</w:t>
      </w:r>
      <w:r w:rsidRPr="004F4B74">
        <w:rPr>
          <w:rFonts w:cstheme="minorHAnsi"/>
          <w:shd w:val="clear" w:color="auto" w:fill="FFFFFF"/>
        </w:rPr>
        <w:t>, 06-Nov-2017. [Online]. Available: https://www.abc.net.au/news/2017-10-30/should-we-get-rid-of-car-parks-to-free-up-land-in-our-cities/9099272. [Accessed: 26-Oct-2018].</w:t>
      </w:r>
    </w:p>
    <w:p w14:paraId="7250E42B" w14:textId="77777777" w:rsidR="00625352" w:rsidRPr="0010195C" w:rsidRDefault="00625352" w:rsidP="00625352">
      <w:pPr>
        <w:spacing w:after="0"/>
        <w:rPr>
          <w:rFonts w:cstheme="minorHAnsi"/>
          <w:shd w:val="clear" w:color="auto" w:fill="FFFFFF"/>
        </w:rPr>
      </w:pPr>
    </w:p>
    <w:p w14:paraId="591F3B5E" w14:textId="244E4154" w:rsidR="0010195C" w:rsidRDefault="0010195C" w:rsidP="00625352">
      <w:pPr>
        <w:spacing w:after="0"/>
        <w:rPr>
          <w:rFonts w:cstheme="minorHAnsi"/>
          <w:shd w:val="clear" w:color="auto" w:fill="FFFFFF"/>
        </w:rPr>
      </w:pPr>
      <w:r w:rsidRPr="0010195C">
        <w:rPr>
          <w:rFonts w:cstheme="minorHAnsi"/>
          <w:shd w:val="clear" w:color="auto" w:fill="FFFFFF"/>
        </w:rPr>
        <w:t>[9]</w:t>
      </w:r>
      <w:r>
        <w:rPr>
          <w:rFonts w:cstheme="minorHAnsi"/>
          <w:shd w:val="clear" w:color="auto" w:fill="FFFFFF"/>
        </w:rPr>
        <w:tab/>
      </w:r>
      <w:r w:rsidRPr="0010195C">
        <w:rPr>
          <w:rFonts w:cstheme="minorHAnsi"/>
          <w:shd w:val="clear" w:color="auto" w:fill="FFFFFF"/>
        </w:rPr>
        <w:t xml:space="preserve"> D. </w:t>
      </w:r>
      <w:proofErr w:type="spellStart"/>
      <w:r w:rsidRPr="0010195C">
        <w:rPr>
          <w:rFonts w:cstheme="minorHAnsi"/>
          <w:shd w:val="clear" w:color="auto" w:fill="FFFFFF"/>
        </w:rPr>
        <w:t>Pojani</w:t>
      </w:r>
      <w:proofErr w:type="spellEnd"/>
      <w:r w:rsidRPr="0010195C">
        <w:rPr>
          <w:rFonts w:cstheme="minorHAnsi"/>
          <w:shd w:val="clear" w:color="auto" w:fill="FFFFFF"/>
        </w:rPr>
        <w:t>, I. Mateo-</w:t>
      </w:r>
      <w:proofErr w:type="spellStart"/>
      <w:r w:rsidRPr="0010195C">
        <w:rPr>
          <w:rFonts w:cstheme="minorHAnsi"/>
          <w:shd w:val="clear" w:color="auto" w:fill="FFFFFF"/>
        </w:rPr>
        <w:t>Babiano</w:t>
      </w:r>
      <w:proofErr w:type="spellEnd"/>
      <w:r w:rsidRPr="0010195C">
        <w:rPr>
          <w:rFonts w:cstheme="minorHAnsi"/>
          <w:shd w:val="clear" w:color="auto" w:fill="FFFFFF"/>
        </w:rPr>
        <w:t xml:space="preserve">, J. Corcoran, and N. </w:t>
      </w:r>
      <w:proofErr w:type="spellStart"/>
      <w:r w:rsidRPr="0010195C">
        <w:rPr>
          <w:rFonts w:cstheme="minorHAnsi"/>
          <w:shd w:val="clear" w:color="auto" w:fill="FFFFFF"/>
        </w:rPr>
        <w:t>Sipe</w:t>
      </w:r>
      <w:proofErr w:type="spellEnd"/>
      <w:r w:rsidRPr="0010195C">
        <w:rPr>
          <w:rFonts w:cstheme="minorHAnsi"/>
          <w:shd w:val="clear" w:color="auto" w:fill="FFFFFF"/>
        </w:rPr>
        <w:t>, “Freeing up the huge areas set aside for parking can transform our cities,” </w:t>
      </w:r>
      <w:r w:rsidRPr="0010195C">
        <w:rPr>
          <w:rFonts w:cstheme="minorHAnsi"/>
          <w:i/>
          <w:iCs/>
        </w:rPr>
        <w:t>The Conversation</w:t>
      </w:r>
      <w:r w:rsidRPr="0010195C">
        <w:rPr>
          <w:rFonts w:cstheme="minorHAnsi"/>
          <w:shd w:val="clear" w:color="auto" w:fill="FFFFFF"/>
        </w:rPr>
        <w:t>, 09-Nov-2018. [Online]. Available: http://theconversation.com/freeing-up-the-huge-areas-set-aside-for-parking-can-transform-our-cities-85331. [Accessed: 12-Nov-2018].</w:t>
      </w:r>
    </w:p>
    <w:p w14:paraId="692D0928" w14:textId="77777777" w:rsidR="00625352" w:rsidRPr="0010195C" w:rsidRDefault="00625352" w:rsidP="00625352">
      <w:pPr>
        <w:spacing w:after="0"/>
        <w:rPr>
          <w:rFonts w:cstheme="minorHAnsi"/>
          <w:spacing w:val="8"/>
          <w:shd w:val="clear" w:color="auto" w:fill="FFFFFF"/>
        </w:rPr>
      </w:pPr>
    </w:p>
    <w:p w14:paraId="7DF13507" w14:textId="7FC534F8" w:rsidR="0010195C" w:rsidRDefault="0010195C" w:rsidP="00625352">
      <w:pPr>
        <w:spacing w:after="0"/>
        <w:rPr>
          <w:rFonts w:cstheme="minorHAnsi"/>
          <w:shd w:val="clear" w:color="auto" w:fill="FFFFFF"/>
        </w:rPr>
      </w:pPr>
      <w:r w:rsidRPr="0010195C">
        <w:rPr>
          <w:rFonts w:cstheme="minorHAnsi"/>
          <w:spacing w:val="8"/>
          <w:shd w:val="clear" w:color="auto" w:fill="FFFFFF"/>
        </w:rPr>
        <w:t xml:space="preserve">[10] </w:t>
      </w:r>
      <w:r w:rsidRPr="0010195C">
        <w:rPr>
          <w:rFonts w:cstheme="minorHAnsi"/>
          <w:shd w:val="clear" w:color="auto" w:fill="FFFFFF"/>
        </w:rPr>
        <w:t>INRIX, “Searching for Parking Costs Americans $73 Billion a Year - INRIXINRIX,” </w:t>
      </w:r>
      <w:r w:rsidRPr="0010195C">
        <w:rPr>
          <w:rFonts w:cstheme="minorHAnsi"/>
          <w:i/>
          <w:iCs/>
        </w:rPr>
        <w:t>INRIX</w:t>
      </w:r>
      <w:r w:rsidRPr="0010195C">
        <w:rPr>
          <w:rFonts w:cstheme="minorHAnsi"/>
          <w:shd w:val="clear" w:color="auto" w:fill="FFFFFF"/>
        </w:rPr>
        <w:t>. [Online]. Available: http://inrix.com/press-releases/parking-pain-us/. [Accessed: 19-Nov-2018].</w:t>
      </w:r>
    </w:p>
    <w:p w14:paraId="4B8E0E72" w14:textId="77777777" w:rsidR="00625352" w:rsidRPr="0010195C" w:rsidRDefault="00625352" w:rsidP="00625352">
      <w:pPr>
        <w:spacing w:after="0" w:line="240" w:lineRule="auto"/>
        <w:rPr>
          <w:rFonts w:cstheme="minorHAnsi"/>
        </w:rPr>
      </w:pPr>
    </w:p>
    <w:p w14:paraId="0C2F9634" w14:textId="4634E7A4" w:rsidR="00625352" w:rsidRPr="00625352" w:rsidRDefault="00FC0473" w:rsidP="00625352">
      <w:pPr>
        <w:pStyle w:val="Bibliography"/>
        <w:spacing w:after="0" w:line="240" w:lineRule="auto"/>
        <w:rPr>
          <w:rFonts w:cstheme="minorHAnsi"/>
        </w:rPr>
      </w:pPr>
      <w:r w:rsidRPr="0010195C">
        <w:rPr>
          <w:rFonts w:cstheme="minorHAnsi"/>
        </w:rPr>
        <w:fldChar w:fldCharType="begin"/>
      </w:r>
      <w:r w:rsidRPr="0010195C">
        <w:rPr>
          <w:rFonts w:cstheme="minorHAnsi"/>
        </w:rPr>
        <w:instrText xml:space="preserve"> ADDIN ZOTERO_BIBL {"uncited":[],"omitted":[],"custom":[]} CSL_BIBLIOGRAPHY </w:instrText>
      </w:r>
      <w:r w:rsidRPr="0010195C">
        <w:rPr>
          <w:rFonts w:cstheme="minorHAnsi"/>
        </w:rPr>
        <w:fldChar w:fldCharType="separate"/>
      </w:r>
      <w:r w:rsidRPr="0010195C">
        <w:rPr>
          <w:rFonts w:cstheme="minorHAnsi"/>
        </w:rPr>
        <w:t>[1</w:t>
      </w:r>
      <w:r w:rsidR="007415D2" w:rsidRPr="0010195C">
        <w:rPr>
          <w:rFonts w:cstheme="minorHAnsi"/>
        </w:rPr>
        <w:t>1</w:t>
      </w:r>
      <w:r w:rsidRPr="0010195C">
        <w:rPr>
          <w:rFonts w:cstheme="minorHAnsi"/>
        </w:rPr>
        <w:t>]</w:t>
      </w:r>
      <w:r w:rsidRPr="0010195C">
        <w:rPr>
          <w:rFonts w:cstheme="minorHAnsi"/>
        </w:rPr>
        <w:tab/>
        <w:t xml:space="preserve">Y. Rahayu and F. N. Mustapa, “A Secure Parking Reservation System Using GSM Technology,” </w:t>
      </w:r>
      <w:r w:rsidRPr="0010195C">
        <w:rPr>
          <w:rFonts w:cstheme="minorHAnsi"/>
          <w:i/>
          <w:iCs/>
        </w:rPr>
        <w:t>Int. J. Comput. Commun. Eng.</w:t>
      </w:r>
      <w:r w:rsidRPr="0010195C">
        <w:rPr>
          <w:rFonts w:cstheme="minorHAnsi"/>
        </w:rPr>
        <w:t>, pp. 518–520, 2013.</w:t>
      </w:r>
    </w:p>
    <w:p w14:paraId="0D50EE8A" w14:textId="2EF723D9" w:rsidR="00625352" w:rsidRDefault="00FC0473" w:rsidP="00625352">
      <w:pPr>
        <w:pStyle w:val="Bibliography"/>
        <w:spacing w:after="0" w:line="240" w:lineRule="auto"/>
        <w:rPr>
          <w:rFonts w:cstheme="minorHAnsi"/>
        </w:rPr>
      </w:pPr>
      <w:r w:rsidRPr="0010195C">
        <w:rPr>
          <w:rFonts w:cstheme="minorHAnsi"/>
        </w:rPr>
        <w:lastRenderedPageBreak/>
        <w:t>[</w:t>
      </w:r>
      <w:r w:rsidR="007415D2" w:rsidRPr="0010195C">
        <w:rPr>
          <w:rFonts w:cstheme="minorHAnsi"/>
        </w:rPr>
        <w:t>1</w:t>
      </w:r>
      <w:r w:rsidRPr="0010195C">
        <w:rPr>
          <w:rFonts w:cstheme="minorHAnsi"/>
        </w:rPr>
        <w:t>2]</w:t>
      </w:r>
      <w:r w:rsidRPr="0010195C">
        <w:rPr>
          <w:rFonts w:cstheme="minorHAnsi"/>
        </w:rPr>
        <w:tab/>
        <w:t>B. Haider, M. Zafrullah, and M. K. Islam, “Radio Frequency Optimization &amp; QoS Evaluation in Operational GSM Network,” p. 6, 2009.</w:t>
      </w:r>
    </w:p>
    <w:p w14:paraId="5A270962" w14:textId="77777777" w:rsidR="00625352" w:rsidRPr="00625352" w:rsidRDefault="00625352" w:rsidP="00625352">
      <w:pPr>
        <w:spacing w:line="240" w:lineRule="auto"/>
      </w:pPr>
    </w:p>
    <w:p w14:paraId="1574E5D8" w14:textId="269FCE5E"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3]</w:t>
      </w:r>
      <w:r w:rsidRPr="0010195C">
        <w:rPr>
          <w:rFonts w:cstheme="minorHAnsi"/>
        </w:rPr>
        <w:tab/>
        <w:t xml:space="preserve">R. Yusnita, F. Norbaya, and N. Basharuddin, “Intelligent Parking Space Detection System Based on Image Processing,” </w:t>
      </w:r>
      <w:r w:rsidRPr="0010195C">
        <w:rPr>
          <w:rFonts w:cstheme="minorHAnsi"/>
          <w:i/>
          <w:iCs/>
        </w:rPr>
        <w:t>Int. J. Innov.</w:t>
      </w:r>
      <w:r w:rsidRPr="0010195C">
        <w:rPr>
          <w:rFonts w:cstheme="minorHAnsi"/>
        </w:rPr>
        <w:t>, vol. 3, no. 3, p. 4, 2012.</w:t>
      </w:r>
    </w:p>
    <w:p w14:paraId="5BBCB6DA" w14:textId="77777777" w:rsidR="00625352" w:rsidRPr="00625352" w:rsidRDefault="00625352" w:rsidP="00625352">
      <w:pPr>
        <w:spacing w:line="240" w:lineRule="auto"/>
      </w:pPr>
    </w:p>
    <w:p w14:paraId="40A25D8B" w14:textId="71BFA6B4"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4]</w:t>
      </w:r>
      <w:r w:rsidRPr="0010195C">
        <w:rPr>
          <w:rFonts w:cstheme="minorHAnsi"/>
        </w:rPr>
        <w:tab/>
        <w:t xml:space="preserve">H. Chien Yee and Y. Rahayu, “Monitoring Parking Space Availability via Zigbee Technology,” </w:t>
      </w:r>
      <w:r w:rsidRPr="0010195C">
        <w:rPr>
          <w:rFonts w:cstheme="minorHAnsi"/>
          <w:i/>
          <w:iCs/>
        </w:rPr>
        <w:t>Int. J. Future Comput. Commun.</w:t>
      </w:r>
      <w:r w:rsidRPr="0010195C">
        <w:rPr>
          <w:rFonts w:cstheme="minorHAnsi"/>
        </w:rPr>
        <w:t>, vol. 3, no. 6, pp. 377–380, Dec. 2014.</w:t>
      </w:r>
    </w:p>
    <w:p w14:paraId="606B3B9A" w14:textId="77777777" w:rsidR="00625352" w:rsidRPr="00625352" w:rsidRDefault="00625352" w:rsidP="00625352">
      <w:pPr>
        <w:spacing w:line="240" w:lineRule="auto"/>
      </w:pPr>
    </w:p>
    <w:p w14:paraId="2FEB81AD" w14:textId="0CDA78A9"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5]</w:t>
      </w:r>
      <w:r w:rsidRPr="0010195C">
        <w:rPr>
          <w:rFonts w:cstheme="minorHAnsi"/>
        </w:rPr>
        <w:tab/>
        <w:t xml:space="preserve">A. Kianpisheh, N. Mustaffa, P. Limtrairut, and P. Keikhosrokiani, “Smart Parking System (SPS) Architecture Using Ultrasonic Detector,” </w:t>
      </w:r>
      <w:r w:rsidRPr="0010195C">
        <w:rPr>
          <w:rFonts w:cstheme="minorHAnsi"/>
          <w:i/>
          <w:iCs/>
        </w:rPr>
        <w:t>Int. J. Softw. Eng. Its Appl.</w:t>
      </w:r>
      <w:r w:rsidRPr="0010195C">
        <w:rPr>
          <w:rFonts w:cstheme="minorHAnsi"/>
        </w:rPr>
        <w:t>, vol. 6, no. 3, p. 8, 2012.</w:t>
      </w:r>
    </w:p>
    <w:p w14:paraId="3453AC95" w14:textId="77777777" w:rsidR="00625352" w:rsidRPr="00625352" w:rsidRDefault="00625352" w:rsidP="00625352">
      <w:pPr>
        <w:spacing w:line="240" w:lineRule="auto"/>
      </w:pPr>
    </w:p>
    <w:p w14:paraId="46827283" w14:textId="54D7E354" w:rsidR="00F35BDB" w:rsidRDefault="00FC0473" w:rsidP="00F35BDB">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6]</w:t>
      </w:r>
      <w:r w:rsidRPr="0010195C">
        <w:rPr>
          <w:rFonts w:cstheme="minorHAnsi"/>
        </w:rPr>
        <w:tab/>
        <w:t xml:space="preserve">A. Ahad, Z. R. Khan, and S. A. Ahmad, “Intelligent Parking System,” </w:t>
      </w:r>
      <w:r w:rsidRPr="0010195C">
        <w:rPr>
          <w:rFonts w:cstheme="minorHAnsi"/>
          <w:i/>
          <w:iCs/>
        </w:rPr>
        <w:t>World J. Eng. Technol.</w:t>
      </w:r>
      <w:r w:rsidRPr="0010195C">
        <w:rPr>
          <w:rFonts w:cstheme="minorHAnsi"/>
        </w:rPr>
        <w:t>, vol. 04, no. 02, pp. 160–167, 2016.</w:t>
      </w:r>
    </w:p>
    <w:p w14:paraId="7938F464" w14:textId="77777777" w:rsidR="00F35BDB" w:rsidRPr="00F35BDB" w:rsidRDefault="00F35BDB" w:rsidP="00F35BDB"/>
    <w:p w14:paraId="156FE595" w14:textId="77777777"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7]</w:t>
      </w:r>
      <w:r w:rsidRPr="001E683B">
        <w:rPr>
          <w:rFonts w:ascii="Calibri" w:hAnsi="Calibri" w:cs="Calibri"/>
        </w:rPr>
        <w:tab/>
        <w:t xml:space="preserve">R. S. Pressman, </w:t>
      </w:r>
      <w:r w:rsidRPr="001E683B">
        <w:rPr>
          <w:rFonts w:ascii="Calibri" w:hAnsi="Calibri" w:cs="Calibri"/>
          <w:i/>
          <w:iCs/>
        </w:rPr>
        <w:t>Software engineering: a practitioner’s approach</w:t>
      </w:r>
      <w:r w:rsidRPr="001E683B">
        <w:rPr>
          <w:rFonts w:ascii="Calibri" w:hAnsi="Calibri" w:cs="Calibri"/>
        </w:rPr>
        <w:t>, 7th ed. New York: McGraw-Hill Higher Education, 2010.</w:t>
      </w:r>
    </w:p>
    <w:p w14:paraId="00C73E61" w14:textId="77777777"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8]</w:t>
      </w:r>
      <w:r w:rsidRPr="001E683B">
        <w:rPr>
          <w:rFonts w:ascii="Calibri" w:hAnsi="Calibri" w:cs="Calibri"/>
        </w:rPr>
        <w:tab/>
        <w:t xml:space="preserve">T. Lin, H. Rivano, and F. Le Mouel, “A Survey of Smart Parking Solutions,” </w:t>
      </w:r>
      <w:r w:rsidRPr="001E683B">
        <w:rPr>
          <w:rFonts w:ascii="Calibri" w:hAnsi="Calibri" w:cs="Calibri"/>
          <w:i/>
          <w:iCs/>
        </w:rPr>
        <w:t>IEEE Trans. Intell. Transp. Syst.</w:t>
      </w:r>
      <w:r w:rsidRPr="001E683B">
        <w:rPr>
          <w:rFonts w:ascii="Calibri" w:hAnsi="Calibri" w:cs="Calibri"/>
        </w:rPr>
        <w:t>, vol. 18, no. 12, pp. 3229–3253, Dec. 2017.</w:t>
      </w:r>
    </w:p>
    <w:p w14:paraId="76B0BA05" w14:textId="2EF23A63"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9]</w:t>
      </w:r>
      <w:r w:rsidRPr="001E683B">
        <w:rPr>
          <w:rFonts w:ascii="Calibri" w:hAnsi="Calibri" w:cs="Calibri"/>
        </w:rPr>
        <w:tab/>
        <w:t xml:space="preserve">“What are the differences between Raspberry Pi and Arduino?” </w:t>
      </w:r>
      <w:r w:rsidR="004F4B74">
        <w:rPr>
          <w:rFonts w:ascii="Calibri" w:hAnsi="Calibri" w:cs="Calibri"/>
        </w:rPr>
        <w:t xml:space="preserve">2017. </w:t>
      </w:r>
      <w:r w:rsidRPr="001E683B">
        <w:rPr>
          <w:rFonts w:ascii="Calibri" w:hAnsi="Calibri" w:cs="Calibri"/>
        </w:rPr>
        <w:t>[Online]. Available: https://www.electronicshub.org/raspberry-pi-vs-arduino/. [Accessed: 24-Nov-2018].</w:t>
      </w:r>
    </w:p>
    <w:p w14:paraId="4EB3103A" w14:textId="77777777" w:rsidR="00F35BDB" w:rsidRPr="00F35BDB" w:rsidRDefault="00F35BDB" w:rsidP="00F35BDB"/>
    <w:p w14:paraId="5011B55D" w14:textId="75EED24E" w:rsidR="00A7171F" w:rsidRDefault="00FC0473" w:rsidP="00625352">
      <w:pPr>
        <w:spacing w:after="0" w:line="240" w:lineRule="auto"/>
      </w:pPr>
      <w:r w:rsidRPr="0010195C">
        <w:rPr>
          <w:rFonts w:cstheme="minorHAnsi"/>
        </w:rPr>
        <w:fldChar w:fldCharType="end"/>
      </w:r>
    </w:p>
    <w:p w14:paraId="384B0824" w14:textId="5155C205" w:rsidR="00D22FB3" w:rsidRDefault="00D22FB3"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62010D96" w14:textId="5D73102D"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24082A3" w14:textId="429DA725"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3522027F" w14:textId="690E27C5"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5F18A587" w14:textId="7B6A9908"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437DB12E" w14:textId="281A8FFE"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E12D2DA" w14:textId="005A4964"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2BE3CD3" w14:textId="2DFCA07E"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4FA5BC5E" w14:textId="7715891C"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039F401" w14:textId="1CD4CB22"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A81A8F3" w14:textId="408DBE58"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8CBFDFA" w14:textId="64DB28A6" w:rsidR="0022673B" w:rsidRDefault="0022673B"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92145E0" w14:textId="77777777" w:rsidR="0022673B" w:rsidRDefault="0022673B"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0004241E" w14:textId="0D0595C0"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A4E968E" w14:textId="77777777" w:rsidR="002E30A7" w:rsidRPr="00C01B29"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sectPr w:rsidR="002E30A7" w:rsidRPr="00C01B29" w:rsidSect="00BE2C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994188" w14:textId="77777777" w:rsidR="003B3178" w:rsidRDefault="003B3178" w:rsidP="00CA0258">
      <w:pPr>
        <w:spacing w:after="0" w:line="240" w:lineRule="auto"/>
      </w:pPr>
      <w:r>
        <w:separator/>
      </w:r>
    </w:p>
  </w:endnote>
  <w:endnote w:type="continuationSeparator" w:id="0">
    <w:p w14:paraId="21DA817D" w14:textId="77777777" w:rsidR="003B3178" w:rsidRDefault="003B3178" w:rsidP="00CA02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venir Roman">
    <w:altName w:val="Calibri"/>
    <w:panose1 w:val="020B0503020203020204"/>
    <w:charset w:val="4D"/>
    <w:family w:val="swiss"/>
    <w:pitch w:val="variable"/>
    <w:sig w:usb0="800000AF" w:usb1="5000204A" w:usb2="00000000" w:usb3="00000000" w:csb0="0000009B"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KHIGF D+ Arial,">
    <w:altName w:val="Arial"/>
    <w:panose1 w:val="020B0604020202020204"/>
    <w:charset w:val="00"/>
    <w:family w:val="swiss"/>
    <w:notTrueType/>
    <w:pitch w:val="default"/>
    <w:sig w:usb0="00000003" w:usb1="00000000" w:usb2="00000000" w:usb3="00000000" w:csb0="00000001" w:csb1="00000000"/>
  </w:font>
  <w:font w:name="Segoe UI">
    <w:altName w:val="Calibr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23279" w14:textId="77777777" w:rsidR="00484648" w:rsidRDefault="00484648" w:rsidP="009F5D93">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484648" w14:paraId="57C1C7EC" w14:textId="77777777">
      <w:tc>
        <w:tcPr>
          <w:tcW w:w="918" w:type="dxa"/>
        </w:tcPr>
        <w:p w14:paraId="478DCB1E" w14:textId="77777777" w:rsidR="00484648" w:rsidRPr="00796232" w:rsidRDefault="00484648">
          <w:pPr>
            <w:pStyle w:val="Footer"/>
            <w:jc w:val="right"/>
            <w:rPr>
              <w:b/>
              <w:color w:val="4F81BD"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00570428" w:rsidRPr="00570428">
            <w:rPr>
              <w:b/>
              <w:noProof/>
              <w:color w:val="4F81BD" w:themeColor="accent1"/>
              <w:sz w:val="18"/>
              <w:szCs w:val="18"/>
            </w:rPr>
            <w:t>vi</w:t>
          </w:r>
          <w:r w:rsidRPr="00796232">
            <w:rPr>
              <w:sz w:val="18"/>
              <w:szCs w:val="18"/>
            </w:rPr>
            <w:fldChar w:fldCharType="end"/>
          </w:r>
        </w:p>
      </w:tc>
      <w:tc>
        <w:tcPr>
          <w:tcW w:w="7938" w:type="dxa"/>
        </w:tcPr>
        <w:p w14:paraId="25B6254D" w14:textId="77777777" w:rsidR="00484648" w:rsidRPr="00796232" w:rsidRDefault="00484648">
          <w:pPr>
            <w:pStyle w:val="Footer"/>
            <w:rPr>
              <w:sz w:val="18"/>
              <w:szCs w:val="18"/>
            </w:rPr>
          </w:pPr>
        </w:p>
      </w:tc>
    </w:tr>
  </w:tbl>
  <w:p w14:paraId="401F977B" w14:textId="77777777" w:rsidR="00484648" w:rsidRDefault="004846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484648" w14:paraId="7C06B470" w14:textId="77777777">
      <w:tc>
        <w:tcPr>
          <w:tcW w:w="918" w:type="dxa"/>
        </w:tcPr>
        <w:p w14:paraId="7C06B46E" w14:textId="0FC93BCA" w:rsidR="00484648" w:rsidRPr="00796232" w:rsidRDefault="00484648">
          <w:pPr>
            <w:pStyle w:val="Footer"/>
            <w:jc w:val="right"/>
            <w:rPr>
              <w:b/>
              <w:color w:val="4F81BD"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009E1FB9" w:rsidRPr="009E1FB9">
            <w:rPr>
              <w:b/>
              <w:noProof/>
              <w:color w:val="4F81BD" w:themeColor="accent1"/>
              <w:sz w:val="18"/>
              <w:szCs w:val="18"/>
            </w:rPr>
            <w:t>10</w:t>
          </w:r>
          <w:r w:rsidRPr="00796232">
            <w:rPr>
              <w:sz w:val="18"/>
              <w:szCs w:val="18"/>
            </w:rPr>
            <w:fldChar w:fldCharType="end"/>
          </w:r>
        </w:p>
      </w:tc>
      <w:tc>
        <w:tcPr>
          <w:tcW w:w="7938" w:type="dxa"/>
        </w:tcPr>
        <w:p w14:paraId="7C06B46F" w14:textId="77777777" w:rsidR="00484648" w:rsidRPr="00796232" w:rsidRDefault="00484648">
          <w:pPr>
            <w:pStyle w:val="Footer"/>
            <w:rPr>
              <w:sz w:val="18"/>
              <w:szCs w:val="18"/>
            </w:rPr>
          </w:pPr>
        </w:p>
      </w:tc>
    </w:tr>
  </w:tbl>
  <w:p w14:paraId="7C06B471" w14:textId="77777777" w:rsidR="00484648" w:rsidRDefault="004846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4C1F61" w14:textId="77777777" w:rsidR="003B3178" w:rsidRDefault="003B3178" w:rsidP="00CA0258">
      <w:pPr>
        <w:spacing w:after="0" w:line="240" w:lineRule="auto"/>
      </w:pPr>
      <w:r>
        <w:separator/>
      </w:r>
    </w:p>
  </w:footnote>
  <w:footnote w:type="continuationSeparator" w:id="0">
    <w:p w14:paraId="79CD95F8" w14:textId="77777777" w:rsidR="003B3178" w:rsidRDefault="003B3178" w:rsidP="00CA02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15:restartNumberingAfterBreak="0">
    <w:nsid w:val="10471E51"/>
    <w:multiLevelType w:val="hybridMultilevel"/>
    <w:tmpl w:val="BCD6E820"/>
    <w:lvl w:ilvl="0" w:tplc="BE988682">
      <w:start w:val="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B0189D"/>
    <w:multiLevelType w:val="hybridMultilevel"/>
    <w:tmpl w:val="CCF46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5" w15:restartNumberingAfterBreak="0">
    <w:nsid w:val="3071100B"/>
    <w:multiLevelType w:val="hybridMultilevel"/>
    <w:tmpl w:val="579E9A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12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8" w15:restartNumberingAfterBreak="0">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98403B"/>
    <w:multiLevelType w:val="multilevel"/>
    <w:tmpl w:val="0409001F"/>
    <w:lvl w:ilvl="0">
      <w:start w:val="1"/>
      <w:numFmt w:val="decimal"/>
      <w:lvlText w:val="%1."/>
      <w:lvlJc w:val="left"/>
      <w:pPr>
        <w:ind w:left="360" w:hanging="360"/>
      </w:pPr>
    </w:lvl>
    <w:lvl w:ilvl="1">
      <w:start w:val="1"/>
      <w:numFmt w:val="decimal"/>
      <w:lvlText w:val="%1.%2."/>
      <w:lvlJc w:val="left"/>
      <w:pPr>
        <w:ind w:left="12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1F6D7A"/>
    <w:multiLevelType w:val="hybridMultilevel"/>
    <w:tmpl w:val="DC901350"/>
    <w:lvl w:ilvl="0" w:tplc="E6944D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4D79D4"/>
    <w:multiLevelType w:val="hybridMultilevel"/>
    <w:tmpl w:val="31808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842E89"/>
    <w:multiLevelType w:val="multilevel"/>
    <w:tmpl w:val="6B9CB6DE"/>
    <w:lvl w:ilvl="0">
      <w:start w:val="1"/>
      <w:numFmt w:val="decimal"/>
      <w:lvlText w:val="%1."/>
      <w:lvlJc w:val="left"/>
      <w:pPr>
        <w:ind w:left="720" w:hanging="360"/>
      </w:pPr>
      <w:rPr>
        <w:rFonts w:hint="default"/>
      </w:rPr>
    </w:lvl>
    <w:lvl w:ilvl="1">
      <w:start w:val="4"/>
      <w:numFmt w:val="decimal"/>
      <w:isLgl/>
      <w:lvlText w:val="%1.%2"/>
      <w:lvlJc w:val="left"/>
      <w:pPr>
        <w:ind w:left="1530" w:hanging="72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279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4050" w:hanging="1440"/>
      </w:pPr>
      <w:rPr>
        <w:rFonts w:hint="default"/>
      </w:rPr>
    </w:lvl>
    <w:lvl w:ilvl="6">
      <w:start w:val="1"/>
      <w:numFmt w:val="decimal"/>
      <w:isLgl/>
      <w:lvlText w:val="%1.%2.%3.%4.%5.%6.%7"/>
      <w:lvlJc w:val="left"/>
      <w:pPr>
        <w:ind w:left="4860" w:hanging="1800"/>
      </w:pPr>
      <w:rPr>
        <w:rFonts w:hint="default"/>
      </w:rPr>
    </w:lvl>
    <w:lvl w:ilvl="7">
      <w:start w:val="1"/>
      <w:numFmt w:val="decimal"/>
      <w:isLgl/>
      <w:lvlText w:val="%1.%2.%3.%4.%5.%6.%7.%8"/>
      <w:lvlJc w:val="left"/>
      <w:pPr>
        <w:ind w:left="5310" w:hanging="1800"/>
      </w:pPr>
      <w:rPr>
        <w:rFonts w:hint="default"/>
      </w:rPr>
    </w:lvl>
    <w:lvl w:ilvl="8">
      <w:start w:val="1"/>
      <w:numFmt w:val="decimal"/>
      <w:isLgl/>
      <w:lvlText w:val="%1.%2.%3.%4.%5.%6.%7.%8.%9"/>
      <w:lvlJc w:val="left"/>
      <w:pPr>
        <w:ind w:left="6120" w:hanging="2160"/>
      </w:pPr>
      <w:rPr>
        <w:rFonts w:hint="default"/>
      </w:rPr>
    </w:lvl>
  </w:abstractNum>
  <w:abstractNum w:abstractNumId="17"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19" w15:restartNumberingAfterBreak="0">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A35436B"/>
    <w:multiLevelType w:val="hybridMultilevel"/>
    <w:tmpl w:val="E9CCD0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6F927F41"/>
    <w:multiLevelType w:val="hybridMultilevel"/>
    <w:tmpl w:val="B60C7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5"/>
  </w:num>
  <w:num w:numId="4">
    <w:abstractNumId w:val="7"/>
  </w:num>
  <w:num w:numId="5">
    <w:abstractNumId w:val="20"/>
  </w:num>
  <w:num w:numId="6">
    <w:abstractNumId w:val="13"/>
  </w:num>
  <w:num w:numId="7">
    <w:abstractNumId w:val="23"/>
  </w:num>
  <w:num w:numId="8">
    <w:abstractNumId w:val="2"/>
  </w:num>
  <w:num w:numId="9">
    <w:abstractNumId w:val="12"/>
  </w:num>
  <w:num w:numId="10">
    <w:abstractNumId w:val="22"/>
  </w:num>
  <w:num w:numId="11">
    <w:abstractNumId w:val="24"/>
  </w:num>
  <w:num w:numId="12">
    <w:abstractNumId w:val="4"/>
  </w:num>
  <w:num w:numId="13">
    <w:abstractNumId w:val="0"/>
  </w:num>
  <w:num w:numId="14">
    <w:abstractNumId w:val="17"/>
  </w:num>
  <w:num w:numId="15">
    <w:abstractNumId w:val="15"/>
  </w:num>
  <w:num w:numId="16">
    <w:abstractNumId w:val="11"/>
  </w:num>
  <w:num w:numId="17">
    <w:abstractNumId w:val="14"/>
  </w:num>
  <w:num w:numId="18">
    <w:abstractNumId w:val="19"/>
  </w:num>
  <w:num w:numId="19">
    <w:abstractNumId w:val="18"/>
  </w:num>
  <w:num w:numId="20">
    <w:abstractNumId w:val="8"/>
  </w:num>
  <w:num w:numId="21">
    <w:abstractNumId w:val="3"/>
  </w:num>
  <w:num w:numId="22">
    <w:abstractNumId w:val="16"/>
  </w:num>
  <w:num w:numId="23">
    <w:abstractNumId w:val="1"/>
  </w:num>
  <w:num w:numId="24">
    <w:abstractNumId w:val="25"/>
  </w:num>
  <w:num w:numId="25">
    <w:abstractNumId w:val="10"/>
  </w:num>
  <w:num w:numId="26">
    <w:abstractNumId w:val="2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654C"/>
    <w:rsid w:val="0000367E"/>
    <w:rsid w:val="00005E14"/>
    <w:rsid w:val="00010935"/>
    <w:rsid w:val="00012B6D"/>
    <w:rsid w:val="00012E97"/>
    <w:rsid w:val="000171BB"/>
    <w:rsid w:val="000220B0"/>
    <w:rsid w:val="00022CA3"/>
    <w:rsid w:val="00025F1F"/>
    <w:rsid w:val="00026E28"/>
    <w:rsid w:val="0002760B"/>
    <w:rsid w:val="00030427"/>
    <w:rsid w:val="0003683A"/>
    <w:rsid w:val="0003721E"/>
    <w:rsid w:val="00043ABB"/>
    <w:rsid w:val="00044AD9"/>
    <w:rsid w:val="000461AD"/>
    <w:rsid w:val="00046940"/>
    <w:rsid w:val="00050575"/>
    <w:rsid w:val="0005102C"/>
    <w:rsid w:val="00052E1A"/>
    <w:rsid w:val="00060147"/>
    <w:rsid w:val="000603F3"/>
    <w:rsid w:val="0006231B"/>
    <w:rsid w:val="00062B18"/>
    <w:rsid w:val="00063156"/>
    <w:rsid w:val="0006364A"/>
    <w:rsid w:val="0007027C"/>
    <w:rsid w:val="00073F33"/>
    <w:rsid w:val="000761A9"/>
    <w:rsid w:val="000769C6"/>
    <w:rsid w:val="00076BD0"/>
    <w:rsid w:val="00076FF4"/>
    <w:rsid w:val="000776FA"/>
    <w:rsid w:val="00085196"/>
    <w:rsid w:val="00090702"/>
    <w:rsid w:val="0009449E"/>
    <w:rsid w:val="00095FDE"/>
    <w:rsid w:val="000963A3"/>
    <w:rsid w:val="000964CF"/>
    <w:rsid w:val="000A057B"/>
    <w:rsid w:val="000A1300"/>
    <w:rsid w:val="000A2D2E"/>
    <w:rsid w:val="000A5937"/>
    <w:rsid w:val="000B0294"/>
    <w:rsid w:val="000B17A3"/>
    <w:rsid w:val="000B2D27"/>
    <w:rsid w:val="000B5B96"/>
    <w:rsid w:val="000B64A6"/>
    <w:rsid w:val="000C06C6"/>
    <w:rsid w:val="000C2924"/>
    <w:rsid w:val="000C3B79"/>
    <w:rsid w:val="000C4E72"/>
    <w:rsid w:val="000C64A0"/>
    <w:rsid w:val="000D23CF"/>
    <w:rsid w:val="000D24F0"/>
    <w:rsid w:val="000D417F"/>
    <w:rsid w:val="000D6910"/>
    <w:rsid w:val="000D7CEA"/>
    <w:rsid w:val="000E01E2"/>
    <w:rsid w:val="000E0A96"/>
    <w:rsid w:val="000E48FD"/>
    <w:rsid w:val="000F0BB6"/>
    <w:rsid w:val="000F2478"/>
    <w:rsid w:val="000F7563"/>
    <w:rsid w:val="00100B54"/>
    <w:rsid w:val="0010195C"/>
    <w:rsid w:val="0010323E"/>
    <w:rsid w:val="0010421D"/>
    <w:rsid w:val="00104753"/>
    <w:rsid w:val="00105DDA"/>
    <w:rsid w:val="00112A36"/>
    <w:rsid w:val="001138AC"/>
    <w:rsid w:val="00113FEC"/>
    <w:rsid w:val="001154F4"/>
    <w:rsid w:val="00116831"/>
    <w:rsid w:val="00116DE8"/>
    <w:rsid w:val="00117BAD"/>
    <w:rsid w:val="00121BBE"/>
    <w:rsid w:val="00124147"/>
    <w:rsid w:val="00130368"/>
    <w:rsid w:val="00131E8A"/>
    <w:rsid w:val="001342C7"/>
    <w:rsid w:val="00140342"/>
    <w:rsid w:val="00140876"/>
    <w:rsid w:val="001430FF"/>
    <w:rsid w:val="00143424"/>
    <w:rsid w:val="00157A47"/>
    <w:rsid w:val="00157D85"/>
    <w:rsid w:val="00160E17"/>
    <w:rsid w:val="00160E5A"/>
    <w:rsid w:val="00161AEE"/>
    <w:rsid w:val="00171208"/>
    <w:rsid w:val="00171996"/>
    <w:rsid w:val="00172CA3"/>
    <w:rsid w:val="00173ECA"/>
    <w:rsid w:val="00175147"/>
    <w:rsid w:val="001809A5"/>
    <w:rsid w:val="001848F8"/>
    <w:rsid w:val="00184DCE"/>
    <w:rsid w:val="001852FC"/>
    <w:rsid w:val="001854C4"/>
    <w:rsid w:val="001865B0"/>
    <w:rsid w:val="0018782D"/>
    <w:rsid w:val="0019086F"/>
    <w:rsid w:val="00191653"/>
    <w:rsid w:val="001926A0"/>
    <w:rsid w:val="001945B0"/>
    <w:rsid w:val="00194808"/>
    <w:rsid w:val="001A0083"/>
    <w:rsid w:val="001A025B"/>
    <w:rsid w:val="001A387F"/>
    <w:rsid w:val="001A4D65"/>
    <w:rsid w:val="001A514B"/>
    <w:rsid w:val="001B0571"/>
    <w:rsid w:val="001B5145"/>
    <w:rsid w:val="001B65C8"/>
    <w:rsid w:val="001B758A"/>
    <w:rsid w:val="001C00E4"/>
    <w:rsid w:val="001C16A4"/>
    <w:rsid w:val="001C184E"/>
    <w:rsid w:val="001C2696"/>
    <w:rsid w:val="001C4831"/>
    <w:rsid w:val="001C7645"/>
    <w:rsid w:val="001D0069"/>
    <w:rsid w:val="001D2290"/>
    <w:rsid w:val="001D35ED"/>
    <w:rsid w:val="001D4005"/>
    <w:rsid w:val="001D42D5"/>
    <w:rsid w:val="001D4D58"/>
    <w:rsid w:val="001E1C86"/>
    <w:rsid w:val="001E27AE"/>
    <w:rsid w:val="001E3235"/>
    <w:rsid w:val="001E4023"/>
    <w:rsid w:val="001E572F"/>
    <w:rsid w:val="001E63F5"/>
    <w:rsid w:val="001E7639"/>
    <w:rsid w:val="001F1FFD"/>
    <w:rsid w:val="001F288C"/>
    <w:rsid w:val="001F332D"/>
    <w:rsid w:val="001F4740"/>
    <w:rsid w:val="00201168"/>
    <w:rsid w:val="0020429D"/>
    <w:rsid w:val="00216908"/>
    <w:rsid w:val="0021779E"/>
    <w:rsid w:val="00220E96"/>
    <w:rsid w:val="0022138B"/>
    <w:rsid w:val="00222C09"/>
    <w:rsid w:val="00224A94"/>
    <w:rsid w:val="00225CBD"/>
    <w:rsid w:val="0022673B"/>
    <w:rsid w:val="00231697"/>
    <w:rsid w:val="00235A0E"/>
    <w:rsid w:val="00241D67"/>
    <w:rsid w:val="00245817"/>
    <w:rsid w:val="00252284"/>
    <w:rsid w:val="002555DB"/>
    <w:rsid w:val="00260662"/>
    <w:rsid w:val="002616FA"/>
    <w:rsid w:val="002618C8"/>
    <w:rsid w:val="0026247F"/>
    <w:rsid w:val="00264F64"/>
    <w:rsid w:val="002658C0"/>
    <w:rsid w:val="00266E93"/>
    <w:rsid w:val="002702CD"/>
    <w:rsid w:val="002729D9"/>
    <w:rsid w:val="0027411C"/>
    <w:rsid w:val="00274E4A"/>
    <w:rsid w:val="0028396D"/>
    <w:rsid w:val="00283B99"/>
    <w:rsid w:val="00290171"/>
    <w:rsid w:val="00293BBE"/>
    <w:rsid w:val="0029726A"/>
    <w:rsid w:val="002A0F22"/>
    <w:rsid w:val="002A23A0"/>
    <w:rsid w:val="002A2D87"/>
    <w:rsid w:val="002A4E83"/>
    <w:rsid w:val="002A57D0"/>
    <w:rsid w:val="002A59DF"/>
    <w:rsid w:val="002A6975"/>
    <w:rsid w:val="002B1B46"/>
    <w:rsid w:val="002B23D1"/>
    <w:rsid w:val="002B314A"/>
    <w:rsid w:val="002B6898"/>
    <w:rsid w:val="002C3296"/>
    <w:rsid w:val="002C7718"/>
    <w:rsid w:val="002D2584"/>
    <w:rsid w:val="002D28D4"/>
    <w:rsid w:val="002D2CB1"/>
    <w:rsid w:val="002D3E19"/>
    <w:rsid w:val="002E1636"/>
    <w:rsid w:val="002E182E"/>
    <w:rsid w:val="002E1E80"/>
    <w:rsid w:val="002E30A7"/>
    <w:rsid w:val="002E3479"/>
    <w:rsid w:val="002E3ADF"/>
    <w:rsid w:val="002E4735"/>
    <w:rsid w:val="002E4A45"/>
    <w:rsid w:val="002F57B6"/>
    <w:rsid w:val="002F6D5C"/>
    <w:rsid w:val="003047D1"/>
    <w:rsid w:val="003064D4"/>
    <w:rsid w:val="00307396"/>
    <w:rsid w:val="00311D03"/>
    <w:rsid w:val="003120B5"/>
    <w:rsid w:val="00312EC0"/>
    <w:rsid w:val="0031442F"/>
    <w:rsid w:val="0031444D"/>
    <w:rsid w:val="00316387"/>
    <w:rsid w:val="00320FF9"/>
    <w:rsid w:val="00322473"/>
    <w:rsid w:val="003234B5"/>
    <w:rsid w:val="00333179"/>
    <w:rsid w:val="003340F4"/>
    <w:rsid w:val="003344EB"/>
    <w:rsid w:val="00336FAA"/>
    <w:rsid w:val="00337B2A"/>
    <w:rsid w:val="003423A9"/>
    <w:rsid w:val="00343D7B"/>
    <w:rsid w:val="00347F5C"/>
    <w:rsid w:val="00350E23"/>
    <w:rsid w:val="00352A8E"/>
    <w:rsid w:val="00354122"/>
    <w:rsid w:val="00355BFF"/>
    <w:rsid w:val="00356C44"/>
    <w:rsid w:val="00361845"/>
    <w:rsid w:val="0036212A"/>
    <w:rsid w:val="003628FF"/>
    <w:rsid w:val="00362A34"/>
    <w:rsid w:val="00362C78"/>
    <w:rsid w:val="003705DA"/>
    <w:rsid w:val="00371323"/>
    <w:rsid w:val="00373147"/>
    <w:rsid w:val="003736FF"/>
    <w:rsid w:val="003804C3"/>
    <w:rsid w:val="00381432"/>
    <w:rsid w:val="00381D37"/>
    <w:rsid w:val="00383B84"/>
    <w:rsid w:val="003853BA"/>
    <w:rsid w:val="003867BD"/>
    <w:rsid w:val="003912F4"/>
    <w:rsid w:val="003914B0"/>
    <w:rsid w:val="00392BFF"/>
    <w:rsid w:val="003938A7"/>
    <w:rsid w:val="0039447C"/>
    <w:rsid w:val="003949B7"/>
    <w:rsid w:val="00394A74"/>
    <w:rsid w:val="003952A2"/>
    <w:rsid w:val="003957B8"/>
    <w:rsid w:val="0039593B"/>
    <w:rsid w:val="00395CBD"/>
    <w:rsid w:val="003960D2"/>
    <w:rsid w:val="003B10E7"/>
    <w:rsid w:val="003B216E"/>
    <w:rsid w:val="003B3178"/>
    <w:rsid w:val="003C29E2"/>
    <w:rsid w:val="003C444F"/>
    <w:rsid w:val="003C75F6"/>
    <w:rsid w:val="003C76C2"/>
    <w:rsid w:val="003D09C8"/>
    <w:rsid w:val="003D1732"/>
    <w:rsid w:val="003D2847"/>
    <w:rsid w:val="003D5105"/>
    <w:rsid w:val="003E1147"/>
    <w:rsid w:val="003E2EA4"/>
    <w:rsid w:val="003E3E43"/>
    <w:rsid w:val="003E42D1"/>
    <w:rsid w:val="003F3E1C"/>
    <w:rsid w:val="003F3F50"/>
    <w:rsid w:val="003F7127"/>
    <w:rsid w:val="0041241D"/>
    <w:rsid w:val="00412909"/>
    <w:rsid w:val="004138CB"/>
    <w:rsid w:val="00414BA0"/>
    <w:rsid w:val="00417E02"/>
    <w:rsid w:val="0042015F"/>
    <w:rsid w:val="004240A1"/>
    <w:rsid w:val="00425DA1"/>
    <w:rsid w:val="004301F1"/>
    <w:rsid w:val="0043043F"/>
    <w:rsid w:val="0043068F"/>
    <w:rsid w:val="00433338"/>
    <w:rsid w:val="00433542"/>
    <w:rsid w:val="00433943"/>
    <w:rsid w:val="00434885"/>
    <w:rsid w:val="00440C02"/>
    <w:rsid w:val="004449C0"/>
    <w:rsid w:val="00444EF1"/>
    <w:rsid w:val="0044591B"/>
    <w:rsid w:val="00447625"/>
    <w:rsid w:val="0045498B"/>
    <w:rsid w:val="00455937"/>
    <w:rsid w:val="00455F2B"/>
    <w:rsid w:val="00455FF1"/>
    <w:rsid w:val="00460738"/>
    <w:rsid w:val="0046387B"/>
    <w:rsid w:val="0046419E"/>
    <w:rsid w:val="00470F49"/>
    <w:rsid w:val="00477F6F"/>
    <w:rsid w:val="00484648"/>
    <w:rsid w:val="004853CB"/>
    <w:rsid w:val="00486328"/>
    <w:rsid w:val="0049003C"/>
    <w:rsid w:val="00497CFA"/>
    <w:rsid w:val="004B1DCB"/>
    <w:rsid w:val="004B493A"/>
    <w:rsid w:val="004B4D3C"/>
    <w:rsid w:val="004B5E69"/>
    <w:rsid w:val="004B61F6"/>
    <w:rsid w:val="004B71B7"/>
    <w:rsid w:val="004C002F"/>
    <w:rsid w:val="004C3F50"/>
    <w:rsid w:val="004C5F89"/>
    <w:rsid w:val="004C6E34"/>
    <w:rsid w:val="004C75A5"/>
    <w:rsid w:val="004E0C22"/>
    <w:rsid w:val="004E1BBE"/>
    <w:rsid w:val="004E2337"/>
    <w:rsid w:val="004E3075"/>
    <w:rsid w:val="004E3ED5"/>
    <w:rsid w:val="004E4BAB"/>
    <w:rsid w:val="004F0C35"/>
    <w:rsid w:val="004F4986"/>
    <w:rsid w:val="004F4B74"/>
    <w:rsid w:val="004F5993"/>
    <w:rsid w:val="004F628F"/>
    <w:rsid w:val="00500B9B"/>
    <w:rsid w:val="00502BB5"/>
    <w:rsid w:val="0050361F"/>
    <w:rsid w:val="00504A24"/>
    <w:rsid w:val="00515EAB"/>
    <w:rsid w:val="00516D1B"/>
    <w:rsid w:val="00522DFE"/>
    <w:rsid w:val="0052308F"/>
    <w:rsid w:val="00524D59"/>
    <w:rsid w:val="005260EC"/>
    <w:rsid w:val="0052632E"/>
    <w:rsid w:val="0053244B"/>
    <w:rsid w:val="00550BD4"/>
    <w:rsid w:val="00551B15"/>
    <w:rsid w:val="00551C4F"/>
    <w:rsid w:val="00553144"/>
    <w:rsid w:val="00555926"/>
    <w:rsid w:val="00556068"/>
    <w:rsid w:val="00556AD6"/>
    <w:rsid w:val="00570428"/>
    <w:rsid w:val="00575B0B"/>
    <w:rsid w:val="00580051"/>
    <w:rsid w:val="005816A4"/>
    <w:rsid w:val="005924E6"/>
    <w:rsid w:val="00592AC2"/>
    <w:rsid w:val="00593B25"/>
    <w:rsid w:val="00594DB8"/>
    <w:rsid w:val="00596D2F"/>
    <w:rsid w:val="005A18AF"/>
    <w:rsid w:val="005A3C7C"/>
    <w:rsid w:val="005A43BA"/>
    <w:rsid w:val="005B2D5C"/>
    <w:rsid w:val="005B3F51"/>
    <w:rsid w:val="005B6698"/>
    <w:rsid w:val="005C1162"/>
    <w:rsid w:val="005D0724"/>
    <w:rsid w:val="005D0CDF"/>
    <w:rsid w:val="005D3173"/>
    <w:rsid w:val="005D7063"/>
    <w:rsid w:val="005D79FF"/>
    <w:rsid w:val="005E0F25"/>
    <w:rsid w:val="005E32F5"/>
    <w:rsid w:val="005E45D1"/>
    <w:rsid w:val="005E6986"/>
    <w:rsid w:val="005E6E46"/>
    <w:rsid w:val="005F4481"/>
    <w:rsid w:val="005F497E"/>
    <w:rsid w:val="005F782A"/>
    <w:rsid w:val="00603157"/>
    <w:rsid w:val="00604DE1"/>
    <w:rsid w:val="00607514"/>
    <w:rsid w:val="00607656"/>
    <w:rsid w:val="0061084B"/>
    <w:rsid w:val="006110E6"/>
    <w:rsid w:val="006114EE"/>
    <w:rsid w:val="0061208F"/>
    <w:rsid w:val="00614D07"/>
    <w:rsid w:val="00614D2B"/>
    <w:rsid w:val="0061795C"/>
    <w:rsid w:val="0062012E"/>
    <w:rsid w:val="0062025F"/>
    <w:rsid w:val="00620915"/>
    <w:rsid w:val="00620AD3"/>
    <w:rsid w:val="0062139D"/>
    <w:rsid w:val="00625352"/>
    <w:rsid w:val="00625950"/>
    <w:rsid w:val="00626751"/>
    <w:rsid w:val="00626BEA"/>
    <w:rsid w:val="0063092F"/>
    <w:rsid w:val="00632C1B"/>
    <w:rsid w:val="00633123"/>
    <w:rsid w:val="0063571F"/>
    <w:rsid w:val="00637795"/>
    <w:rsid w:val="00637CAA"/>
    <w:rsid w:val="00640045"/>
    <w:rsid w:val="00640270"/>
    <w:rsid w:val="00640354"/>
    <w:rsid w:val="00642E6D"/>
    <w:rsid w:val="006440C9"/>
    <w:rsid w:val="00645872"/>
    <w:rsid w:val="006601E2"/>
    <w:rsid w:val="00662AB7"/>
    <w:rsid w:val="0066493C"/>
    <w:rsid w:val="00665AD2"/>
    <w:rsid w:val="00667DDA"/>
    <w:rsid w:val="0067178A"/>
    <w:rsid w:val="006727E5"/>
    <w:rsid w:val="00672B4C"/>
    <w:rsid w:val="006779E0"/>
    <w:rsid w:val="00681262"/>
    <w:rsid w:val="00690028"/>
    <w:rsid w:val="00690BE6"/>
    <w:rsid w:val="006942AA"/>
    <w:rsid w:val="006954BE"/>
    <w:rsid w:val="00697472"/>
    <w:rsid w:val="00697F17"/>
    <w:rsid w:val="006A4A73"/>
    <w:rsid w:val="006B2737"/>
    <w:rsid w:val="006B2EB6"/>
    <w:rsid w:val="006B4A47"/>
    <w:rsid w:val="006B7019"/>
    <w:rsid w:val="006B71E2"/>
    <w:rsid w:val="006B735C"/>
    <w:rsid w:val="006C046A"/>
    <w:rsid w:val="006C18BB"/>
    <w:rsid w:val="006C3D45"/>
    <w:rsid w:val="006D0610"/>
    <w:rsid w:val="006D13F1"/>
    <w:rsid w:val="006D1908"/>
    <w:rsid w:val="006D1E50"/>
    <w:rsid w:val="006D317E"/>
    <w:rsid w:val="006D32E3"/>
    <w:rsid w:val="006D381A"/>
    <w:rsid w:val="006D43C2"/>
    <w:rsid w:val="006E03E1"/>
    <w:rsid w:val="006E0F74"/>
    <w:rsid w:val="006E1EA6"/>
    <w:rsid w:val="006E44FC"/>
    <w:rsid w:val="006E4EAE"/>
    <w:rsid w:val="006E58BA"/>
    <w:rsid w:val="006E6120"/>
    <w:rsid w:val="006F1067"/>
    <w:rsid w:val="006F3D15"/>
    <w:rsid w:val="006F622C"/>
    <w:rsid w:val="006F6D7E"/>
    <w:rsid w:val="0070491F"/>
    <w:rsid w:val="00705991"/>
    <w:rsid w:val="0070617D"/>
    <w:rsid w:val="00706EF9"/>
    <w:rsid w:val="00710DE8"/>
    <w:rsid w:val="007213F2"/>
    <w:rsid w:val="007307A6"/>
    <w:rsid w:val="00733757"/>
    <w:rsid w:val="00733833"/>
    <w:rsid w:val="00733F8E"/>
    <w:rsid w:val="00737D71"/>
    <w:rsid w:val="00741117"/>
    <w:rsid w:val="007415D2"/>
    <w:rsid w:val="00745731"/>
    <w:rsid w:val="00753478"/>
    <w:rsid w:val="00754FDB"/>
    <w:rsid w:val="0075509C"/>
    <w:rsid w:val="007550F5"/>
    <w:rsid w:val="007558BF"/>
    <w:rsid w:val="00757D08"/>
    <w:rsid w:val="0076002B"/>
    <w:rsid w:val="007613BA"/>
    <w:rsid w:val="00761B09"/>
    <w:rsid w:val="0076379A"/>
    <w:rsid w:val="00767D94"/>
    <w:rsid w:val="00770A73"/>
    <w:rsid w:val="00771FDC"/>
    <w:rsid w:val="00773428"/>
    <w:rsid w:val="00773870"/>
    <w:rsid w:val="007761AE"/>
    <w:rsid w:val="00777A19"/>
    <w:rsid w:val="007830C5"/>
    <w:rsid w:val="00786EAD"/>
    <w:rsid w:val="007901C2"/>
    <w:rsid w:val="00790DA2"/>
    <w:rsid w:val="00794E5B"/>
    <w:rsid w:val="00796232"/>
    <w:rsid w:val="007A0A21"/>
    <w:rsid w:val="007A3E5D"/>
    <w:rsid w:val="007A434C"/>
    <w:rsid w:val="007A7146"/>
    <w:rsid w:val="007A77E5"/>
    <w:rsid w:val="007B4EB3"/>
    <w:rsid w:val="007B6409"/>
    <w:rsid w:val="007B6A87"/>
    <w:rsid w:val="007B6DFE"/>
    <w:rsid w:val="007B7A40"/>
    <w:rsid w:val="007C02D4"/>
    <w:rsid w:val="007C62E3"/>
    <w:rsid w:val="007D4947"/>
    <w:rsid w:val="007D5341"/>
    <w:rsid w:val="007D549E"/>
    <w:rsid w:val="007D69AF"/>
    <w:rsid w:val="007E0D9D"/>
    <w:rsid w:val="007E375A"/>
    <w:rsid w:val="007F5587"/>
    <w:rsid w:val="007F6262"/>
    <w:rsid w:val="007F692A"/>
    <w:rsid w:val="007F6BD2"/>
    <w:rsid w:val="007F7FEB"/>
    <w:rsid w:val="0080016B"/>
    <w:rsid w:val="008008C3"/>
    <w:rsid w:val="00800F35"/>
    <w:rsid w:val="00802B63"/>
    <w:rsid w:val="00804C4B"/>
    <w:rsid w:val="008058C6"/>
    <w:rsid w:val="00806FE3"/>
    <w:rsid w:val="0081177D"/>
    <w:rsid w:val="008117F4"/>
    <w:rsid w:val="00811C97"/>
    <w:rsid w:val="00814470"/>
    <w:rsid w:val="0081692A"/>
    <w:rsid w:val="00825591"/>
    <w:rsid w:val="00826CC0"/>
    <w:rsid w:val="00827271"/>
    <w:rsid w:val="00831991"/>
    <w:rsid w:val="008323FA"/>
    <w:rsid w:val="00832850"/>
    <w:rsid w:val="008329C4"/>
    <w:rsid w:val="00832BFA"/>
    <w:rsid w:val="00841ECA"/>
    <w:rsid w:val="00850710"/>
    <w:rsid w:val="00851F63"/>
    <w:rsid w:val="00855590"/>
    <w:rsid w:val="008572DF"/>
    <w:rsid w:val="00863518"/>
    <w:rsid w:val="00865182"/>
    <w:rsid w:val="00866829"/>
    <w:rsid w:val="008700FF"/>
    <w:rsid w:val="00870596"/>
    <w:rsid w:val="00883530"/>
    <w:rsid w:val="008838C0"/>
    <w:rsid w:val="00883D15"/>
    <w:rsid w:val="00886CF9"/>
    <w:rsid w:val="00893A90"/>
    <w:rsid w:val="0089457D"/>
    <w:rsid w:val="008971AD"/>
    <w:rsid w:val="008A03B5"/>
    <w:rsid w:val="008A21A5"/>
    <w:rsid w:val="008A345C"/>
    <w:rsid w:val="008A3A19"/>
    <w:rsid w:val="008A4AB4"/>
    <w:rsid w:val="008A5483"/>
    <w:rsid w:val="008B238F"/>
    <w:rsid w:val="008B2E20"/>
    <w:rsid w:val="008B2FD6"/>
    <w:rsid w:val="008B770B"/>
    <w:rsid w:val="008C3D32"/>
    <w:rsid w:val="008C408C"/>
    <w:rsid w:val="008C40D6"/>
    <w:rsid w:val="008C567D"/>
    <w:rsid w:val="008C73D8"/>
    <w:rsid w:val="008D0E28"/>
    <w:rsid w:val="008D22EF"/>
    <w:rsid w:val="008E07A9"/>
    <w:rsid w:val="008E4462"/>
    <w:rsid w:val="008E5326"/>
    <w:rsid w:val="008E6EFD"/>
    <w:rsid w:val="008F110B"/>
    <w:rsid w:val="008F3205"/>
    <w:rsid w:val="008F49E6"/>
    <w:rsid w:val="008F61E3"/>
    <w:rsid w:val="008F733E"/>
    <w:rsid w:val="00900AE4"/>
    <w:rsid w:val="00900CFA"/>
    <w:rsid w:val="0090677A"/>
    <w:rsid w:val="00906A5F"/>
    <w:rsid w:val="00930842"/>
    <w:rsid w:val="00930FC8"/>
    <w:rsid w:val="009334D2"/>
    <w:rsid w:val="009338B2"/>
    <w:rsid w:val="009342E5"/>
    <w:rsid w:val="00934E88"/>
    <w:rsid w:val="00936C01"/>
    <w:rsid w:val="009435FA"/>
    <w:rsid w:val="0094422E"/>
    <w:rsid w:val="00944AE5"/>
    <w:rsid w:val="009453F4"/>
    <w:rsid w:val="0094643B"/>
    <w:rsid w:val="00953607"/>
    <w:rsid w:val="009537E3"/>
    <w:rsid w:val="009537E6"/>
    <w:rsid w:val="00954A0F"/>
    <w:rsid w:val="00962E22"/>
    <w:rsid w:val="0096479F"/>
    <w:rsid w:val="00964871"/>
    <w:rsid w:val="00966EA1"/>
    <w:rsid w:val="009676A4"/>
    <w:rsid w:val="0097133B"/>
    <w:rsid w:val="009766B9"/>
    <w:rsid w:val="00982959"/>
    <w:rsid w:val="00983B4B"/>
    <w:rsid w:val="009840F7"/>
    <w:rsid w:val="009901E3"/>
    <w:rsid w:val="00990665"/>
    <w:rsid w:val="00991056"/>
    <w:rsid w:val="0099219C"/>
    <w:rsid w:val="0099248E"/>
    <w:rsid w:val="00994996"/>
    <w:rsid w:val="009A2B15"/>
    <w:rsid w:val="009A38FC"/>
    <w:rsid w:val="009A42E5"/>
    <w:rsid w:val="009A57F4"/>
    <w:rsid w:val="009A5B1E"/>
    <w:rsid w:val="009A60BD"/>
    <w:rsid w:val="009A7656"/>
    <w:rsid w:val="009A7D57"/>
    <w:rsid w:val="009B1685"/>
    <w:rsid w:val="009B3B29"/>
    <w:rsid w:val="009C03EC"/>
    <w:rsid w:val="009C5CDB"/>
    <w:rsid w:val="009D7407"/>
    <w:rsid w:val="009D76B3"/>
    <w:rsid w:val="009E1CFA"/>
    <w:rsid w:val="009E1FB9"/>
    <w:rsid w:val="009E3F2B"/>
    <w:rsid w:val="009E4B46"/>
    <w:rsid w:val="009E5975"/>
    <w:rsid w:val="009E5DD1"/>
    <w:rsid w:val="009F13D3"/>
    <w:rsid w:val="009F3E65"/>
    <w:rsid w:val="009F5413"/>
    <w:rsid w:val="009F5D93"/>
    <w:rsid w:val="00A03353"/>
    <w:rsid w:val="00A046BD"/>
    <w:rsid w:val="00A052FA"/>
    <w:rsid w:val="00A06B4B"/>
    <w:rsid w:val="00A13BE9"/>
    <w:rsid w:val="00A14642"/>
    <w:rsid w:val="00A17133"/>
    <w:rsid w:val="00A179D0"/>
    <w:rsid w:val="00A20F64"/>
    <w:rsid w:val="00A22942"/>
    <w:rsid w:val="00A22E33"/>
    <w:rsid w:val="00A231F9"/>
    <w:rsid w:val="00A2669E"/>
    <w:rsid w:val="00A27043"/>
    <w:rsid w:val="00A32400"/>
    <w:rsid w:val="00A36D65"/>
    <w:rsid w:val="00A37C8E"/>
    <w:rsid w:val="00A41A67"/>
    <w:rsid w:val="00A42795"/>
    <w:rsid w:val="00A451EF"/>
    <w:rsid w:val="00A464F9"/>
    <w:rsid w:val="00A47EF9"/>
    <w:rsid w:val="00A51257"/>
    <w:rsid w:val="00A515C0"/>
    <w:rsid w:val="00A54F97"/>
    <w:rsid w:val="00A5662C"/>
    <w:rsid w:val="00A56948"/>
    <w:rsid w:val="00A63B83"/>
    <w:rsid w:val="00A641DF"/>
    <w:rsid w:val="00A66A17"/>
    <w:rsid w:val="00A70B5D"/>
    <w:rsid w:val="00A7171F"/>
    <w:rsid w:val="00A7234A"/>
    <w:rsid w:val="00A73AA3"/>
    <w:rsid w:val="00A75EF3"/>
    <w:rsid w:val="00A77DA0"/>
    <w:rsid w:val="00A81A5D"/>
    <w:rsid w:val="00A85443"/>
    <w:rsid w:val="00A9324E"/>
    <w:rsid w:val="00A94ED6"/>
    <w:rsid w:val="00A953AA"/>
    <w:rsid w:val="00A979BD"/>
    <w:rsid w:val="00AA1C9A"/>
    <w:rsid w:val="00AA5A0B"/>
    <w:rsid w:val="00AA5A12"/>
    <w:rsid w:val="00AB2621"/>
    <w:rsid w:val="00AB27BE"/>
    <w:rsid w:val="00AB31A4"/>
    <w:rsid w:val="00AB4589"/>
    <w:rsid w:val="00AB45D5"/>
    <w:rsid w:val="00AB4775"/>
    <w:rsid w:val="00AB4993"/>
    <w:rsid w:val="00AB739F"/>
    <w:rsid w:val="00AC0171"/>
    <w:rsid w:val="00AC049B"/>
    <w:rsid w:val="00AC7724"/>
    <w:rsid w:val="00AD06D9"/>
    <w:rsid w:val="00AE32C5"/>
    <w:rsid w:val="00AE6696"/>
    <w:rsid w:val="00AF00B5"/>
    <w:rsid w:val="00AF1031"/>
    <w:rsid w:val="00AF2005"/>
    <w:rsid w:val="00B009B7"/>
    <w:rsid w:val="00B00CAA"/>
    <w:rsid w:val="00B02E5B"/>
    <w:rsid w:val="00B0427A"/>
    <w:rsid w:val="00B0473B"/>
    <w:rsid w:val="00B0611C"/>
    <w:rsid w:val="00B102D4"/>
    <w:rsid w:val="00B12FE6"/>
    <w:rsid w:val="00B24455"/>
    <w:rsid w:val="00B2479E"/>
    <w:rsid w:val="00B25AC7"/>
    <w:rsid w:val="00B31BD9"/>
    <w:rsid w:val="00B40897"/>
    <w:rsid w:val="00B43C75"/>
    <w:rsid w:val="00B44299"/>
    <w:rsid w:val="00B44C0B"/>
    <w:rsid w:val="00B46408"/>
    <w:rsid w:val="00B510B5"/>
    <w:rsid w:val="00B51473"/>
    <w:rsid w:val="00B5375A"/>
    <w:rsid w:val="00B60812"/>
    <w:rsid w:val="00B62D0D"/>
    <w:rsid w:val="00B64825"/>
    <w:rsid w:val="00B710C4"/>
    <w:rsid w:val="00B72C78"/>
    <w:rsid w:val="00B72CEF"/>
    <w:rsid w:val="00B73075"/>
    <w:rsid w:val="00B740B2"/>
    <w:rsid w:val="00B768A6"/>
    <w:rsid w:val="00B81BE1"/>
    <w:rsid w:val="00B84743"/>
    <w:rsid w:val="00B8508D"/>
    <w:rsid w:val="00B95065"/>
    <w:rsid w:val="00B952B6"/>
    <w:rsid w:val="00BA35AC"/>
    <w:rsid w:val="00BA57ED"/>
    <w:rsid w:val="00BA6715"/>
    <w:rsid w:val="00BA6EA1"/>
    <w:rsid w:val="00BB1C42"/>
    <w:rsid w:val="00BB2605"/>
    <w:rsid w:val="00BB608E"/>
    <w:rsid w:val="00BB62D7"/>
    <w:rsid w:val="00BB7952"/>
    <w:rsid w:val="00BC2376"/>
    <w:rsid w:val="00BC2C6C"/>
    <w:rsid w:val="00BD150E"/>
    <w:rsid w:val="00BD4D98"/>
    <w:rsid w:val="00BD56EE"/>
    <w:rsid w:val="00BE2C12"/>
    <w:rsid w:val="00BE34E8"/>
    <w:rsid w:val="00BE5F34"/>
    <w:rsid w:val="00BE7454"/>
    <w:rsid w:val="00BE74BA"/>
    <w:rsid w:val="00BF161F"/>
    <w:rsid w:val="00BF16A7"/>
    <w:rsid w:val="00BF4934"/>
    <w:rsid w:val="00BF4E65"/>
    <w:rsid w:val="00BF72EB"/>
    <w:rsid w:val="00BF7733"/>
    <w:rsid w:val="00BF7BE9"/>
    <w:rsid w:val="00C01B29"/>
    <w:rsid w:val="00C027E8"/>
    <w:rsid w:val="00C0540F"/>
    <w:rsid w:val="00C079C1"/>
    <w:rsid w:val="00C1058A"/>
    <w:rsid w:val="00C16F48"/>
    <w:rsid w:val="00C23EE9"/>
    <w:rsid w:val="00C27ECE"/>
    <w:rsid w:val="00C32124"/>
    <w:rsid w:val="00C363E5"/>
    <w:rsid w:val="00C47486"/>
    <w:rsid w:val="00C50CBA"/>
    <w:rsid w:val="00C513EA"/>
    <w:rsid w:val="00C5249F"/>
    <w:rsid w:val="00C60249"/>
    <w:rsid w:val="00C6531C"/>
    <w:rsid w:val="00C65A1B"/>
    <w:rsid w:val="00C7348E"/>
    <w:rsid w:val="00C738B7"/>
    <w:rsid w:val="00C739E6"/>
    <w:rsid w:val="00C7657F"/>
    <w:rsid w:val="00C7702A"/>
    <w:rsid w:val="00C80F6F"/>
    <w:rsid w:val="00C82C4F"/>
    <w:rsid w:val="00C840CC"/>
    <w:rsid w:val="00C91A98"/>
    <w:rsid w:val="00C926BD"/>
    <w:rsid w:val="00C92721"/>
    <w:rsid w:val="00C93C15"/>
    <w:rsid w:val="00CA0258"/>
    <w:rsid w:val="00CA6E7A"/>
    <w:rsid w:val="00CB13DB"/>
    <w:rsid w:val="00CB2746"/>
    <w:rsid w:val="00CB531C"/>
    <w:rsid w:val="00CB7A22"/>
    <w:rsid w:val="00CC1B20"/>
    <w:rsid w:val="00CC7ED2"/>
    <w:rsid w:val="00CD0053"/>
    <w:rsid w:val="00CD51DF"/>
    <w:rsid w:val="00CE0471"/>
    <w:rsid w:val="00CE1FE7"/>
    <w:rsid w:val="00CE2010"/>
    <w:rsid w:val="00CE38EE"/>
    <w:rsid w:val="00CF23A4"/>
    <w:rsid w:val="00CF399B"/>
    <w:rsid w:val="00CF41FF"/>
    <w:rsid w:val="00D037A8"/>
    <w:rsid w:val="00D03E85"/>
    <w:rsid w:val="00D105E7"/>
    <w:rsid w:val="00D1089A"/>
    <w:rsid w:val="00D10B06"/>
    <w:rsid w:val="00D13BF9"/>
    <w:rsid w:val="00D14BD2"/>
    <w:rsid w:val="00D1615A"/>
    <w:rsid w:val="00D1722A"/>
    <w:rsid w:val="00D177E6"/>
    <w:rsid w:val="00D21400"/>
    <w:rsid w:val="00D21E3B"/>
    <w:rsid w:val="00D223EB"/>
    <w:rsid w:val="00D22FB3"/>
    <w:rsid w:val="00D25A0F"/>
    <w:rsid w:val="00D314F5"/>
    <w:rsid w:val="00D34476"/>
    <w:rsid w:val="00D35129"/>
    <w:rsid w:val="00D355FE"/>
    <w:rsid w:val="00D41C0E"/>
    <w:rsid w:val="00D42EB6"/>
    <w:rsid w:val="00D42FB7"/>
    <w:rsid w:val="00D43275"/>
    <w:rsid w:val="00D43AC8"/>
    <w:rsid w:val="00D45E6F"/>
    <w:rsid w:val="00D460BF"/>
    <w:rsid w:val="00D46498"/>
    <w:rsid w:val="00D552DB"/>
    <w:rsid w:val="00D559B9"/>
    <w:rsid w:val="00D57D1F"/>
    <w:rsid w:val="00D60CC6"/>
    <w:rsid w:val="00D60FAD"/>
    <w:rsid w:val="00D61305"/>
    <w:rsid w:val="00D61A10"/>
    <w:rsid w:val="00D62020"/>
    <w:rsid w:val="00D62D1D"/>
    <w:rsid w:val="00D62FAD"/>
    <w:rsid w:val="00D64BB6"/>
    <w:rsid w:val="00D6628C"/>
    <w:rsid w:val="00D70EB1"/>
    <w:rsid w:val="00D72C1D"/>
    <w:rsid w:val="00D7321C"/>
    <w:rsid w:val="00D73B89"/>
    <w:rsid w:val="00D73E17"/>
    <w:rsid w:val="00D73E25"/>
    <w:rsid w:val="00D76534"/>
    <w:rsid w:val="00D96550"/>
    <w:rsid w:val="00D96678"/>
    <w:rsid w:val="00D97CE1"/>
    <w:rsid w:val="00DA1E8F"/>
    <w:rsid w:val="00DA657E"/>
    <w:rsid w:val="00DB1358"/>
    <w:rsid w:val="00DB266D"/>
    <w:rsid w:val="00DB6107"/>
    <w:rsid w:val="00DB654C"/>
    <w:rsid w:val="00DB6E24"/>
    <w:rsid w:val="00DC1AED"/>
    <w:rsid w:val="00DC4BF0"/>
    <w:rsid w:val="00DC53F8"/>
    <w:rsid w:val="00DC6F95"/>
    <w:rsid w:val="00DC7A03"/>
    <w:rsid w:val="00DC7CAF"/>
    <w:rsid w:val="00DD0078"/>
    <w:rsid w:val="00DD03BD"/>
    <w:rsid w:val="00DD5248"/>
    <w:rsid w:val="00DD5937"/>
    <w:rsid w:val="00DE1FB0"/>
    <w:rsid w:val="00DE38A3"/>
    <w:rsid w:val="00DE6383"/>
    <w:rsid w:val="00DF3B06"/>
    <w:rsid w:val="00E006C7"/>
    <w:rsid w:val="00E021A8"/>
    <w:rsid w:val="00E02AE4"/>
    <w:rsid w:val="00E048CC"/>
    <w:rsid w:val="00E05C60"/>
    <w:rsid w:val="00E07977"/>
    <w:rsid w:val="00E1508B"/>
    <w:rsid w:val="00E15E8F"/>
    <w:rsid w:val="00E16812"/>
    <w:rsid w:val="00E22C64"/>
    <w:rsid w:val="00E25D1E"/>
    <w:rsid w:val="00E31476"/>
    <w:rsid w:val="00E32391"/>
    <w:rsid w:val="00E32FEB"/>
    <w:rsid w:val="00E3393A"/>
    <w:rsid w:val="00E33B82"/>
    <w:rsid w:val="00E3660C"/>
    <w:rsid w:val="00E44424"/>
    <w:rsid w:val="00E446D1"/>
    <w:rsid w:val="00E45E14"/>
    <w:rsid w:val="00E4611D"/>
    <w:rsid w:val="00E46447"/>
    <w:rsid w:val="00E54E41"/>
    <w:rsid w:val="00E54F24"/>
    <w:rsid w:val="00E56DB9"/>
    <w:rsid w:val="00E62EB2"/>
    <w:rsid w:val="00E632A2"/>
    <w:rsid w:val="00E635BD"/>
    <w:rsid w:val="00E654CF"/>
    <w:rsid w:val="00E74F6D"/>
    <w:rsid w:val="00E75172"/>
    <w:rsid w:val="00E75711"/>
    <w:rsid w:val="00E81C6A"/>
    <w:rsid w:val="00E87729"/>
    <w:rsid w:val="00E90DA6"/>
    <w:rsid w:val="00E916FF"/>
    <w:rsid w:val="00EA1159"/>
    <w:rsid w:val="00EB088B"/>
    <w:rsid w:val="00EB0EED"/>
    <w:rsid w:val="00EB267E"/>
    <w:rsid w:val="00EB3F26"/>
    <w:rsid w:val="00EB4072"/>
    <w:rsid w:val="00EB5A73"/>
    <w:rsid w:val="00EC2623"/>
    <w:rsid w:val="00EC2687"/>
    <w:rsid w:val="00EC4E6B"/>
    <w:rsid w:val="00EC6A4F"/>
    <w:rsid w:val="00EC7CCE"/>
    <w:rsid w:val="00ED520A"/>
    <w:rsid w:val="00ED54D1"/>
    <w:rsid w:val="00ED648E"/>
    <w:rsid w:val="00ED688A"/>
    <w:rsid w:val="00EE632D"/>
    <w:rsid w:val="00EF2D05"/>
    <w:rsid w:val="00EF4A81"/>
    <w:rsid w:val="00EF4E40"/>
    <w:rsid w:val="00EF53BC"/>
    <w:rsid w:val="00EF5D5C"/>
    <w:rsid w:val="00F01609"/>
    <w:rsid w:val="00F01AC1"/>
    <w:rsid w:val="00F031DB"/>
    <w:rsid w:val="00F1064A"/>
    <w:rsid w:val="00F126DF"/>
    <w:rsid w:val="00F14971"/>
    <w:rsid w:val="00F16848"/>
    <w:rsid w:val="00F17139"/>
    <w:rsid w:val="00F256E4"/>
    <w:rsid w:val="00F26376"/>
    <w:rsid w:val="00F30E7A"/>
    <w:rsid w:val="00F32245"/>
    <w:rsid w:val="00F329DC"/>
    <w:rsid w:val="00F3551A"/>
    <w:rsid w:val="00F35BDB"/>
    <w:rsid w:val="00F45489"/>
    <w:rsid w:val="00F45569"/>
    <w:rsid w:val="00F47881"/>
    <w:rsid w:val="00F5012A"/>
    <w:rsid w:val="00F5056B"/>
    <w:rsid w:val="00F561F3"/>
    <w:rsid w:val="00F61422"/>
    <w:rsid w:val="00F623FE"/>
    <w:rsid w:val="00F638A8"/>
    <w:rsid w:val="00F65C41"/>
    <w:rsid w:val="00F71632"/>
    <w:rsid w:val="00F732D7"/>
    <w:rsid w:val="00F800F7"/>
    <w:rsid w:val="00F80451"/>
    <w:rsid w:val="00F812BA"/>
    <w:rsid w:val="00F83048"/>
    <w:rsid w:val="00F91AF1"/>
    <w:rsid w:val="00F941F7"/>
    <w:rsid w:val="00F95B50"/>
    <w:rsid w:val="00F977CC"/>
    <w:rsid w:val="00FA0BB0"/>
    <w:rsid w:val="00FA3A31"/>
    <w:rsid w:val="00FA4AD5"/>
    <w:rsid w:val="00FA4C59"/>
    <w:rsid w:val="00FA7FBA"/>
    <w:rsid w:val="00FB2866"/>
    <w:rsid w:val="00FB6315"/>
    <w:rsid w:val="00FC0473"/>
    <w:rsid w:val="00FC2A8C"/>
    <w:rsid w:val="00FD00B7"/>
    <w:rsid w:val="00FD2FB6"/>
    <w:rsid w:val="00FD3616"/>
    <w:rsid w:val="00FD45FC"/>
    <w:rsid w:val="00FD717A"/>
    <w:rsid w:val="00FE3EF5"/>
    <w:rsid w:val="00FE70A0"/>
    <w:rsid w:val="00FF135E"/>
    <w:rsid w:val="00FF1C87"/>
    <w:rsid w:val="00FF64AB"/>
    <w:rsid w:val="00FF6FA5"/>
    <w:rsid w:val="01600171"/>
    <w:rsid w:val="022C1A6C"/>
    <w:rsid w:val="02CC1A5F"/>
    <w:rsid w:val="08EE80D0"/>
    <w:rsid w:val="0D7972F5"/>
    <w:rsid w:val="128DF3BB"/>
    <w:rsid w:val="130C5596"/>
    <w:rsid w:val="1A1FE7BA"/>
    <w:rsid w:val="1F3993EC"/>
    <w:rsid w:val="2910075A"/>
    <w:rsid w:val="2C0A5EC2"/>
    <w:rsid w:val="337EE52F"/>
    <w:rsid w:val="40EDDAC0"/>
    <w:rsid w:val="4CBE3BAA"/>
    <w:rsid w:val="531B763B"/>
    <w:rsid w:val="53C90C0B"/>
    <w:rsid w:val="54A0723A"/>
    <w:rsid w:val="66C66791"/>
    <w:rsid w:val="6885A7BD"/>
    <w:rsid w:val="69B12D6F"/>
    <w:rsid w:val="6D96E875"/>
    <w:rsid w:val="72714A04"/>
    <w:rsid w:val="72DAA7F7"/>
    <w:rsid w:val="78AE1581"/>
    <w:rsid w:val="7EEB97D6"/>
    <w:rsid w:val="7F0370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6B383"/>
  <w15:docId w15:val="{F8336EA3-E6EA-4DB2-AE96-8A78E276E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593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9593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33B8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qFormat/>
    <w:rsid w:val="00CA0258"/>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C6A4F"/>
    <w:pPr>
      <w:ind w:left="720"/>
      <w:contextualSpacing/>
    </w:pPr>
  </w:style>
  <w:style w:type="character" w:customStyle="1" w:styleId="Heading4Char">
    <w:name w:val="Heading 4 Char"/>
    <w:basedOn w:val="DefaultParagraphFont"/>
    <w:link w:val="Heading4"/>
    <w:rsid w:val="00CA0258"/>
    <w:rPr>
      <w:rFonts w:ascii="Garamond" w:eastAsia="Times New Roman" w:hAnsi="Garamond" w:cs="Times New Roman"/>
      <w:i/>
      <w:spacing w:val="5"/>
      <w:kern w:val="20"/>
      <w:sz w:val="24"/>
      <w:szCs w:val="20"/>
      <w:lang w:val="en-US"/>
    </w:rPr>
  </w:style>
  <w:style w:type="character" w:styleId="FootnoteReference">
    <w:name w:val="footnote reference"/>
    <w:semiHidden/>
    <w:rsid w:val="00CA0258"/>
    <w:rPr>
      <w:vertAlign w:val="superscript"/>
    </w:rPr>
  </w:style>
  <w:style w:type="character" w:styleId="Hyperlink">
    <w:name w:val="Hyperlink"/>
    <w:basedOn w:val="DefaultParagraphFont"/>
    <w:uiPriority w:val="99"/>
    <w:rsid w:val="00CA0258"/>
    <w:rPr>
      <w:color w:val="0000FF"/>
      <w:u w:val="single"/>
    </w:rPr>
  </w:style>
  <w:style w:type="paragraph" w:styleId="BodyText">
    <w:name w:val="Body Text"/>
    <w:basedOn w:val="Normal"/>
    <w:link w:val="BodyTextChar"/>
    <w:uiPriority w:val="99"/>
    <w:unhideWhenUsed/>
    <w:rsid w:val="00CA0258"/>
    <w:pPr>
      <w:spacing w:after="120"/>
    </w:pPr>
  </w:style>
  <w:style w:type="character" w:customStyle="1" w:styleId="BodyTextChar">
    <w:name w:val="Body Text Char"/>
    <w:basedOn w:val="DefaultParagraphFont"/>
    <w:link w:val="BodyText"/>
    <w:uiPriority w:val="99"/>
    <w:rsid w:val="00CA0258"/>
  </w:style>
  <w:style w:type="character" w:customStyle="1" w:styleId="Heading1Char">
    <w:name w:val="Heading 1 Char"/>
    <w:basedOn w:val="DefaultParagraphFont"/>
    <w:link w:val="Heading1"/>
    <w:uiPriority w:val="9"/>
    <w:rsid w:val="0039593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9593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9A42E5"/>
    <w:pPr>
      <w:outlineLvl w:val="9"/>
    </w:pPr>
  </w:style>
  <w:style w:type="paragraph" w:styleId="TOC1">
    <w:name w:val="toc 1"/>
    <w:basedOn w:val="Normal"/>
    <w:next w:val="Normal"/>
    <w:autoRedefine/>
    <w:uiPriority w:val="39"/>
    <w:unhideWhenUsed/>
    <w:rsid w:val="009A42E5"/>
    <w:pPr>
      <w:spacing w:after="100"/>
    </w:pPr>
  </w:style>
  <w:style w:type="paragraph" w:styleId="TOC2">
    <w:name w:val="toc 2"/>
    <w:basedOn w:val="Normal"/>
    <w:next w:val="Normal"/>
    <w:autoRedefine/>
    <w:uiPriority w:val="39"/>
    <w:unhideWhenUsed/>
    <w:rsid w:val="009A42E5"/>
    <w:pPr>
      <w:spacing w:after="100"/>
      <w:ind w:left="220"/>
    </w:pPr>
  </w:style>
  <w:style w:type="paragraph" w:styleId="BalloonText">
    <w:name w:val="Balloon Text"/>
    <w:basedOn w:val="Normal"/>
    <w:link w:val="BalloonTextChar"/>
    <w:uiPriority w:val="99"/>
    <w:semiHidden/>
    <w:unhideWhenUsed/>
    <w:rsid w:val="009A42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42E5"/>
    <w:rPr>
      <w:rFonts w:ascii="Tahoma" w:hAnsi="Tahoma" w:cs="Tahoma"/>
      <w:sz w:val="16"/>
      <w:szCs w:val="16"/>
    </w:rPr>
  </w:style>
  <w:style w:type="paragraph" w:styleId="Header">
    <w:name w:val="header"/>
    <w:basedOn w:val="Normal"/>
    <w:link w:val="HeaderChar"/>
    <w:uiPriority w:val="99"/>
    <w:unhideWhenUsed/>
    <w:rsid w:val="007962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6232"/>
  </w:style>
  <w:style w:type="paragraph" w:styleId="Footer">
    <w:name w:val="footer"/>
    <w:basedOn w:val="Normal"/>
    <w:link w:val="FooterChar"/>
    <w:unhideWhenUsed/>
    <w:rsid w:val="007962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6232"/>
  </w:style>
  <w:style w:type="character" w:styleId="FollowedHyperlink">
    <w:name w:val="FollowedHyperlink"/>
    <w:basedOn w:val="DefaultParagraphFont"/>
    <w:uiPriority w:val="99"/>
    <w:semiHidden/>
    <w:unhideWhenUsed/>
    <w:rsid w:val="00607656"/>
    <w:rPr>
      <w:color w:val="800080" w:themeColor="followedHyperlink"/>
      <w:u w:val="single"/>
    </w:rPr>
  </w:style>
  <w:style w:type="paragraph" w:styleId="Caption">
    <w:name w:val="caption"/>
    <w:basedOn w:val="Normal"/>
    <w:next w:val="Normal"/>
    <w:uiPriority w:val="35"/>
    <w:unhideWhenUsed/>
    <w:qFormat/>
    <w:rsid w:val="003F3E1C"/>
    <w:pPr>
      <w:spacing w:line="240" w:lineRule="auto"/>
    </w:pPr>
    <w:rPr>
      <w:b/>
      <w:bCs/>
      <w:color w:val="4F81BD" w:themeColor="accent1"/>
      <w:sz w:val="18"/>
      <w:szCs w:val="18"/>
    </w:rPr>
  </w:style>
  <w:style w:type="table" w:styleId="TableGrid">
    <w:name w:val="Table Grid"/>
    <w:basedOn w:val="TableNormal"/>
    <w:uiPriority w:val="39"/>
    <w:rsid w:val="003F3E1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3F3E1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ableofFigures">
    <w:name w:val="table of figures"/>
    <w:basedOn w:val="Normal"/>
    <w:next w:val="Normal"/>
    <w:uiPriority w:val="99"/>
    <w:unhideWhenUsed/>
    <w:rsid w:val="004B71B7"/>
    <w:pPr>
      <w:spacing w:after="0"/>
    </w:pPr>
  </w:style>
  <w:style w:type="paragraph" w:styleId="TOC3">
    <w:name w:val="toc 3"/>
    <w:basedOn w:val="Normal"/>
    <w:next w:val="Normal"/>
    <w:autoRedefine/>
    <w:uiPriority w:val="39"/>
    <w:semiHidden/>
    <w:unhideWhenUsed/>
    <w:rsid w:val="009F5D93"/>
    <w:pPr>
      <w:spacing w:after="100"/>
      <w:ind w:left="440"/>
    </w:pPr>
  </w:style>
  <w:style w:type="paragraph" w:customStyle="1" w:styleId="SubtitleItalic">
    <w:name w:val="Subtitle Italic"/>
    <w:next w:val="BodyText"/>
    <w:rsid w:val="009F5D93"/>
    <w:pPr>
      <w:spacing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9F5D93"/>
    <w:pPr>
      <w:keepNext/>
      <w:keepLines/>
      <w:spacing w:before="16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9F5D93"/>
    <w:rPr>
      <w:rFonts w:ascii="Verdana" w:eastAsia="Times New Roman" w:hAnsi="Verdana" w:cs="Times New Roman"/>
      <w:b/>
      <w:spacing w:val="20"/>
      <w:kern w:val="28"/>
      <w:sz w:val="60"/>
      <w:szCs w:val="72"/>
      <w:lang w:val="en-US"/>
    </w:rPr>
  </w:style>
  <w:style w:type="paragraph" w:styleId="Title">
    <w:name w:val="Title"/>
    <w:basedOn w:val="Normal"/>
    <w:next w:val="Normal"/>
    <w:link w:val="TitleChar"/>
    <w:autoRedefine/>
    <w:qFormat/>
    <w:rsid w:val="009F5D93"/>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9F5D93"/>
    <w:rPr>
      <w:rFonts w:ascii="Verdana" w:eastAsia="Times New Roman" w:hAnsi="Verdana" w:cs="Times New Roman"/>
      <w:spacing w:val="20"/>
      <w:kern w:val="28"/>
      <w:sz w:val="48"/>
      <w:szCs w:val="60"/>
      <w:lang w:val="en-US"/>
    </w:rPr>
  </w:style>
  <w:style w:type="paragraph" w:customStyle="1" w:styleId="CompanyName">
    <w:name w:val="Company Name"/>
    <w:basedOn w:val="Normal"/>
    <w:rsid w:val="009F5D93"/>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9F5D93"/>
  </w:style>
  <w:style w:type="paragraph" w:customStyle="1" w:styleId="Author">
    <w:name w:val="Author"/>
    <w:autoRedefine/>
    <w:rsid w:val="009F5D93"/>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9F5D93"/>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9F5D93"/>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E33B82"/>
    <w:pPr>
      <w:keepLines w:val="0"/>
      <w:spacing w:before="240" w:after="120" w:line="240" w:lineRule="auto"/>
    </w:pPr>
    <w:rPr>
      <w:rFonts w:ascii="Times New Roman" w:eastAsia="Times New Roman" w:hAnsi="Times New Roman" w:cs="Arial"/>
      <w:color w:val="auto"/>
      <w:sz w:val="24"/>
      <w:szCs w:val="26"/>
    </w:rPr>
  </w:style>
  <w:style w:type="character" w:customStyle="1" w:styleId="Heading3Char">
    <w:name w:val="Heading 3 Char"/>
    <w:basedOn w:val="DefaultParagraphFont"/>
    <w:link w:val="Heading3"/>
    <w:uiPriority w:val="9"/>
    <w:semiHidden/>
    <w:rsid w:val="00E33B82"/>
    <w:rPr>
      <w:rFonts w:asciiTheme="majorHAnsi" w:eastAsiaTheme="majorEastAsia" w:hAnsiTheme="majorHAnsi" w:cstheme="majorBidi"/>
      <w:b/>
      <w:bCs/>
      <w:color w:val="4F81BD" w:themeColor="accent1"/>
    </w:rPr>
  </w:style>
  <w:style w:type="paragraph" w:customStyle="1" w:styleId="CM27">
    <w:name w:val="CM27"/>
    <w:basedOn w:val="Normal"/>
    <w:next w:val="Normal"/>
    <w:uiPriority w:val="99"/>
    <w:rsid w:val="00F65C4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9C03EC"/>
    <w:pPr>
      <w:autoSpaceDE w:val="0"/>
      <w:autoSpaceDN w:val="0"/>
      <w:adjustRightInd w:val="0"/>
      <w:spacing w:after="0" w:line="240" w:lineRule="auto"/>
    </w:pPr>
    <w:rPr>
      <w:rFonts w:ascii="Times New Roman" w:hAnsi="Times New Roman" w:cs="Times New Roman"/>
      <w:color w:val="000000"/>
      <w:sz w:val="24"/>
      <w:szCs w:val="24"/>
    </w:rPr>
  </w:style>
  <w:style w:type="table" w:styleId="LightGrid-Accent1">
    <w:name w:val="Light Grid Accent 1"/>
    <w:basedOn w:val="TableNormal"/>
    <w:uiPriority w:val="62"/>
    <w:rsid w:val="002E163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CommentReference">
    <w:name w:val="annotation reference"/>
    <w:basedOn w:val="DefaultParagraphFont"/>
    <w:uiPriority w:val="99"/>
    <w:semiHidden/>
    <w:unhideWhenUsed/>
    <w:rsid w:val="00E16812"/>
    <w:rPr>
      <w:sz w:val="16"/>
      <w:szCs w:val="16"/>
    </w:rPr>
  </w:style>
  <w:style w:type="paragraph" w:styleId="CommentText">
    <w:name w:val="annotation text"/>
    <w:basedOn w:val="Normal"/>
    <w:link w:val="CommentTextChar"/>
    <w:uiPriority w:val="99"/>
    <w:unhideWhenUsed/>
    <w:rsid w:val="00E16812"/>
    <w:pPr>
      <w:spacing w:line="240" w:lineRule="auto"/>
    </w:pPr>
    <w:rPr>
      <w:sz w:val="20"/>
      <w:szCs w:val="20"/>
    </w:rPr>
  </w:style>
  <w:style w:type="character" w:customStyle="1" w:styleId="CommentTextChar">
    <w:name w:val="Comment Text Char"/>
    <w:basedOn w:val="DefaultParagraphFont"/>
    <w:link w:val="CommentText"/>
    <w:uiPriority w:val="99"/>
    <w:rsid w:val="00E16812"/>
    <w:rPr>
      <w:sz w:val="20"/>
      <w:szCs w:val="20"/>
    </w:rPr>
  </w:style>
  <w:style w:type="paragraph" w:styleId="CommentSubject">
    <w:name w:val="annotation subject"/>
    <w:basedOn w:val="CommentText"/>
    <w:next w:val="CommentText"/>
    <w:link w:val="CommentSubjectChar"/>
    <w:uiPriority w:val="99"/>
    <w:semiHidden/>
    <w:unhideWhenUsed/>
    <w:rsid w:val="00E16812"/>
    <w:rPr>
      <w:b/>
      <w:bCs/>
    </w:rPr>
  </w:style>
  <w:style w:type="character" w:customStyle="1" w:styleId="CommentSubjectChar">
    <w:name w:val="Comment Subject Char"/>
    <w:basedOn w:val="CommentTextChar"/>
    <w:link w:val="CommentSubject"/>
    <w:uiPriority w:val="99"/>
    <w:semiHidden/>
    <w:rsid w:val="00E16812"/>
    <w:rPr>
      <w:b/>
      <w:bCs/>
      <w:sz w:val="20"/>
      <w:szCs w:val="20"/>
    </w:rPr>
  </w:style>
  <w:style w:type="character" w:customStyle="1" w:styleId="UnresolvedMention1">
    <w:name w:val="Unresolved Mention1"/>
    <w:basedOn w:val="DefaultParagraphFont"/>
    <w:uiPriority w:val="99"/>
    <w:semiHidden/>
    <w:unhideWhenUsed/>
    <w:rsid w:val="000E01E2"/>
    <w:rPr>
      <w:color w:val="605E5C"/>
      <w:shd w:val="clear" w:color="auto" w:fill="E1DFDD"/>
    </w:rPr>
  </w:style>
  <w:style w:type="paragraph" w:styleId="NormalWeb">
    <w:name w:val="Normal (Web)"/>
    <w:basedOn w:val="Normal"/>
    <w:uiPriority w:val="99"/>
    <w:unhideWhenUsed/>
    <w:rsid w:val="005816A4"/>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8329C4"/>
    <w:pPr>
      <w:spacing w:after="0" w:line="240" w:lineRule="auto"/>
    </w:pPr>
    <w:rPr>
      <w:rFonts w:eastAsiaTheme="minorHAnsi"/>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173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73ECA"/>
    <w:rPr>
      <w:rFonts w:ascii="Courier New" w:eastAsia="Times New Roman" w:hAnsi="Courier New" w:cs="Courier New"/>
      <w:sz w:val="20"/>
      <w:szCs w:val="20"/>
    </w:rPr>
  </w:style>
  <w:style w:type="table" w:styleId="PlainTable1">
    <w:name w:val="Plain Table 1"/>
    <w:basedOn w:val="TableNormal"/>
    <w:uiPriority w:val="41"/>
    <w:rsid w:val="007F692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DB6107"/>
  </w:style>
  <w:style w:type="character" w:customStyle="1" w:styleId="UnresolvedMention2">
    <w:name w:val="Unresolved Mention2"/>
    <w:basedOn w:val="DefaultParagraphFont"/>
    <w:uiPriority w:val="99"/>
    <w:semiHidden/>
    <w:unhideWhenUsed/>
    <w:rsid w:val="00D22FB3"/>
    <w:rPr>
      <w:color w:val="808080"/>
      <w:shd w:val="clear" w:color="auto" w:fill="E6E6E6"/>
    </w:rPr>
  </w:style>
  <w:style w:type="character" w:styleId="Emphasis">
    <w:name w:val="Emphasis"/>
    <w:basedOn w:val="DefaultParagraphFont"/>
    <w:uiPriority w:val="20"/>
    <w:qFormat/>
    <w:rsid w:val="00A7171F"/>
    <w:rPr>
      <w:i/>
      <w:iCs/>
    </w:rPr>
  </w:style>
  <w:style w:type="paragraph" w:customStyle="1" w:styleId="Body">
    <w:name w:val="Body"/>
    <w:rsid w:val="002A59DF"/>
    <w:pPr>
      <w:pBdr>
        <w:top w:val="nil"/>
        <w:left w:val="nil"/>
        <w:bottom w:val="nil"/>
        <w:right w:val="nil"/>
        <w:between w:val="nil"/>
        <w:bar w:val="nil"/>
      </w:pBdr>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FB2866"/>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GridLight">
    <w:name w:val="Grid Table Light"/>
    <w:basedOn w:val="TableNormal"/>
    <w:uiPriority w:val="40"/>
    <w:rsid w:val="002A57D0"/>
    <w:pPr>
      <w:spacing w:after="0" w:line="240" w:lineRule="auto"/>
    </w:pPr>
    <w:rPr>
      <w:rFonts w:eastAsiaTheme="minorHAns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1E572F"/>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customStyle="1" w:styleId="xp1">
    <w:name w:val="x_p1"/>
    <w:basedOn w:val="Normal"/>
    <w:rsid w:val="004240A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4240A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BE74BA"/>
  </w:style>
  <w:style w:type="table" w:customStyle="1" w:styleId="LightGrid-Accent12">
    <w:name w:val="Light Grid - Accent 12"/>
    <w:basedOn w:val="TableNormal"/>
    <w:next w:val="LightGrid-Accent1"/>
    <w:uiPriority w:val="62"/>
    <w:rsid w:val="00640270"/>
    <w:pPr>
      <w:spacing w:after="0" w:line="240" w:lineRule="auto"/>
    </w:pPr>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5853">
      <w:bodyDiv w:val="1"/>
      <w:marLeft w:val="0"/>
      <w:marRight w:val="0"/>
      <w:marTop w:val="0"/>
      <w:marBottom w:val="0"/>
      <w:divBdr>
        <w:top w:val="none" w:sz="0" w:space="0" w:color="auto"/>
        <w:left w:val="none" w:sz="0" w:space="0" w:color="auto"/>
        <w:bottom w:val="none" w:sz="0" w:space="0" w:color="auto"/>
        <w:right w:val="none" w:sz="0" w:space="0" w:color="auto"/>
      </w:divBdr>
    </w:div>
    <w:div w:id="61947234">
      <w:bodyDiv w:val="1"/>
      <w:marLeft w:val="0"/>
      <w:marRight w:val="0"/>
      <w:marTop w:val="0"/>
      <w:marBottom w:val="0"/>
      <w:divBdr>
        <w:top w:val="none" w:sz="0" w:space="0" w:color="auto"/>
        <w:left w:val="none" w:sz="0" w:space="0" w:color="auto"/>
        <w:bottom w:val="none" w:sz="0" w:space="0" w:color="auto"/>
        <w:right w:val="none" w:sz="0" w:space="0" w:color="auto"/>
      </w:divBdr>
    </w:div>
    <w:div w:id="72553133">
      <w:bodyDiv w:val="1"/>
      <w:marLeft w:val="0"/>
      <w:marRight w:val="0"/>
      <w:marTop w:val="0"/>
      <w:marBottom w:val="0"/>
      <w:divBdr>
        <w:top w:val="none" w:sz="0" w:space="0" w:color="auto"/>
        <w:left w:val="none" w:sz="0" w:space="0" w:color="auto"/>
        <w:bottom w:val="none" w:sz="0" w:space="0" w:color="auto"/>
        <w:right w:val="none" w:sz="0" w:space="0" w:color="auto"/>
      </w:divBdr>
    </w:div>
    <w:div w:id="208886503">
      <w:bodyDiv w:val="1"/>
      <w:marLeft w:val="0"/>
      <w:marRight w:val="0"/>
      <w:marTop w:val="0"/>
      <w:marBottom w:val="0"/>
      <w:divBdr>
        <w:top w:val="none" w:sz="0" w:space="0" w:color="auto"/>
        <w:left w:val="none" w:sz="0" w:space="0" w:color="auto"/>
        <w:bottom w:val="none" w:sz="0" w:space="0" w:color="auto"/>
        <w:right w:val="none" w:sz="0" w:space="0" w:color="auto"/>
      </w:divBdr>
    </w:div>
    <w:div w:id="225380308">
      <w:bodyDiv w:val="1"/>
      <w:marLeft w:val="0"/>
      <w:marRight w:val="0"/>
      <w:marTop w:val="0"/>
      <w:marBottom w:val="0"/>
      <w:divBdr>
        <w:top w:val="none" w:sz="0" w:space="0" w:color="auto"/>
        <w:left w:val="none" w:sz="0" w:space="0" w:color="auto"/>
        <w:bottom w:val="none" w:sz="0" w:space="0" w:color="auto"/>
        <w:right w:val="none" w:sz="0" w:space="0" w:color="auto"/>
      </w:divBdr>
      <w:divsChild>
        <w:div w:id="1897549226">
          <w:marLeft w:val="0"/>
          <w:marRight w:val="0"/>
          <w:marTop w:val="0"/>
          <w:marBottom w:val="0"/>
          <w:divBdr>
            <w:top w:val="none" w:sz="0" w:space="0" w:color="auto"/>
            <w:left w:val="none" w:sz="0" w:space="0" w:color="auto"/>
            <w:bottom w:val="none" w:sz="0" w:space="0" w:color="auto"/>
            <w:right w:val="none" w:sz="0" w:space="0" w:color="auto"/>
          </w:divBdr>
          <w:divsChild>
            <w:div w:id="1115246974">
              <w:marLeft w:val="0"/>
              <w:marRight w:val="0"/>
              <w:marTop w:val="0"/>
              <w:marBottom w:val="0"/>
              <w:divBdr>
                <w:top w:val="none" w:sz="0" w:space="0" w:color="auto"/>
                <w:left w:val="none" w:sz="0" w:space="0" w:color="auto"/>
                <w:bottom w:val="none" w:sz="0" w:space="0" w:color="auto"/>
                <w:right w:val="none" w:sz="0" w:space="0" w:color="auto"/>
              </w:divBdr>
              <w:divsChild>
                <w:div w:id="369647264">
                  <w:marLeft w:val="0"/>
                  <w:marRight w:val="0"/>
                  <w:marTop w:val="0"/>
                  <w:marBottom w:val="0"/>
                  <w:divBdr>
                    <w:top w:val="none" w:sz="0" w:space="0" w:color="auto"/>
                    <w:left w:val="none" w:sz="0" w:space="0" w:color="auto"/>
                    <w:bottom w:val="none" w:sz="0" w:space="0" w:color="auto"/>
                    <w:right w:val="none" w:sz="0" w:space="0" w:color="auto"/>
                  </w:divBdr>
                  <w:divsChild>
                    <w:div w:id="188034826">
                      <w:marLeft w:val="0"/>
                      <w:marRight w:val="0"/>
                      <w:marTop w:val="0"/>
                      <w:marBottom w:val="0"/>
                      <w:divBdr>
                        <w:top w:val="none" w:sz="0" w:space="0" w:color="auto"/>
                        <w:left w:val="none" w:sz="0" w:space="0" w:color="auto"/>
                        <w:bottom w:val="none" w:sz="0" w:space="0" w:color="auto"/>
                        <w:right w:val="none" w:sz="0" w:space="0" w:color="auto"/>
                      </w:divBdr>
                      <w:divsChild>
                        <w:div w:id="2110587514">
                          <w:marLeft w:val="0"/>
                          <w:marRight w:val="0"/>
                          <w:marTop w:val="0"/>
                          <w:marBottom w:val="0"/>
                          <w:divBdr>
                            <w:top w:val="none" w:sz="0" w:space="0" w:color="auto"/>
                            <w:left w:val="none" w:sz="0" w:space="0" w:color="auto"/>
                            <w:bottom w:val="none" w:sz="0" w:space="0" w:color="auto"/>
                            <w:right w:val="none" w:sz="0" w:space="0" w:color="auto"/>
                          </w:divBdr>
                          <w:divsChild>
                            <w:div w:id="56903858">
                              <w:marLeft w:val="0"/>
                              <w:marRight w:val="0"/>
                              <w:marTop w:val="0"/>
                              <w:marBottom w:val="0"/>
                              <w:divBdr>
                                <w:top w:val="none" w:sz="0" w:space="0" w:color="EAEAEA"/>
                                <w:left w:val="none" w:sz="0" w:space="0" w:color="EAEAEA"/>
                                <w:bottom w:val="single" w:sz="6" w:space="15" w:color="EAEAEA"/>
                                <w:right w:val="none" w:sz="0" w:space="0" w:color="EAEAEA"/>
                              </w:divBdr>
                              <w:divsChild>
                                <w:div w:id="2071879843">
                                  <w:marLeft w:val="930"/>
                                  <w:marRight w:val="0"/>
                                  <w:marTop w:val="180"/>
                                  <w:marBottom w:val="0"/>
                                  <w:divBdr>
                                    <w:top w:val="none" w:sz="0" w:space="0" w:color="auto"/>
                                    <w:left w:val="none" w:sz="0" w:space="0" w:color="auto"/>
                                    <w:bottom w:val="none" w:sz="0" w:space="0" w:color="auto"/>
                                    <w:right w:val="none" w:sz="0" w:space="0" w:color="auto"/>
                                  </w:divBdr>
                                  <w:divsChild>
                                    <w:div w:id="392461667">
                                      <w:marLeft w:val="0"/>
                                      <w:marRight w:val="0"/>
                                      <w:marTop w:val="0"/>
                                      <w:marBottom w:val="0"/>
                                      <w:divBdr>
                                        <w:top w:val="none" w:sz="0" w:space="0" w:color="auto"/>
                                        <w:left w:val="none" w:sz="0" w:space="0" w:color="auto"/>
                                        <w:bottom w:val="none" w:sz="0" w:space="0" w:color="auto"/>
                                        <w:right w:val="none" w:sz="0" w:space="0" w:color="auto"/>
                                      </w:divBdr>
                                      <w:divsChild>
                                        <w:div w:id="751047478">
                                          <w:marLeft w:val="0"/>
                                          <w:marRight w:val="0"/>
                                          <w:marTop w:val="0"/>
                                          <w:marBottom w:val="0"/>
                                          <w:divBdr>
                                            <w:top w:val="none" w:sz="0" w:space="0" w:color="auto"/>
                                            <w:left w:val="none" w:sz="0" w:space="0" w:color="auto"/>
                                            <w:bottom w:val="none" w:sz="0" w:space="0" w:color="auto"/>
                                            <w:right w:val="none" w:sz="0" w:space="0" w:color="auto"/>
                                          </w:divBdr>
                                          <w:divsChild>
                                            <w:div w:id="1167478280">
                                              <w:marLeft w:val="0"/>
                                              <w:marRight w:val="0"/>
                                              <w:marTop w:val="0"/>
                                              <w:marBottom w:val="0"/>
                                              <w:divBdr>
                                                <w:top w:val="none" w:sz="0" w:space="0" w:color="auto"/>
                                                <w:left w:val="none" w:sz="0" w:space="0" w:color="auto"/>
                                                <w:bottom w:val="none" w:sz="0" w:space="0" w:color="auto"/>
                                                <w:right w:val="none" w:sz="0" w:space="0" w:color="auto"/>
                                              </w:divBdr>
                                              <w:divsChild>
                                                <w:div w:id="564225079">
                                                  <w:marLeft w:val="0"/>
                                                  <w:marRight w:val="0"/>
                                                  <w:marTop w:val="0"/>
                                                  <w:marBottom w:val="0"/>
                                                  <w:divBdr>
                                                    <w:top w:val="none" w:sz="0" w:space="0" w:color="auto"/>
                                                    <w:left w:val="none" w:sz="0" w:space="0" w:color="auto"/>
                                                    <w:bottom w:val="none" w:sz="0" w:space="0" w:color="auto"/>
                                                    <w:right w:val="none" w:sz="0" w:space="0" w:color="auto"/>
                                                  </w:divBdr>
                                                  <w:divsChild>
                                                    <w:div w:id="1684934164">
                                                      <w:marLeft w:val="0"/>
                                                      <w:marRight w:val="0"/>
                                                      <w:marTop w:val="0"/>
                                                      <w:marBottom w:val="0"/>
                                                      <w:divBdr>
                                                        <w:top w:val="none" w:sz="0" w:space="0" w:color="auto"/>
                                                        <w:left w:val="none" w:sz="0" w:space="0" w:color="auto"/>
                                                        <w:bottom w:val="none" w:sz="0" w:space="0" w:color="auto"/>
                                                        <w:right w:val="none" w:sz="0" w:space="0" w:color="auto"/>
                                                      </w:divBdr>
                                                      <w:divsChild>
                                                        <w:div w:id="1865287816">
                                                          <w:marLeft w:val="0"/>
                                                          <w:marRight w:val="0"/>
                                                          <w:marTop w:val="0"/>
                                                          <w:marBottom w:val="0"/>
                                                          <w:divBdr>
                                                            <w:top w:val="none" w:sz="0" w:space="0" w:color="auto"/>
                                                            <w:left w:val="none" w:sz="0" w:space="0" w:color="auto"/>
                                                            <w:bottom w:val="none" w:sz="0" w:space="0" w:color="auto"/>
                                                            <w:right w:val="none" w:sz="0" w:space="0" w:color="auto"/>
                                                          </w:divBdr>
                                                          <w:divsChild>
                                                            <w:div w:id="144291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28388151">
              <w:marLeft w:val="0"/>
              <w:marRight w:val="0"/>
              <w:marTop w:val="0"/>
              <w:marBottom w:val="0"/>
              <w:divBdr>
                <w:top w:val="none" w:sz="0" w:space="0" w:color="auto"/>
                <w:left w:val="none" w:sz="0" w:space="0" w:color="auto"/>
                <w:bottom w:val="none" w:sz="0" w:space="0" w:color="auto"/>
                <w:right w:val="none" w:sz="0" w:space="0" w:color="auto"/>
              </w:divBdr>
              <w:divsChild>
                <w:div w:id="182349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922639">
      <w:bodyDiv w:val="1"/>
      <w:marLeft w:val="0"/>
      <w:marRight w:val="0"/>
      <w:marTop w:val="0"/>
      <w:marBottom w:val="0"/>
      <w:divBdr>
        <w:top w:val="none" w:sz="0" w:space="0" w:color="auto"/>
        <w:left w:val="none" w:sz="0" w:space="0" w:color="auto"/>
        <w:bottom w:val="none" w:sz="0" w:space="0" w:color="auto"/>
        <w:right w:val="none" w:sz="0" w:space="0" w:color="auto"/>
      </w:divBdr>
    </w:div>
    <w:div w:id="388919843">
      <w:bodyDiv w:val="1"/>
      <w:marLeft w:val="0"/>
      <w:marRight w:val="0"/>
      <w:marTop w:val="0"/>
      <w:marBottom w:val="0"/>
      <w:divBdr>
        <w:top w:val="none" w:sz="0" w:space="0" w:color="auto"/>
        <w:left w:val="none" w:sz="0" w:space="0" w:color="auto"/>
        <w:bottom w:val="none" w:sz="0" w:space="0" w:color="auto"/>
        <w:right w:val="none" w:sz="0" w:space="0" w:color="auto"/>
      </w:divBdr>
    </w:div>
    <w:div w:id="563562369">
      <w:bodyDiv w:val="1"/>
      <w:marLeft w:val="0"/>
      <w:marRight w:val="0"/>
      <w:marTop w:val="0"/>
      <w:marBottom w:val="0"/>
      <w:divBdr>
        <w:top w:val="none" w:sz="0" w:space="0" w:color="auto"/>
        <w:left w:val="none" w:sz="0" w:space="0" w:color="auto"/>
        <w:bottom w:val="none" w:sz="0" w:space="0" w:color="auto"/>
        <w:right w:val="none" w:sz="0" w:space="0" w:color="auto"/>
      </w:divBdr>
    </w:div>
    <w:div w:id="585916358">
      <w:bodyDiv w:val="1"/>
      <w:marLeft w:val="0"/>
      <w:marRight w:val="0"/>
      <w:marTop w:val="0"/>
      <w:marBottom w:val="0"/>
      <w:divBdr>
        <w:top w:val="none" w:sz="0" w:space="0" w:color="auto"/>
        <w:left w:val="none" w:sz="0" w:space="0" w:color="auto"/>
        <w:bottom w:val="none" w:sz="0" w:space="0" w:color="auto"/>
        <w:right w:val="none" w:sz="0" w:space="0" w:color="auto"/>
      </w:divBdr>
    </w:div>
    <w:div w:id="609892521">
      <w:bodyDiv w:val="1"/>
      <w:marLeft w:val="0"/>
      <w:marRight w:val="0"/>
      <w:marTop w:val="0"/>
      <w:marBottom w:val="0"/>
      <w:divBdr>
        <w:top w:val="none" w:sz="0" w:space="0" w:color="auto"/>
        <w:left w:val="none" w:sz="0" w:space="0" w:color="auto"/>
        <w:bottom w:val="none" w:sz="0" w:space="0" w:color="auto"/>
        <w:right w:val="none" w:sz="0" w:space="0" w:color="auto"/>
      </w:divBdr>
    </w:div>
    <w:div w:id="637955048">
      <w:bodyDiv w:val="1"/>
      <w:marLeft w:val="0"/>
      <w:marRight w:val="0"/>
      <w:marTop w:val="0"/>
      <w:marBottom w:val="0"/>
      <w:divBdr>
        <w:top w:val="none" w:sz="0" w:space="0" w:color="auto"/>
        <w:left w:val="none" w:sz="0" w:space="0" w:color="auto"/>
        <w:bottom w:val="none" w:sz="0" w:space="0" w:color="auto"/>
        <w:right w:val="none" w:sz="0" w:space="0" w:color="auto"/>
      </w:divBdr>
      <w:divsChild>
        <w:div w:id="1300570591">
          <w:marLeft w:val="547"/>
          <w:marRight w:val="0"/>
          <w:marTop w:val="154"/>
          <w:marBottom w:val="120"/>
          <w:divBdr>
            <w:top w:val="none" w:sz="0" w:space="0" w:color="auto"/>
            <w:left w:val="none" w:sz="0" w:space="0" w:color="auto"/>
            <w:bottom w:val="none" w:sz="0" w:space="0" w:color="auto"/>
            <w:right w:val="none" w:sz="0" w:space="0" w:color="auto"/>
          </w:divBdr>
        </w:div>
        <w:div w:id="64499514">
          <w:marLeft w:val="547"/>
          <w:marRight w:val="0"/>
          <w:marTop w:val="154"/>
          <w:marBottom w:val="120"/>
          <w:divBdr>
            <w:top w:val="none" w:sz="0" w:space="0" w:color="auto"/>
            <w:left w:val="none" w:sz="0" w:space="0" w:color="auto"/>
            <w:bottom w:val="none" w:sz="0" w:space="0" w:color="auto"/>
            <w:right w:val="none" w:sz="0" w:space="0" w:color="auto"/>
          </w:divBdr>
        </w:div>
        <w:div w:id="1294797769">
          <w:marLeft w:val="547"/>
          <w:marRight w:val="0"/>
          <w:marTop w:val="154"/>
          <w:marBottom w:val="120"/>
          <w:divBdr>
            <w:top w:val="none" w:sz="0" w:space="0" w:color="auto"/>
            <w:left w:val="none" w:sz="0" w:space="0" w:color="auto"/>
            <w:bottom w:val="none" w:sz="0" w:space="0" w:color="auto"/>
            <w:right w:val="none" w:sz="0" w:space="0" w:color="auto"/>
          </w:divBdr>
        </w:div>
      </w:divsChild>
    </w:div>
    <w:div w:id="638534019">
      <w:bodyDiv w:val="1"/>
      <w:marLeft w:val="0"/>
      <w:marRight w:val="0"/>
      <w:marTop w:val="0"/>
      <w:marBottom w:val="0"/>
      <w:divBdr>
        <w:top w:val="none" w:sz="0" w:space="0" w:color="auto"/>
        <w:left w:val="none" w:sz="0" w:space="0" w:color="auto"/>
        <w:bottom w:val="none" w:sz="0" w:space="0" w:color="auto"/>
        <w:right w:val="none" w:sz="0" w:space="0" w:color="auto"/>
      </w:divBdr>
    </w:div>
    <w:div w:id="649286858">
      <w:bodyDiv w:val="1"/>
      <w:marLeft w:val="0"/>
      <w:marRight w:val="0"/>
      <w:marTop w:val="0"/>
      <w:marBottom w:val="0"/>
      <w:divBdr>
        <w:top w:val="none" w:sz="0" w:space="0" w:color="auto"/>
        <w:left w:val="none" w:sz="0" w:space="0" w:color="auto"/>
        <w:bottom w:val="none" w:sz="0" w:space="0" w:color="auto"/>
        <w:right w:val="none" w:sz="0" w:space="0" w:color="auto"/>
      </w:divBdr>
    </w:div>
    <w:div w:id="776295944">
      <w:bodyDiv w:val="1"/>
      <w:marLeft w:val="0"/>
      <w:marRight w:val="0"/>
      <w:marTop w:val="0"/>
      <w:marBottom w:val="0"/>
      <w:divBdr>
        <w:top w:val="none" w:sz="0" w:space="0" w:color="auto"/>
        <w:left w:val="none" w:sz="0" w:space="0" w:color="auto"/>
        <w:bottom w:val="none" w:sz="0" w:space="0" w:color="auto"/>
        <w:right w:val="none" w:sz="0" w:space="0" w:color="auto"/>
      </w:divBdr>
    </w:div>
    <w:div w:id="925577078">
      <w:bodyDiv w:val="1"/>
      <w:marLeft w:val="0"/>
      <w:marRight w:val="0"/>
      <w:marTop w:val="0"/>
      <w:marBottom w:val="0"/>
      <w:divBdr>
        <w:top w:val="none" w:sz="0" w:space="0" w:color="auto"/>
        <w:left w:val="none" w:sz="0" w:space="0" w:color="auto"/>
        <w:bottom w:val="none" w:sz="0" w:space="0" w:color="auto"/>
        <w:right w:val="none" w:sz="0" w:space="0" w:color="auto"/>
      </w:divBdr>
    </w:div>
    <w:div w:id="1029989390">
      <w:bodyDiv w:val="1"/>
      <w:marLeft w:val="0"/>
      <w:marRight w:val="0"/>
      <w:marTop w:val="0"/>
      <w:marBottom w:val="0"/>
      <w:divBdr>
        <w:top w:val="none" w:sz="0" w:space="0" w:color="auto"/>
        <w:left w:val="none" w:sz="0" w:space="0" w:color="auto"/>
        <w:bottom w:val="none" w:sz="0" w:space="0" w:color="auto"/>
        <w:right w:val="none" w:sz="0" w:space="0" w:color="auto"/>
      </w:divBdr>
    </w:div>
    <w:div w:id="1033000087">
      <w:bodyDiv w:val="1"/>
      <w:marLeft w:val="0"/>
      <w:marRight w:val="0"/>
      <w:marTop w:val="0"/>
      <w:marBottom w:val="0"/>
      <w:divBdr>
        <w:top w:val="none" w:sz="0" w:space="0" w:color="auto"/>
        <w:left w:val="none" w:sz="0" w:space="0" w:color="auto"/>
        <w:bottom w:val="none" w:sz="0" w:space="0" w:color="auto"/>
        <w:right w:val="none" w:sz="0" w:space="0" w:color="auto"/>
      </w:divBdr>
    </w:div>
    <w:div w:id="1114977028">
      <w:bodyDiv w:val="1"/>
      <w:marLeft w:val="0"/>
      <w:marRight w:val="0"/>
      <w:marTop w:val="0"/>
      <w:marBottom w:val="0"/>
      <w:divBdr>
        <w:top w:val="none" w:sz="0" w:space="0" w:color="auto"/>
        <w:left w:val="none" w:sz="0" w:space="0" w:color="auto"/>
        <w:bottom w:val="none" w:sz="0" w:space="0" w:color="auto"/>
        <w:right w:val="none" w:sz="0" w:space="0" w:color="auto"/>
      </w:divBdr>
    </w:div>
    <w:div w:id="1188714525">
      <w:bodyDiv w:val="1"/>
      <w:marLeft w:val="0"/>
      <w:marRight w:val="0"/>
      <w:marTop w:val="0"/>
      <w:marBottom w:val="0"/>
      <w:divBdr>
        <w:top w:val="none" w:sz="0" w:space="0" w:color="auto"/>
        <w:left w:val="none" w:sz="0" w:space="0" w:color="auto"/>
        <w:bottom w:val="none" w:sz="0" w:space="0" w:color="auto"/>
        <w:right w:val="none" w:sz="0" w:space="0" w:color="auto"/>
      </w:divBdr>
    </w:div>
    <w:div w:id="1282540536">
      <w:bodyDiv w:val="1"/>
      <w:marLeft w:val="0"/>
      <w:marRight w:val="0"/>
      <w:marTop w:val="0"/>
      <w:marBottom w:val="0"/>
      <w:divBdr>
        <w:top w:val="none" w:sz="0" w:space="0" w:color="auto"/>
        <w:left w:val="none" w:sz="0" w:space="0" w:color="auto"/>
        <w:bottom w:val="none" w:sz="0" w:space="0" w:color="auto"/>
        <w:right w:val="none" w:sz="0" w:space="0" w:color="auto"/>
      </w:divBdr>
    </w:div>
    <w:div w:id="1335648309">
      <w:bodyDiv w:val="1"/>
      <w:marLeft w:val="0"/>
      <w:marRight w:val="0"/>
      <w:marTop w:val="0"/>
      <w:marBottom w:val="0"/>
      <w:divBdr>
        <w:top w:val="none" w:sz="0" w:space="0" w:color="auto"/>
        <w:left w:val="none" w:sz="0" w:space="0" w:color="auto"/>
        <w:bottom w:val="none" w:sz="0" w:space="0" w:color="auto"/>
        <w:right w:val="none" w:sz="0" w:space="0" w:color="auto"/>
      </w:divBdr>
    </w:div>
    <w:div w:id="1381592681">
      <w:bodyDiv w:val="1"/>
      <w:marLeft w:val="0"/>
      <w:marRight w:val="0"/>
      <w:marTop w:val="0"/>
      <w:marBottom w:val="0"/>
      <w:divBdr>
        <w:top w:val="none" w:sz="0" w:space="0" w:color="auto"/>
        <w:left w:val="none" w:sz="0" w:space="0" w:color="auto"/>
        <w:bottom w:val="none" w:sz="0" w:space="0" w:color="auto"/>
        <w:right w:val="none" w:sz="0" w:space="0" w:color="auto"/>
      </w:divBdr>
    </w:div>
    <w:div w:id="1446122011">
      <w:bodyDiv w:val="1"/>
      <w:marLeft w:val="0"/>
      <w:marRight w:val="0"/>
      <w:marTop w:val="0"/>
      <w:marBottom w:val="0"/>
      <w:divBdr>
        <w:top w:val="none" w:sz="0" w:space="0" w:color="auto"/>
        <w:left w:val="none" w:sz="0" w:space="0" w:color="auto"/>
        <w:bottom w:val="none" w:sz="0" w:space="0" w:color="auto"/>
        <w:right w:val="none" w:sz="0" w:space="0" w:color="auto"/>
      </w:divBdr>
    </w:div>
    <w:div w:id="1533150582">
      <w:bodyDiv w:val="1"/>
      <w:marLeft w:val="0"/>
      <w:marRight w:val="0"/>
      <w:marTop w:val="0"/>
      <w:marBottom w:val="0"/>
      <w:divBdr>
        <w:top w:val="none" w:sz="0" w:space="0" w:color="auto"/>
        <w:left w:val="none" w:sz="0" w:space="0" w:color="auto"/>
        <w:bottom w:val="none" w:sz="0" w:space="0" w:color="auto"/>
        <w:right w:val="none" w:sz="0" w:space="0" w:color="auto"/>
      </w:divBdr>
      <w:divsChild>
        <w:div w:id="469321932">
          <w:marLeft w:val="0"/>
          <w:marRight w:val="0"/>
          <w:marTop w:val="0"/>
          <w:marBottom w:val="0"/>
          <w:divBdr>
            <w:top w:val="none" w:sz="0" w:space="0" w:color="auto"/>
            <w:left w:val="none" w:sz="0" w:space="0" w:color="auto"/>
            <w:bottom w:val="none" w:sz="0" w:space="0" w:color="auto"/>
            <w:right w:val="none" w:sz="0" w:space="0" w:color="auto"/>
          </w:divBdr>
          <w:divsChild>
            <w:div w:id="1854147457">
              <w:marLeft w:val="0"/>
              <w:marRight w:val="0"/>
              <w:marTop w:val="0"/>
              <w:marBottom w:val="0"/>
              <w:divBdr>
                <w:top w:val="none" w:sz="0" w:space="0" w:color="auto"/>
                <w:left w:val="none" w:sz="0" w:space="0" w:color="auto"/>
                <w:bottom w:val="none" w:sz="0" w:space="0" w:color="auto"/>
                <w:right w:val="none" w:sz="0" w:space="0" w:color="auto"/>
              </w:divBdr>
              <w:divsChild>
                <w:div w:id="1881091605">
                  <w:marLeft w:val="0"/>
                  <w:marRight w:val="0"/>
                  <w:marTop w:val="0"/>
                  <w:marBottom w:val="0"/>
                  <w:divBdr>
                    <w:top w:val="none" w:sz="0" w:space="0" w:color="auto"/>
                    <w:left w:val="none" w:sz="0" w:space="0" w:color="auto"/>
                    <w:bottom w:val="none" w:sz="0" w:space="0" w:color="auto"/>
                    <w:right w:val="none" w:sz="0" w:space="0" w:color="auto"/>
                  </w:divBdr>
                  <w:divsChild>
                    <w:div w:id="888569748">
                      <w:marLeft w:val="0"/>
                      <w:marRight w:val="0"/>
                      <w:marTop w:val="0"/>
                      <w:marBottom w:val="0"/>
                      <w:divBdr>
                        <w:top w:val="none" w:sz="0" w:space="0" w:color="auto"/>
                        <w:left w:val="none" w:sz="0" w:space="0" w:color="auto"/>
                        <w:bottom w:val="none" w:sz="0" w:space="0" w:color="auto"/>
                        <w:right w:val="none" w:sz="0" w:space="0" w:color="auto"/>
                      </w:divBdr>
                      <w:divsChild>
                        <w:div w:id="921571287">
                          <w:marLeft w:val="0"/>
                          <w:marRight w:val="0"/>
                          <w:marTop w:val="0"/>
                          <w:marBottom w:val="0"/>
                          <w:divBdr>
                            <w:top w:val="none" w:sz="0" w:space="0" w:color="auto"/>
                            <w:left w:val="none" w:sz="0" w:space="0" w:color="auto"/>
                            <w:bottom w:val="none" w:sz="0" w:space="0" w:color="auto"/>
                            <w:right w:val="none" w:sz="0" w:space="0" w:color="auto"/>
                          </w:divBdr>
                          <w:divsChild>
                            <w:div w:id="1934508271">
                              <w:marLeft w:val="0"/>
                              <w:marRight w:val="0"/>
                              <w:marTop w:val="0"/>
                              <w:marBottom w:val="0"/>
                              <w:divBdr>
                                <w:top w:val="none" w:sz="0" w:space="0" w:color="EAEAEA"/>
                                <w:left w:val="none" w:sz="0" w:space="0" w:color="EAEAEA"/>
                                <w:bottom w:val="single" w:sz="6" w:space="15" w:color="EAEAEA"/>
                                <w:right w:val="none" w:sz="0" w:space="0" w:color="EAEAEA"/>
                              </w:divBdr>
                              <w:divsChild>
                                <w:div w:id="885871184">
                                  <w:marLeft w:val="930"/>
                                  <w:marRight w:val="0"/>
                                  <w:marTop w:val="180"/>
                                  <w:marBottom w:val="0"/>
                                  <w:divBdr>
                                    <w:top w:val="none" w:sz="0" w:space="0" w:color="auto"/>
                                    <w:left w:val="none" w:sz="0" w:space="0" w:color="auto"/>
                                    <w:bottom w:val="none" w:sz="0" w:space="0" w:color="auto"/>
                                    <w:right w:val="none" w:sz="0" w:space="0" w:color="auto"/>
                                  </w:divBdr>
                                  <w:divsChild>
                                    <w:div w:id="637340984">
                                      <w:marLeft w:val="0"/>
                                      <w:marRight w:val="0"/>
                                      <w:marTop w:val="0"/>
                                      <w:marBottom w:val="0"/>
                                      <w:divBdr>
                                        <w:top w:val="none" w:sz="0" w:space="0" w:color="auto"/>
                                        <w:left w:val="none" w:sz="0" w:space="0" w:color="auto"/>
                                        <w:bottom w:val="none" w:sz="0" w:space="0" w:color="auto"/>
                                        <w:right w:val="none" w:sz="0" w:space="0" w:color="auto"/>
                                      </w:divBdr>
                                      <w:divsChild>
                                        <w:div w:id="1690334304">
                                          <w:marLeft w:val="0"/>
                                          <w:marRight w:val="0"/>
                                          <w:marTop w:val="0"/>
                                          <w:marBottom w:val="0"/>
                                          <w:divBdr>
                                            <w:top w:val="none" w:sz="0" w:space="0" w:color="auto"/>
                                            <w:left w:val="none" w:sz="0" w:space="0" w:color="auto"/>
                                            <w:bottom w:val="none" w:sz="0" w:space="0" w:color="auto"/>
                                            <w:right w:val="none" w:sz="0" w:space="0" w:color="auto"/>
                                          </w:divBdr>
                                          <w:divsChild>
                                            <w:div w:id="1470975724">
                                              <w:marLeft w:val="0"/>
                                              <w:marRight w:val="0"/>
                                              <w:marTop w:val="0"/>
                                              <w:marBottom w:val="0"/>
                                              <w:divBdr>
                                                <w:top w:val="none" w:sz="0" w:space="0" w:color="auto"/>
                                                <w:left w:val="none" w:sz="0" w:space="0" w:color="auto"/>
                                                <w:bottom w:val="none" w:sz="0" w:space="0" w:color="auto"/>
                                                <w:right w:val="none" w:sz="0" w:space="0" w:color="auto"/>
                                              </w:divBdr>
                                              <w:divsChild>
                                                <w:div w:id="927739035">
                                                  <w:marLeft w:val="0"/>
                                                  <w:marRight w:val="0"/>
                                                  <w:marTop w:val="0"/>
                                                  <w:marBottom w:val="0"/>
                                                  <w:divBdr>
                                                    <w:top w:val="none" w:sz="0" w:space="0" w:color="auto"/>
                                                    <w:left w:val="none" w:sz="0" w:space="0" w:color="auto"/>
                                                    <w:bottom w:val="none" w:sz="0" w:space="0" w:color="auto"/>
                                                    <w:right w:val="none" w:sz="0" w:space="0" w:color="auto"/>
                                                  </w:divBdr>
                                                  <w:divsChild>
                                                    <w:div w:id="443766364">
                                                      <w:marLeft w:val="0"/>
                                                      <w:marRight w:val="0"/>
                                                      <w:marTop w:val="0"/>
                                                      <w:marBottom w:val="0"/>
                                                      <w:divBdr>
                                                        <w:top w:val="none" w:sz="0" w:space="0" w:color="auto"/>
                                                        <w:left w:val="none" w:sz="0" w:space="0" w:color="auto"/>
                                                        <w:bottom w:val="none" w:sz="0" w:space="0" w:color="auto"/>
                                                        <w:right w:val="none" w:sz="0" w:space="0" w:color="auto"/>
                                                      </w:divBdr>
                                                      <w:divsChild>
                                                        <w:div w:id="821846220">
                                                          <w:marLeft w:val="0"/>
                                                          <w:marRight w:val="0"/>
                                                          <w:marTop w:val="0"/>
                                                          <w:marBottom w:val="0"/>
                                                          <w:divBdr>
                                                            <w:top w:val="none" w:sz="0" w:space="0" w:color="auto"/>
                                                            <w:left w:val="none" w:sz="0" w:space="0" w:color="auto"/>
                                                            <w:bottom w:val="none" w:sz="0" w:space="0" w:color="auto"/>
                                                            <w:right w:val="none" w:sz="0" w:space="0" w:color="auto"/>
                                                          </w:divBdr>
                                                          <w:divsChild>
                                                            <w:div w:id="962613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90407531">
              <w:marLeft w:val="0"/>
              <w:marRight w:val="0"/>
              <w:marTop w:val="0"/>
              <w:marBottom w:val="0"/>
              <w:divBdr>
                <w:top w:val="none" w:sz="0" w:space="0" w:color="auto"/>
                <w:left w:val="none" w:sz="0" w:space="0" w:color="auto"/>
                <w:bottom w:val="none" w:sz="0" w:space="0" w:color="auto"/>
                <w:right w:val="none" w:sz="0" w:space="0" w:color="auto"/>
              </w:divBdr>
              <w:divsChild>
                <w:div w:id="164909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316723">
      <w:bodyDiv w:val="1"/>
      <w:marLeft w:val="0"/>
      <w:marRight w:val="0"/>
      <w:marTop w:val="0"/>
      <w:marBottom w:val="0"/>
      <w:divBdr>
        <w:top w:val="none" w:sz="0" w:space="0" w:color="auto"/>
        <w:left w:val="none" w:sz="0" w:space="0" w:color="auto"/>
        <w:bottom w:val="none" w:sz="0" w:space="0" w:color="auto"/>
        <w:right w:val="none" w:sz="0" w:space="0" w:color="auto"/>
      </w:divBdr>
    </w:div>
    <w:div w:id="1565796740">
      <w:bodyDiv w:val="1"/>
      <w:marLeft w:val="0"/>
      <w:marRight w:val="0"/>
      <w:marTop w:val="0"/>
      <w:marBottom w:val="0"/>
      <w:divBdr>
        <w:top w:val="none" w:sz="0" w:space="0" w:color="auto"/>
        <w:left w:val="none" w:sz="0" w:space="0" w:color="auto"/>
        <w:bottom w:val="none" w:sz="0" w:space="0" w:color="auto"/>
        <w:right w:val="none" w:sz="0" w:space="0" w:color="auto"/>
      </w:divBdr>
    </w:div>
    <w:div w:id="1603150830">
      <w:bodyDiv w:val="1"/>
      <w:marLeft w:val="0"/>
      <w:marRight w:val="0"/>
      <w:marTop w:val="0"/>
      <w:marBottom w:val="0"/>
      <w:divBdr>
        <w:top w:val="none" w:sz="0" w:space="0" w:color="auto"/>
        <w:left w:val="none" w:sz="0" w:space="0" w:color="auto"/>
        <w:bottom w:val="none" w:sz="0" w:space="0" w:color="auto"/>
        <w:right w:val="none" w:sz="0" w:space="0" w:color="auto"/>
      </w:divBdr>
    </w:div>
    <w:div w:id="1663585301">
      <w:bodyDiv w:val="1"/>
      <w:marLeft w:val="0"/>
      <w:marRight w:val="0"/>
      <w:marTop w:val="0"/>
      <w:marBottom w:val="0"/>
      <w:divBdr>
        <w:top w:val="none" w:sz="0" w:space="0" w:color="auto"/>
        <w:left w:val="none" w:sz="0" w:space="0" w:color="auto"/>
        <w:bottom w:val="none" w:sz="0" w:space="0" w:color="auto"/>
        <w:right w:val="none" w:sz="0" w:space="0" w:color="auto"/>
      </w:divBdr>
    </w:div>
    <w:div w:id="1745562102">
      <w:bodyDiv w:val="1"/>
      <w:marLeft w:val="0"/>
      <w:marRight w:val="0"/>
      <w:marTop w:val="0"/>
      <w:marBottom w:val="0"/>
      <w:divBdr>
        <w:top w:val="none" w:sz="0" w:space="0" w:color="auto"/>
        <w:left w:val="none" w:sz="0" w:space="0" w:color="auto"/>
        <w:bottom w:val="none" w:sz="0" w:space="0" w:color="auto"/>
        <w:right w:val="none" w:sz="0" w:space="0" w:color="auto"/>
      </w:divBdr>
    </w:div>
    <w:div w:id="1871840025">
      <w:bodyDiv w:val="1"/>
      <w:marLeft w:val="0"/>
      <w:marRight w:val="0"/>
      <w:marTop w:val="0"/>
      <w:marBottom w:val="0"/>
      <w:divBdr>
        <w:top w:val="none" w:sz="0" w:space="0" w:color="auto"/>
        <w:left w:val="none" w:sz="0" w:space="0" w:color="auto"/>
        <w:bottom w:val="none" w:sz="0" w:space="0" w:color="auto"/>
        <w:right w:val="none" w:sz="0" w:space="0" w:color="auto"/>
      </w:divBdr>
    </w:div>
    <w:div w:id="1933510319">
      <w:bodyDiv w:val="1"/>
      <w:marLeft w:val="0"/>
      <w:marRight w:val="0"/>
      <w:marTop w:val="0"/>
      <w:marBottom w:val="0"/>
      <w:divBdr>
        <w:top w:val="none" w:sz="0" w:space="0" w:color="auto"/>
        <w:left w:val="none" w:sz="0" w:space="0" w:color="auto"/>
        <w:bottom w:val="none" w:sz="0" w:space="0" w:color="auto"/>
        <w:right w:val="none" w:sz="0" w:space="0" w:color="auto"/>
      </w:divBdr>
    </w:div>
    <w:div w:id="2011639560">
      <w:bodyDiv w:val="1"/>
      <w:marLeft w:val="0"/>
      <w:marRight w:val="0"/>
      <w:marTop w:val="0"/>
      <w:marBottom w:val="0"/>
      <w:divBdr>
        <w:top w:val="none" w:sz="0" w:space="0" w:color="auto"/>
        <w:left w:val="none" w:sz="0" w:space="0" w:color="auto"/>
        <w:bottom w:val="none" w:sz="0" w:space="0" w:color="auto"/>
        <w:right w:val="none" w:sz="0" w:space="0" w:color="auto"/>
      </w:divBdr>
      <w:divsChild>
        <w:div w:id="1773741939">
          <w:marLeft w:val="0"/>
          <w:marRight w:val="0"/>
          <w:marTop w:val="0"/>
          <w:marBottom w:val="0"/>
          <w:divBdr>
            <w:top w:val="none" w:sz="0" w:space="0" w:color="auto"/>
            <w:left w:val="none" w:sz="0" w:space="0" w:color="auto"/>
            <w:bottom w:val="none" w:sz="0" w:space="0" w:color="auto"/>
            <w:right w:val="none" w:sz="0" w:space="0" w:color="auto"/>
          </w:divBdr>
          <w:divsChild>
            <w:div w:id="1840004874">
              <w:marLeft w:val="0"/>
              <w:marRight w:val="0"/>
              <w:marTop w:val="0"/>
              <w:marBottom w:val="0"/>
              <w:divBdr>
                <w:top w:val="none" w:sz="0" w:space="0" w:color="auto"/>
                <w:left w:val="none" w:sz="0" w:space="0" w:color="auto"/>
                <w:bottom w:val="none" w:sz="0" w:space="0" w:color="auto"/>
                <w:right w:val="none" w:sz="0" w:space="0" w:color="auto"/>
              </w:divBdr>
              <w:divsChild>
                <w:div w:id="1657998366">
                  <w:marLeft w:val="0"/>
                  <w:marRight w:val="0"/>
                  <w:marTop w:val="0"/>
                  <w:marBottom w:val="0"/>
                  <w:divBdr>
                    <w:top w:val="none" w:sz="0" w:space="0" w:color="auto"/>
                    <w:left w:val="none" w:sz="0" w:space="0" w:color="auto"/>
                    <w:bottom w:val="none" w:sz="0" w:space="0" w:color="auto"/>
                    <w:right w:val="none" w:sz="0" w:space="0" w:color="auto"/>
                  </w:divBdr>
                  <w:divsChild>
                    <w:div w:id="2052413032">
                      <w:marLeft w:val="0"/>
                      <w:marRight w:val="0"/>
                      <w:marTop w:val="0"/>
                      <w:marBottom w:val="0"/>
                      <w:divBdr>
                        <w:top w:val="none" w:sz="0" w:space="0" w:color="auto"/>
                        <w:left w:val="none" w:sz="0" w:space="0" w:color="auto"/>
                        <w:bottom w:val="none" w:sz="0" w:space="0" w:color="auto"/>
                        <w:right w:val="none" w:sz="0" w:space="0" w:color="auto"/>
                      </w:divBdr>
                      <w:divsChild>
                        <w:div w:id="834759574">
                          <w:marLeft w:val="0"/>
                          <w:marRight w:val="0"/>
                          <w:marTop w:val="0"/>
                          <w:marBottom w:val="0"/>
                          <w:divBdr>
                            <w:top w:val="none" w:sz="0" w:space="0" w:color="auto"/>
                            <w:left w:val="none" w:sz="0" w:space="0" w:color="auto"/>
                            <w:bottom w:val="none" w:sz="0" w:space="0" w:color="auto"/>
                            <w:right w:val="none" w:sz="0" w:space="0" w:color="auto"/>
                          </w:divBdr>
                          <w:divsChild>
                            <w:div w:id="2030981223">
                              <w:marLeft w:val="0"/>
                              <w:marRight w:val="0"/>
                              <w:marTop w:val="0"/>
                              <w:marBottom w:val="0"/>
                              <w:divBdr>
                                <w:top w:val="none" w:sz="0" w:space="0" w:color="EAEAEA"/>
                                <w:left w:val="none" w:sz="0" w:space="0" w:color="EAEAEA"/>
                                <w:bottom w:val="single" w:sz="6" w:space="15" w:color="EAEAEA"/>
                                <w:right w:val="none" w:sz="0" w:space="0" w:color="EAEAEA"/>
                              </w:divBdr>
                              <w:divsChild>
                                <w:div w:id="508640383">
                                  <w:marLeft w:val="930"/>
                                  <w:marRight w:val="0"/>
                                  <w:marTop w:val="180"/>
                                  <w:marBottom w:val="0"/>
                                  <w:divBdr>
                                    <w:top w:val="none" w:sz="0" w:space="0" w:color="auto"/>
                                    <w:left w:val="none" w:sz="0" w:space="0" w:color="auto"/>
                                    <w:bottom w:val="none" w:sz="0" w:space="0" w:color="auto"/>
                                    <w:right w:val="none" w:sz="0" w:space="0" w:color="auto"/>
                                  </w:divBdr>
                                  <w:divsChild>
                                    <w:div w:id="858278027">
                                      <w:marLeft w:val="0"/>
                                      <w:marRight w:val="0"/>
                                      <w:marTop w:val="0"/>
                                      <w:marBottom w:val="0"/>
                                      <w:divBdr>
                                        <w:top w:val="none" w:sz="0" w:space="0" w:color="auto"/>
                                        <w:left w:val="none" w:sz="0" w:space="0" w:color="auto"/>
                                        <w:bottom w:val="none" w:sz="0" w:space="0" w:color="auto"/>
                                        <w:right w:val="none" w:sz="0" w:space="0" w:color="auto"/>
                                      </w:divBdr>
                                      <w:divsChild>
                                        <w:div w:id="47805619">
                                          <w:marLeft w:val="0"/>
                                          <w:marRight w:val="0"/>
                                          <w:marTop w:val="0"/>
                                          <w:marBottom w:val="0"/>
                                          <w:divBdr>
                                            <w:top w:val="none" w:sz="0" w:space="0" w:color="auto"/>
                                            <w:left w:val="none" w:sz="0" w:space="0" w:color="auto"/>
                                            <w:bottom w:val="none" w:sz="0" w:space="0" w:color="auto"/>
                                            <w:right w:val="none" w:sz="0" w:space="0" w:color="auto"/>
                                          </w:divBdr>
                                          <w:divsChild>
                                            <w:div w:id="1548683712">
                                              <w:marLeft w:val="0"/>
                                              <w:marRight w:val="0"/>
                                              <w:marTop w:val="0"/>
                                              <w:marBottom w:val="0"/>
                                              <w:divBdr>
                                                <w:top w:val="none" w:sz="0" w:space="0" w:color="auto"/>
                                                <w:left w:val="none" w:sz="0" w:space="0" w:color="auto"/>
                                                <w:bottom w:val="none" w:sz="0" w:space="0" w:color="auto"/>
                                                <w:right w:val="none" w:sz="0" w:space="0" w:color="auto"/>
                                              </w:divBdr>
                                              <w:divsChild>
                                                <w:div w:id="1353340316">
                                                  <w:marLeft w:val="0"/>
                                                  <w:marRight w:val="0"/>
                                                  <w:marTop w:val="0"/>
                                                  <w:marBottom w:val="0"/>
                                                  <w:divBdr>
                                                    <w:top w:val="none" w:sz="0" w:space="0" w:color="auto"/>
                                                    <w:left w:val="none" w:sz="0" w:space="0" w:color="auto"/>
                                                    <w:bottom w:val="none" w:sz="0" w:space="0" w:color="auto"/>
                                                    <w:right w:val="none" w:sz="0" w:space="0" w:color="auto"/>
                                                  </w:divBdr>
                                                  <w:divsChild>
                                                    <w:div w:id="811486996">
                                                      <w:marLeft w:val="0"/>
                                                      <w:marRight w:val="0"/>
                                                      <w:marTop w:val="0"/>
                                                      <w:marBottom w:val="0"/>
                                                      <w:divBdr>
                                                        <w:top w:val="none" w:sz="0" w:space="0" w:color="auto"/>
                                                        <w:left w:val="none" w:sz="0" w:space="0" w:color="auto"/>
                                                        <w:bottom w:val="none" w:sz="0" w:space="0" w:color="auto"/>
                                                        <w:right w:val="none" w:sz="0" w:space="0" w:color="auto"/>
                                                      </w:divBdr>
                                                      <w:divsChild>
                                                        <w:div w:id="1847985624">
                                                          <w:marLeft w:val="0"/>
                                                          <w:marRight w:val="0"/>
                                                          <w:marTop w:val="0"/>
                                                          <w:marBottom w:val="0"/>
                                                          <w:divBdr>
                                                            <w:top w:val="none" w:sz="0" w:space="0" w:color="auto"/>
                                                            <w:left w:val="none" w:sz="0" w:space="0" w:color="auto"/>
                                                            <w:bottom w:val="none" w:sz="0" w:space="0" w:color="auto"/>
                                                            <w:right w:val="none" w:sz="0" w:space="0" w:color="auto"/>
                                                          </w:divBdr>
                                                          <w:divsChild>
                                                            <w:div w:id="94596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83284818">
              <w:marLeft w:val="0"/>
              <w:marRight w:val="0"/>
              <w:marTop w:val="0"/>
              <w:marBottom w:val="0"/>
              <w:divBdr>
                <w:top w:val="none" w:sz="0" w:space="0" w:color="auto"/>
                <w:left w:val="none" w:sz="0" w:space="0" w:color="auto"/>
                <w:bottom w:val="none" w:sz="0" w:space="0" w:color="auto"/>
                <w:right w:val="none" w:sz="0" w:space="0" w:color="auto"/>
              </w:divBdr>
              <w:divsChild>
                <w:div w:id="189288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Alaa\Documents\GitHub\ParQu\ParQU-Updated.docx" TargetMode="External"/><Relationship Id="rId18" Type="http://schemas.openxmlformats.org/officeDocument/2006/relationships/hyperlink" Target="file:///C:\Users\Alaa\Documents\GitHub\ParQu\ParQU-Updated.docx" TargetMode="External"/><Relationship Id="rId26" Type="http://schemas.openxmlformats.org/officeDocument/2006/relationships/hyperlink" Target="file:///C:\Users\Alaa\Documents\GitHub\ParQu\ParQU-Updated.docx" TargetMode="External"/><Relationship Id="rId39" Type="http://schemas.openxmlformats.org/officeDocument/2006/relationships/image" Target="media/image10.png"/><Relationship Id="rId21" Type="http://schemas.openxmlformats.org/officeDocument/2006/relationships/hyperlink" Target="file:///C:\Users\Alaa\Documents\GitHub\ParQu\ParQU-Updated.docx" TargetMode="External"/><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Alaa\Documents\GitHub\ParQu\ParQU-Updated.docx" TargetMode="External"/><Relationship Id="rId29" Type="http://schemas.openxmlformats.org/officeDocument/2006/relationships/hyperlink" Target="file:///C:\Users\Alaa\Documents\GitHub\ParQu\ParQU-Updated.docx" TargetMode="External"/><Relationship Id="rId11" Type="http://schemas.openxmlformats.org/officeDocument/2006/relationships/hyperlink" Target="file:///C:\Users\Alaa\Documents\GitHub\ParQu\ParQU-Updated.docx" TargetMode="External"/><Relationship Id="rId24" Type="http://schemas.openxmlformats.org/officeDocument/2006/relationships/hyperlink" Target="file:///C:\Users\Alaa\Documents\GitHub\ParQu\ParQU-Updated.docx" TargetMode="Externa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jpeg"/><Relationship Id="rId53" Type="http://schemas.openxmlformats.org/officeDocument/2006/relationships/image" Target="media/image24.png"/><Relationship Id="rId58" Type="http://schemas.openxmlformats.org/officeDocument/2006/relationships/image" Target="media/image29.jpe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yperlink" Target="file:///C:\Users\Alaa\Documents\GitHub\ParQu\ParQU-Updated.docx" TargetMode="External"/><Relationship Id="rId14" Type="http://schemas.openxmlformats.org/officeDocument/2006/relationships/hyperlink" Target="file:///C:\Users\Alaa\Documents\GitHub\ParQu\ParQU-Updated.docx" TargetMode="External"/><Relationship Id="rId22" Type="http://schemas.openxmlformats.org/officeDocument/2006/relationships/hyperlink" Target="file:///C:\Users\Alaa\Documents\GitHub\ParQu\ParQU-Updated.docx" TargetMode="External"/><Relationship Id="rId27" Type="http://schemas.openxmlformats.org/officeDocument/2006/relationships/hyperlink" Target="file:///C:\Users\Alaa\Documents\GitHub\ParQu\ParQU-Updated.docx" TargetMode="External"/><Relationship Id="rId30" Type="http://schemas.openxmlformats.org/officeDocument/2006/relationships/footer" Target="footer2.xml"/><Relationship Id="rId35" Type="http://schemas.openxmlformats.org/officeDocument/2006/relationships/image" Target="media/image6.pn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image" Target="media/image27.png"/><Relationship Id="rId8" Type="http://schemas.openxmlformats.org/officeDocument/2006/relationships/image" Target="media/image1.png"/><Relationship Id="rId51"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hyperlink" Target="file:///C:\Users\Alaa\Documents\GitHub\ParQu\ParQU-Updated.docx" TargetMode="External"/><Relationship Id="rId17" Type="http://schemas.openxmlformats.org/officeDocument/2006/relationships/hyperlink" Target="file:///C:\Users\Alaa\Documents\GitHub\ParQu\ParQU-Updated.docx" TargetMode="External"/><Relationship Id="rId25" Type="http://schemas.openxmlformats.org/officeDocument/2006/relationships/hyperlink" Target="file:///C:\Users\Alaa\Documents\GitHub\ParQu\ParQU-Updated.docx" TargetMode="Externa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footer" Target="footer3.xml"/><Relationship Id="rId20" Type="http://schemas.openxmlformats.org/officeDocument/2006/relationships/hyperlink" Target="file:///C:\Users\Alaa\Documents\GitHub\ParQu\ParQU-Updated.docx" TargetMode="External"/><Relationship Id="rId41" Type="http://schemas.openxmlformats.org/officeDocument/2006/relationships/image" Target="media/image12.png"/><Relationship Id="rId54"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Alaa\Documents\GitHub\ParQu\ParQU-Updated.docx" TargetMode="External"/><Relationship Id="rId23" Type="http://schemas.openxmlformats.org/officeDocument/2006/relationships/hyperlink" Target="file:///C:\Users\Alaa\Documents\GitHub\ParQu\ParQU-Updated.docx" TargetMode="External"/><Relationship Id="rId28" Type="http://schemas.openxmlformats.org/officeDocument/2006/relationships/hyperlink" Target="file:///C:\Users\Alaa\Documents\GitHub\ParQu\ParQU-Updated.docx" TargetMode="External"/><Relationship Id="rId36" Type="http://schemas.openxmlformats.org/officeDocument/2006/relationships/image" Target="media/image7.png"/><Relationship Id="rId49" Type="http://schemas.openxmlformats.org/officeDocument/2006/relationships/image" Target="media/image20.png"/><Relationship Id="rId57" Type="http://schemas.openxmlformats.org/officeDocument/2006/relationships/image" Target="media/image28.png"/><Relationship Id="rId10" Type="http://schemas.openxmlformats.org/officeDocument/2006/relationships/hyperlink" Target="file:///C:\Users\Alaa\Documents\GitHub\ParQu\ParQU-Updated.docx" TargetMode="External"/><Relationship Id="rId31" Type="http://schemas.openxmlformats.org/officeDocument/2006/relationships/image" Target="media/image2.png"/><Relationship Id="rId44" Type="http://schemas.openxmlformats.org/officeDocument/2006/relationships/image" Target="media/image15.jpg"/><Relationship Id="rId52" Type="http://schemas.openxmlformats.org/officeDocument/2006/relationships/image" Target="media/image23.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590C98-E670-D14A-B89D-E9225ADA0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TotalTime>
  <Pages>27</Pages>
  <Words>6075</Words>
  <Characters>34632</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Qatar University</Company>
  <LinksUpToDate>false</LinksUpToDate>
  <CharactersWithSpaces>40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e</dc:creator>
  <cp:lastModifiedBy>Ghareisa Mohammed Al-Kuwari</cp:lastModifiedBy>
  <cp:revision>81</cp:revision>
  <dcterms:created xsi:type="dcterms:W3CDTF">2018-12-06T15:18:00Z</dcterms:created>
  <dcterms:modified xsi:type="dcterms:W3CDTF">2019-04-20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Mqhanl3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